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4704C" w14:textId="0B56674D" w:rsidR="00545E88" w:rsidRPr="00215990" w:rsidRDefault="00BD65F0" w:rsidP="007440C3">
      <w:pPr>
        <w:pStyle w:val="Heading1"/>
        <w:rPr>
          <w:sz w:val="36"/>
          <w:szCs w:val="36"/>
        </w:rPr>
      </w:pPr>
      <w:bookmarkStart w:id="0" w:name="_Hlk129688653"/>
      <w:bookmarkStart w:id="1" w:name="_Hlk112936534"/>
      <w:bookmarkEnd w:id="0"/>
      <w:r w:rsidRPr="00215990">
        <w:rPr>
          <w:sz w:val="36"/>
          <w:szCs w:val="36"/>
        </w:rPr>
        <w:t>Chapter 1</w:t>
      </w:r>
      <w:r w:rsidR="001C5DAA" w:rsidRPr="00215990">
        <w:rPr>
          <w:sz w:val="36"/>
          <w:szCs w:val="36"/>
        </w:rPr>
        <w:t>:</w:t>
      </w:r>
      <w:r w:rsidR="00E92182" w:rsidRPr="00215990">
        <w:rPr>
          <w:sz w:val="36"/>
          <w:szCs w:val="36"/>
        </w:rPr>
        <w:t xml:space="preserve"> </w:t>
      </w:r>
      <w:r w:rsidR="000173D1" w:rsidRPr="00215990">
        <w:rPr>
          <w:sz w:val="36"/>
          <w:szCs w:val="36"/>
        </w:rPr>
        <w:t xml:space="preserve">What does pathology have to do with disease ecology? Linking pathogenesis to viral spillover </w:t>
      </w:r>
    </w:p>
    <w:p w14:paraId="151B0FA3" w14:textId="31C88407" w:rsidR="00BD65F0" w:rsidRPr="00215990" w:rsidRDefault="00BD65F0" w:rsidP="001C5DAA">
      <w:pPr>
        <w:pStyle w:val="Heading2"/>
        <w:rPr>
          <w:rFonts w:ascii="Times New Roman" w:eastAsia="Times New Roman" w:hAnsi="Times New Roman" w:cs="Times New Roman"/>
        </w:rPr>
      </w:pPr>
      <w:r w:rsidRPr="00215990">
        <w:rPr>
          <w:rFonts w:ascii="Times New Roman" w:eastAsia="Times New Roman" w:hAnsi="Times New Roman" w:cs="Times New Roman"/>
        </w:rPr>
        <w:t>Introduction</w:t>
      </w:r>
    </w:p>
    <w:p w14:paraId="747DDFC6" w14:textId="77777777" w:rsidR="009C7E07" w:rsidRPr="00215990" w:rsidRDefault="009C7E07" w:rsidP="00BD65F0">
      <w:pPr>
        <w:spacing w:after="0" w:line="240" w:lineRule="auto"/>
        <w:rPr>
          <w:rFonts w:ascii="Times New Roman" w:eastAsia="Times New Roman" w:hAnsi="Times New Roman" w:cs="Times New Roman"/>
          <w:b/>
          <w:bCs/>
          <w:sz w:val="24"/>
          <w:szCs w:val="24"/>
          <w:u w:val="single"/>
        </w:rPr>
      </w:pPr>
    </w:p>
    <w:p w14:paraId="41135A4F" w14:textId="451DF82A" w:rsidR="00A12C22" w:rsidRPr="00215990" w:rsidRDefault="00BD65F0" w:rsidP="00A12C22">
      <w:pPr>
        <w:spacing w:line="480" w:lineRule="auto"/>
        <w:rPr>
          <w:rFonts w:ascii="Times New Roman" w:hAnsi="Times New Roman" w:cs="Times New Roman"/>
          <w:sz w:val="24"/>
          <w:szCs w:val="24"/>
        </w:rPr>
      </w:pPr>
      <w:r w:rsidRPr="00215990">
        <w:rPr>
          <w:rFonts w:ascii="Times New Roman" w:hAnsi="Times New Roman" w:cs="Times New Roman"/>
          <w:sz w:val="24"/>
          <w:szCs w:val="24"/>
        </w:rPr>
        <w:t>Interspecies</w:t>
      </w:r>
      <w:r w:rsidR="009A05AB" w:rsidRPr="00215990">
        <w:rPr>
          <w:rFonts w:ascii="Times New Roman" w:hAnsi="Times New Roman" w:cs="Times New Roman"/>
          <w:sz w:val="24"/>
          <w:szCs w:val="24"/>
        </w:rPr>
        <w:t xml:space="preserve"> pathogen transmission is</w:t>
      </w:r>
      <w:r w:rsidRPr="00215990">
        <w:rPr>
          <w:rFonts w:ascii="Times New Roman" w:hAnsi="Times New Roman" w:cs="Times New Roman"/>
          <w:sz w:val="24"/>
          <w:szCs w:val="24"/>
        </w:rPr>
        <w:t xml:space="preserve"> a multifactorial process with both extrinsic drivers</w:t>
      </w:r>
      <w:r w:rsidR="00DF2016" w:rsidRPr="00215990">
        <w:rPr>
          <w:rFonts w:ascii="Times New Roman" w:hAnsi="Times New Roman" w:cs="Times New Roman"/>
          <w:sz w:val="24"/>
          <w:szCs w:val="24"/>
        </w:rPr>
        <w:t>,</w:t>
      </w:r>
      <w:r w:rsidRPr="00215990">
        <w:rPr>
          <w:rFonts w:ascii="Times New Roman" w:hAnsi="Times New Roman" w:cs="Times New Roman"/>
          <w:sz w:val="24"/>
          <w:szCs w:val="24"/>
        </w:rPr>
        <w:t xml:space="preserve"> and intrinsic pathogen </w:t>
      </w:r>
      <w:r w:rsidR="00963116" w:rsidRPr="00215990">
        <w:rPr>
          <w:rFonts w:ascii="Times New Roman" w:hAnsi="Times New Roman" w:cs="Times New Roman"/>
          <w:sz w:val="24"/>
          <w:szCs w:val="24"/>
        </w:rPr>
        <w:t xml:space="preserve">and host </w:t>
      </w:r>
      <w:r w:rsidRPr="00215990">
        <w:rPr>
          <w:rFonts w:ascii="Times New Roman" w:hAnsi="Times New Roman" w:cs="Times New Roman"/>
          <w:sz w:val="24"/>
          <w:szCs w:val="24"/>
        </w:rPr>
        <w:t xml:space="preserve">factors playing major roles in the process </w:t>
      </w:r>
      <w:r w:rsidR="00913D22" w:rsidRPr="00215990">
        <w:rPr>
          <w:rFonts w:ascii="Times New Roman" w:hAnsi="Times New Roman" w:cs="Times New Roman"/>
          <w:sz w:val="24"/>
          <w:szCs w:val="24"/>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sidRPr="00215990">
        <w:rPr>
          <w:rFonts w:ascii="Times New Roman" w:hAnsi="Times New Roman" w:cs="Times New Roman"/>
          <w:sz w:val="24"/>
          <w:szCs w:val="24"/>
        </w:rPr>
        <w:instrText xml:space="preserve"> ADDIN EN.CITE </w:instrText>
      </w:r>
      <w:r w:rsidR="00391A9A" w:rsidRPr="00215990">
        <w:rPr>
          <w:rFonts w:ascii="Times New Roman" w:hAnsi="Times New Roman" w:cs="Times New Roman"/>
          <w:sz w:val="24"/>
          <w:szCs w:val="24"/>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sidRPr="00215990">
        <w:rPr>
          <w:rFonts w:ascii="Times New Roman" w:hAnsi="Times New Roman" w:cs="Times New Roman"/>
          <w:sz w:val="24"/>
          <w:szCs w:val="24"/>
        </w:rPr>
        <w:instrText xml:space="preserve"> ADDIN EN.CITE.DATA </w:instrText>
      </w:r>
      <w:r w:rsidR="00391A9A" w:rsidRPr="00215990">
        <w:rPr>
          <w:rFonts w:ascii="Times New Roman" w:hAnsi="Times New Roman" w:cs="Times New Roman"/>
          <w:sz w:val="24"/>
          <w:szCs w:val="24"/>
        </w:rPr>
      </w:r>
      <w:r w:rsidR="00391A9A" w:rsidRPr="00215990">
        <w:rPr>
          <w:rFonts w:ascii="Times New Roman" w:hAnsi="Times New Roman" w:cs="Times New Roman"/>
          <w:sz w:val="24"/>
          <w:szCs w:val="24"/>
        </w:rPr>
        <w:fldChar w:fldCharType="end"/>
      </w:r>
      <w:r w:rsidR="00913D22" w:rsidRPr="00215990">
        <w:rPr>
          <w:rFonts w:ascii="Times New Roman" w:hAnsi="Times New Roman" w:cs="Times New Roman"/>
          <w:sz w:val="24"/>
          <w:szCs w:val="24"/>
        </w:rPr>
      </w:r>
      <w:r w:rsidR="00913D22" w:rsidRPr="00215990">
        <w:rPr>
          <w:rFonts w:ascii="Times New Roman" w:hAnsi="Times New Roman" w:cs="Times New Roman"/>
          <w:sz w:val="24"/>
          <w:szCs w:val="24"/>
        </w:rPr>
        <w:fldChar w:fldCharType="separate"/>
      </w:r>
      <w:r w:rsidR="00391A9A" w:rsidRPr="00215990">
        <w:rPr>
          <w:rFonts w:ascii="Times New Roman" w:hAnsi="Times New Roman" w:cs="Times New Roman"/>
          <w:noProof/>
          <w:sz w:val="24"/>
          <w:szCs w:val="24"/>
        </w:rPr>
        <w:t>(Plowright et al. 2017, Becker et al. 2019, Ellwanger and Chies 2021)</w:t>
      </w:r>
      <w:r w:rsidR="00913D22" w:rsidRPr="00215990">
        <w:rPr>
          <w:rFonts w:ascii="Times New Roman" w:hAnsi="Times New Roman" w:cs="Times New Roman"/>
          <w:sz w:val="24"/>
          <w:szCs w:val="24"/>
        </w:rPr>
        <w:fldChar w:fldCharType="end"/>
      </w:r>
      <w:r w:rsidR="00391A9A" w:rsidRPr="00215990">
        <w:rPr>
          <w:rFonts w:ascii="Times New Roman" w:hAnsi="Times New Roman" w:cs="Times New Roman"/>
          <w:sz w:val="24"/>
          <w:szCs w:val="24"/>
        </w:rPr>
        <w:t xml:space="preserve">. </w:t>
      </w:r>
      <w:r w:rsidR="00016C23" w:rsidRPr="00215990">
        <w:rPr>
          <w:rFonts w:ascii="Times New Roman" w:hAnsi="Times New Roman" w:cs="Times New Roman"/>
          <w:sz w:val="24"/>
          <w:szCs w:val="24"/>
        </w:rPr>
        <w:t>Viral traits</w:t>
      </w:r>
      <w:r w:rsidR="00E92182" w:rsidRPr="00215990">
        <w:rPr>
          <w:rFonts w:ascii="Times New Roman" w:hAnsi="Times New Roman" w:cs="Times New Roman"/>
          <w:sz w:val="24"/>
          <w:szCs w:val="24"/>
        </w:rPr>
        <w:t xml:space="preserve">, </w:t>
      </w:r>
      <w:r w:rsidR="00016C23" w:rsidRPr="00215990">
        <w:rPr>
          <w:rFonts w:ascii="Times New Roman" w:hAnsi="Times New Roman" w:cs="Times New Roman"/>
          <w:sz w:val="24"/>
          <w:szCs w:val="24"/>
        </w:rPr>
        <w:t xml:space="preserve">such as </w:t>
      </w:r>
      <w:r w:rsidR="00E92182" w:rsidRPr="00215990">
        <w:rPr>
          <w:rFonts w:ascii="Times New Roman" w:hAnsi="Times New Roman" w:cs="Times New Roman"/>
          <w:sz w:val="24"/>
          <w:szCs w:val="24"/>
        </w:rPr>
        <w:t xml:space="preserve">having an envelope </w:t>
      </w:r>
      <w:r w:rsidR="00963116" w:rsidRPr="00215990">
        <w:rPr>
          <w:rFonts w:ascii="Times New Roman" w:hAnsi="Times New Roman" w:cs="Times New Roman"/>
          <w:sz w:val="24"/>
          <w:szCs w:val="24"/>
        </w:rPr>
        <w:fldChar w:fldCharType="begin"/>
      </w:r>
      <w:r w:rsidR="00963116" w:rsidRPr="00215990">
        <w:rPr>
          <w:rFonts w:ascii="Times New Roman" w:hAnsi="Times New Roman" w:cs="Times New Roman"/>
          <w:sz w:val="24"/>
          <w:szCs w:val="24"/>
        </w:rPr>
        <w:instrText xml:space="preserve"> ADDIN EN.CITE &lt;EndNote&gt;&lt;Cite&gt;&lt;Author&gt;Valero-Rello&lt;/Author&gt;&lt;Year&gt;2022&lt;/Year&gt;&lt;RecNum&gt;7617&lt;/RecNum&gt;&lt;DisplayText&gt;(Valero-Rello and Sanjuán 2022)&lt;/DisplayText&gt;&lt;record&gt;&lt;rec-number&gt;7617&lt;/rec-number&gt;&lt;foreign-keys&gt;&lt;key app="EN" db-id="pv99xppxsftrpnevsxkp0tvm950xsdp9wz2x" timestamp="1666885212"&gt;7617&lt;/key&gt;&lt;/foreign-keys&gt;&lt;ref-type name="Journal Article"&gt;17&lt;/ref-type&gt;&lt;contributors&gt;&lt;authors&gt;&lt;author&gt;Valero-Rello, Ana&lt;/author&gt;&lt;author&gt;Sanjuán, Rafael&lt;/author&gt;&lt;/authors&gt;&lt;/contributors&gt;&lt;titles&gt;&lt;title&gt;Enveloped viruses show increased propensity to cross-species transmission and zoonosis&lt;/title&gt;&lt;secondary-title&gt;bioRxiv&lt;/secondary-title&gt;&lt;/titles&gt;&lt;periodical&gt;&lt;full-title&gt;bioRxiv&lt;/full-title&gt;&lt;/periodical&gt;&lt;pages&gt;2022.07.29.501861&lt;/pages&gt;&lt;dates&gt;&lt;year&gt;2022&lt;/year&gt;&lt;/dates&gt;&lt;urls&gt;&lt;related-urls&gt;&lt;url&gt;https://www.biorxiv.org/content/biorxiv/early/2022/07/29/2022.07.29.501861.full.pdf&lt;/url&gt;&lt;/related-urls&gt;&lt;/urls&gt;&lt;electronic-resource-num&gt;10.1101/2022.07.29.501861&lt;/electronic-resource-num&gt;&lt;/record&gt;&lt;/Cite&gt;&lt;/EndNote&gt;</w:instrText>
      </w:r>
      <w:r w:rsidR="00963116" w:rsidRPr="00215990">
        <w:rPr>
          <w:rFonts w:ascii="Times New Roman" w:hAnsi="Times New Roman" w:cs="Times New Roman"/>
          <w:sz w:val="24"/>
          <w:szCs w:val="24"/>
        </w:rPr>
        <w:fldChar w:fldCharType="separate"/>
      </w:r>
      <w:r w:rsidR="00963116" w:rsidRPr="00215990">
        <w:rPr>
          <w:rFonts w:ascii="Times New Roman" w:hAnsi="Times New Roman" w:cs="Times New Roman"/>
          <w:sz w:val="24"/>
          <w:szCs w:val="24"/>
        </w:rPr>
        <w:t>(Valero-Rello and Sanjuán 2022)</w:t>
      </w:r>
      <w:r w:rsidR="00963116" w:rsidRPr="00215990">
        <w:rPr>
          <w:rFonts w:ascii="Times New Roman" w:hAnsi="Times New Roman" w:cs="Times New Roman"/>
          <w:sz w:val="24"/>
          <w:szCs w:val="24"/>
        </w:rPr>
        <w:fldChar w:fldCharType="end"/>
      </w:r>
      <w:r w:rsidR="00E92182" w:rsidRPr="00215990">
        <w:rPr>
          <w:rFonts w:ascii="Times New Roman" w:hAnsi="Times New Roman" w:cs="Times New Roman"/>
          <w:sz w:val="24"/>
          <w:szCs w:val="24"/>
        </w:rPr>
        <w:t xml:space="preserve"> and</w:t>
      </w:r>
      <w:r w:rsidR="00E439A8" w:rsidRPr="00215990">
        <w:rPr>
          <w:rFonts w:ascii="Times New Roman" w:hAnsi="Times New Roman" w:cs="Times New Roman"/>
          <w:sz w:val="24"/>
          <w:szCs w:val="24"/>
        </w:rPr>
        <w:t xml:space="preserve"> </w:t>
      </w:r>
      <w:r w:rsidR="00016C23" w:rsidRPr="00215990">
        <w:rPr>
          <w:rFonts w:ascii="Times New Roman" w:hAnsi="Times New Roman" w:cs="Times New Roman"/>
          <w:sz w:val="24"/>
          <w:szCs w:val="24"/>
        </w:rPr>
        <w:t xml:space="preserve">being able to replicate in the </w:t>
      </w:r>
      <w:r w:rsidR="00E92182" w:rsidRPr="00215990">
        <w:rPr>
          <w:rFonts w:ascii="Times New Roman" w:hAnsi="Times New Roman" w:cs="Times New Roman"/>
          <w:sz w:val="24"/>
          <w:szCs w:val="24"/>
        </w:rPr>
        <w:t xml:space="preserve">host </w:t>
      </w:r>
      <w:r w:rsidR="002A07D2" w:rsidRPr="00215990">
        <w:rPr>
          <w:rFonts w:ascii="Times New Roman" w:hAnsi="Times New Roman" w:cs="Times New Roman"/>
          <w:sz w:val="24"/>
          <w:szCs w:val="24"/>
        </w:rPr>
        <w:t>cytoplasm</w:t>
      </w:r>
      <w:r w:rsidR="00963116" w:rsidRPr="00215990">
        <w:rPr>
          <w:rFonts w:ascii="Times New Roman" w:hAnsi="Times New Roman" w:cs="Times New Roman"/>
          <w:sz w:val="24"/>
          <w:szCs w:val="24"/>
        </w:rPr>
        <w:t xml:space="preserve"> </w:t>
      </w:r>
      <w:r w:rsidR="00963116" w:rsidRPr="00215990">
        <w:rPr>
          <w:rFonts w:ascii="Times New Roman" w:hAnsi="Times New Roman" w:cs="Times New Roman"/>
          <w:sz w:val="24"/>
          <w:szCs w:val="24"/>
        </w:rPr>
        <w:fldChar w:fldCharType="begin"/>
      </w:r>
      <w:r w:rsidR="00963116" w:rsidRPr="00215990">
        <w:rPr>
          <w:rFonts w:ascii="Times New Roman" w:hAnsi="Times New Roman" w:cs="Times New Roman"/>
          <w:sz w:val="24"/>
          <w:szCs w:val="24"/>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963116" w:rsidRPr="00215990">
        <w:rPr>
          <w:rFonts w:ascii="Times New Roman" w:hAnsi="Times New Roman" w:cs="Times New Roman"/>
          <w:sz w:val="24"/>
          <w:szCs w:val="24"/>
        </w:rPr>
        <w:fldChar w:fldCharType="separate"/>
      </w:r>
      <w:r w:rsidR="00963116" w:rsidRPr="00215990">
        <w:rPr>
          <w:rFonts w:ascii="Times New Roman" w:hAnsi="Times New Roman" w:cs="Times New Roman"/>
          <w:sz w:val="24"/>
          <w:szCs w:val="24"/>
        </w:rPr>
        <w:t>(Pulliam and Dushoff 2009)</w:t>
      </w:r>
      <w:r w:rsidR="00963116" w:rsidRPr="00215990">
        <w:rPr>
          <w:rFonts w:ascii="Times New Roman" w:hAnsi="Times New Roman" w:cs="Times New Roman"/>
          <w:sz w:val="24"/>
          <w:szCs w:val="24"/>
        </w:rPr>
        <w:fldChar w:fldCharType="end"/>
      </w:r>
      <w:r w:rsidR="00DF2016" w:rsidRPr="00215990">
        <w:rPr>
          <w:rFonts w:ascii="Times New Roman" w:hAnsi="Times New Roman" w:cs="Times New Roman"/>
          <w:sz w:val="24"/>
          <w:szCs w:val="24"/>
        </w:rPr>
        <w:t xml:space="preserve"> </w:t>
      </w:r>
      <w:r w:rsidR="00E92182" w:rsidRPr="00215990">
        <w:rPr>
          <w:rFonts w:ascii="Times New Roman" w:hAnsi="Times New Roman" w:cs="Times New Roman"/>
          <w:sz w:val="24"/>
          <w:szCs w:val="24"/>
        </w:rPr>
        <w:t xml:space="preserve">likely play important roles </w:t>
      </w:r>
      <w:r w:rsidR="00A563B9" w:rsidRPr="00215990">
        <w:rPr>
          <w:rFonts w:ascii="Times New Roman" w:hAnsi="Times New Roman" w:cs="Times New Roman"/>
          <w:sz w:val="24"/>
          <w:szCs w:val="24"/>
        </w:rPr>
        <w:t xml:space="preserve">in cross species </w:t>
      </w:r>
      <w:r w:rsidR="00215990" w:rsidRPr="00215990">
        <w:rPr>
          <w:rFonts w:ascii="Times New Roman" w:hAnsi="Times New Roman" w:cs="Times New Roman"/>
          <w:sz w:val="24"/>
          <w:szCs w:val="24"/>
        </w:rPr>
        <w:t>transmission</w:t>
      </w:r>
      <w:r w:rsidR="00A563B9" w:rsidRPr="00215990">
        <w:rPr>
          <w:rFonts w:ascii="Times New Roman" w:hAnsi="Times New Roman" w:cs="Times New Roman"/>
          <w:sz w:val="24"/>
          <w:szCs w:val="24"/>
        </w:rPr>
        <w:t>.</w:t>
      </w:r>
      <w:r w:rsidR="00963116" w:rsidRPr="00215990">
        <w:rPr>
          <w:rFonts w:ascii="Times New Roman" w:hAnsi="Times New Roman" w:cs="Times New Roman"/>
          <w:sz w:val="24"/>
          <w:szCs w:val="24"/>
        </w:rPr>
        <w:t>.</w:t>
      </w:r>
      <w:r w:rsidR="00DF0A72" w:rsidRPr="00215990">
        <w:rPr>
          <w:rFonts w:ascii="Times New Roman" w:hAnsi="Times New Roman" w:cs="Times New Roman"/>
          <w:sz w:val="24"/>
          <w:szCs w:val="24"/>
        </w:rPr>
        <w:t xml:space="preserve"> Recent work has looked at the </w:t>
      </w:r>
      <w:r w:rsidR="002A07D2" w:rsidRPr="00215990">
        <w:rPr>
          <w:rFonts w:ascii="Times New Roman" w:hAnsi="Times New Roman" w:cs="Times New Roman"/>
          <w:sz w:val="24"/>
          <w:szCs w:val="24"/>
        </w:rPr>
        <w:t>genotypes</w:t>
      </w:r>
      <w:r w:rsidR="00DF0A72" w:rsidRPr="00215990">
        <w:rPr>
          <w:rFonts w:ascii="Times New Roman" w:hAnsi="Times New Roman" w:cs="Times New Roman"/>
          <w:sz w:val="24"/>
          <w:szCs w:val="24"/>
        </w:rPr>
        <w:t xml:space="preserve"> of viruses as a predictor of zoonotic potential</w:t>
      </w:r>
      <w:r w:rsidR="00DF0A72" w:rsidRPr="00215990">
        <w:rPr>
          <w:rFonts w:ascii="Times New Roman" w:hAnsi="Times New Roman" w:cs="Times New Roman"/>
          <w:sz w:val="24"/>
          <w:szCs w:val="24"/>
        </w:rPr>
        <w:fldChar w:fldCharType="begin"/>
      </w:r>
      <w:r w:rsidR="00DF0A72" w:rsidRPr="00215990">
        <w:rPr>
          <w:rFonts w:ascii="Times New Roman" w:hAnsi="Times New Roman" w:cs="Times New Roman"/>
          <w:sz w:val="24"/>
          <w:szCs w:val="24"/>
        </w:rPr>
        <w:instrText xml:space="preserve"> ADDIN EN.CITE &lt;EndNote&gt;&lt;Cite&gt;&lt;Author&gt;Mollentze&lt;/Author&gt;&lt;Year&gt;2021&lt;/Year&gt;&lt;RecNum&gt;7619&lt;/RecNum&gt;&lt;DisplayText&gt;(Mollentze et al. 2021)&lt;/DisplayText&gt;&lt;record&gt;&lt;rec-number&gt;7619&lt;/rec-number&gt;&lt;foreign-keys&gt;&lt;key app="EN" db-id="pv99xppxsftrpnevsxkp0tvm950xsdp9wz2x" timestamp="1666885481"&gt;7619&lt;/key&gt;&lt;/foreign-keys&gt;&lt;ref-type name="Journal Article"&gt;17&lt;/ref-type&gt;&lt;contributors&gt;&lt;authors&gt;&lt;author&gt;Mollentze, Nardus&lt;/author&gt;&lt;author&gt;Babayan, Simon A.&lt;/author&gt;&lt;author&gt;Streicker, Daniel G.&lt;/author&gt;&lt;/authors&gt;&lt;/contributors&gt;&lt;titles&gt;&lt;title&gt;Identifying and prioritizing potential human-infecting viruses from their genome sequences&lt;/title&gt;&lt;secondary-title&gt;PLOS Biology&lt;/secondary-title&gt;&lt;/titles&gt;&lt;periodical&gt;&lt;full-title&gt;PLOS Biology&lt;/full-title&gt;&lt;/periodical&gt;&lt;pages&gt;e3001390&lt;/pages&gt;&lt;volume&gt;19&lt;/volume&gt;&lt;number&gt;9&lt;/number&gt;&lt;dates&gt;&lt;year&gt;2021&lt;/year&gt;&lt;/dates&gt;&lt;publisher&gt;Public Library of Science&lt;/publisher&gt;&lt;urls&gt;&lt;related-urls&gt;&lt;url&gt;https://doi.org/10.1371/journal.pbio.3001390&lt;/url&gt;&lt;/related-urls&gt;&lt;/urls&gt;&lt;electronic-resource-num&gt;10.1371/journal.pbio.3001390&lt;/electronic-resource-num&gt;&lt;/record&gt;&lt;/Cite&gt;&lt;/EndNote&gt;</w:instrText>
      </w:r>
      <w:r w:rsidR="00DF0A72" w:rsidRPr="00215990">
        <w:rPr>
          <w:rFonts w:ascii="Times New Roman" w:hAnsi="Times New Roman" w:cs="Times New Roman"/>
          <w:sz w:val="24"/>
          <w:szCs w:val="24"/>
        </w:rPr>
        <w:fldChar w:fldCharType="separate"/>
      </w:r>
      <w:r w:rsidR="00DF0A72" w:rsidRPr="00215990">
        <w:rPr>
          <w:rFonts w:ascii="Times New Roman" w:hAnsi="Times New Roman" w:cs="Times New Roman"/>
          <w:sz w:val="24"/>
          <w:szCs w:val="24"/>
        </w:rPr>
        <w:t>(Mollentze et al. 2021)</w:t>
      </w:r>
      <w:r w:rsidR="00DF0A72" w:rsidRPr="00215990">
        <w:rPr>
          <w:rFonts w:ascii="Times New Roman" w:hAnsi="Times New Roman" w:cs="Times New Roman"/>
          <w:sz w:val="24"/>
          <w:szCs w:val="24"/>
        </w:rPr>
        <w:fldChar w:fldCharType="end"/>
      </w:r>
      <w:r w:rsidR="00DF0A72" w:rsidRPr="00215990">
        <w:rPr>
          <w:rFonts w:ascii="Times New Roman" w:hAnsi="Times New Roman" w:cs="Times New Roman"/>
          <w:sz w:val="24"/>
          <w:szCs w:val="24"/>
        </w:rPr>
        <w:t>.</w:t>
      </w:r>
      <w:r w:rsidR="00FC7F44" w:rsidRPr="00215990">
        <w:rPr>
          <w:rFonts w:ascii="Times New Roman" w:hAnsi="Times New Roman" w:cs="Times New Roman"/>
          <w:sz w:val="24"/>
          <w:szCs w:val="24"/>
        </w:rPr>
        <w:t xml:space="preserve"> </w:t>
      </w:r>
      <w:r w:rsidR="00963116" w:rsidRPr="00215990">
        <w:rPr>
          <w:rFonts w:ascii="Times New Roman" w:hAnsi="Times New Roman" w:cs="Times New Roman"/>
          <w:sz w:val="24"/>
          <w:szCs w:val="24"/>
        </w:rPr>
        <w:t xml:space="preserve">Host factors often studied have been phylogenetic </w:t>
      </w:r>
      <w:r w:rsidR="002A07D2" w:rsidRPr="00215990">
        <w:rPr>
          <w:rFonts w:ascii="Times New Roman" w:hAnsi="Times New Roman" w:cs="Times New Roman"/>
          <w:sz w:val="24"/>
          <w:szCs w:val="24"/>
        </w:rPr>
        <w:t>distance</w:t>
      </w:r>
      <w:r w:rsidR="00963116" w:rsidRPr="00215990">
        <w:rPr>
          <w:rFonts w:ascii="Times New Roman" w:hAnsi="Times New Roman" w:cs="Times New Roman"/>
          <w:sz w:val="24"/>
          <w:szCs w:val="24"/>
        </w:rPr>
        <w:t xml:space="preserve"> </w:t>
      </w:r>
      <w:r w:rsidR="00C73CA8" w:rsidRPr="00215990">
        <w:rPr>
          <w:rFonts w:ascii="Times New Roman" w:hAnsi="Times New Roman" w:cs="Times New Roman"/>
          <w:sz w:val="24"/>
          <w:szCs w:val="24"/>
        </w:rPr>
        <w:t xml:space="preserve">between hosts </w:t>
      </w:r>
      <w:r w:rsidR="00DF0A72" w:rsidRPr="00215990">
        <w:rPr>
          <w:rFonts w:ascii="Times New Roman" w:hAnsi="Times New Roman" w:cs="Times New Roman"/>
          <w:sz w:val="24"/>
          <w:szCs w:val="24"/>
        </w:rPr>
        <w:fldChar w:fldCharType="begin"/>
      </w:r>
      <w:r w:rsidR="00DF0A72" w:rsidRPr="00215990">
        <w:rPr>
          <w:rFonts w:ascii="Times New Roman" w:hAnsi="Times New Roman" w:cs="Times New Roman"/>
          <w:sz w:val="24"/>
          <w:szCs w:val="24"/>
        </w:rPr>
        <w:instrText xml:space="preserve"> ADDIN EN.CITE &lt;EndNote&gt;&lt;Cite&gt;&lt;Author&gt;Guth&lt;/Author&gt;&lt;Year&gt;2019&lt;/Year&gt;&lt;RecNum&gt;7620&lt;/RecNum&gt;&lt;DisplayText&gt;(Guth et al. 2019)&lt;/DisplayText&gt;&lt;record&gt;&lt;rec-number&gt;7620&lt;/rec-number&gt;&lt;foreign-keys&gt;&lt;key app="EN" db-id="pv99xppxsftrpnevsxkp0tvm950xsdp9wz2x" timestamp="1666885716"&gt;7620&lt;/key&gt;&lt;/foreign-keys&gt;&lt;ref-type name="Journal Article"&gt;17&lt;/ref-type&gt;&lt;contributors&gt;&lt;authors&gt;&lt;author&gt;Guth, S.&lt;/author&gt;&lt;author&gt;Visher, E.&lt;/author&gt;&lt;author&gt;Boots, M.&lt;/author&gt;&lt;author&gt;Brook, C. E.&lt;/author&gt;&lt;/authors&gt;&lt;/contributors&gt;&lt;auth-address&gt;Department of Integrative Biology, University of California, Berkeley, CA, USA.&amp;#xD;Centre for Ecology and Conservation, University of Exeter, Exeter TR10 9FE, UK.&lt;/auth-address&gt;&lt;titles&gt;&lt;title&gt;Host phylogenetic distance drives trends in virus virulence and transmissibility across the animal-human interface&lt;/title&gt;&lt;secondary-title&gt;Philos Trans R Soc Lond B Biol Sci&lt;/secondary-title&gt;&lt;/titles&gt;&lt;periodical&gt;&lt;full-title&gt;Philos Trans R Soc Lond B Biol Sci&lt;/full-title&gt;&lt;/periodical&gt;&lt;pages&gt;20190296&lt;/pages&gt;&lt;volume&gt;374&lt;/volume&gt;&lt;number&gt;1782&lt;/number&gt;&lt;edition&gt;2019/08/14&lt;/edition&gt;&lt;keywords&gt;&lt;keyword&gt;Animals&lt;/keyword&gt;&lt;keyword&gt;Disease Reservoirs/*veterinary&lt;/keyword&gt;&lt;keyword&gt;*Host-Pathogen Interactions&lt;/keyword&gt;&lt;keyword&gt;Humans&lt;/keyword&gt;&lt;keyword&gt;*Phylogeny&lt;/keyword&gt;&lt;keyword&gt;Virulence&lt;/keyword&gt;&lt;keyword&gt;Virus Physiological Phenomena&lt;/keyword&gt;&lt;keyword&gt;Viruses/*pathogenicity&lt;/keyword&gt;&lt;keyword&gt;Zoonoses/*transmission&lt;/keyword&gt;&lt;keyword&gt;*Chiroptera&lt;/keyword&gt;&lt;keyword&gt;*bridge hosts&lt;/keyword&gt;&lt;keyword&gt;*emerging infectious diseases&lt;/keyword&gt;&lt;keyword&gt;*host breadth&lt;/keyword&gt;&lt;keyword&gt;*virulence&lt;/keyword&gt;&lt;keyword&gt;*zoonoses&lt;/keyword&gt;&lt;/keywords&gt;&lt;dates&gt;&lt;year&gt;2019&lt;/year&gt;&lt;pub-dates&gt;&lt;date&gt;Sep 30&lt;/date&gt;&lt;/pub-dates&gt;&lt;/dates&gt;&lt;isbn&gt;1471-2970 (Electronic)&amp;#xD;0962-8436 (Linking)&lt;/isbn&gt;&lt;accession-num&gt;31401961&lt;/accession-num&gt;&lt;urls&gt;&lt;related-urls&gt;&lt;url&gt;https://www.ncbi.nlm.nih.gov/pubmed/31401961&lt;/url&gt;&lt;/related-urls&gt;&lt;/urls&gt;&lt;custom2&gt;PMC6711300&lt;/custom2&gt;&lt;electronic-resource-num&gt;10.1098/rstb.2019.0296&lt;/electronic-resource-num&gt;&lt;/record&gt;&lt;/Cite&gt;&lt;/EndNote&gt;</w:instrText>
      </w:r>
      <w:r w:rsidR="00DF0A72" w:rsidRPr="00215990">
        <w:rPr>
          <w:rFonts w:ascii="Times New Roman" w:hAnsi="Times New Roman" w:cs="Times New Roman"/>
          <w:sz w:val="24"/>
          <w:szCs w:val="24"/>
        </w:rPr>
        <w:fldChar w:fldCharType="separate"/>
      </w:r>
      <w:r w:rsidR="00DF0A72" w:rsidRPr="00215990">
        <w:rPr>
          <w:rFonts w:ascii="Times New Roman" w:hAnsi="Times New Roman" w:cs="Times New Roman"/>
          <w:sz w:val="24"/>
          <w:szCs w:val="24"/>
        </w:rPr>
        <w:t>(Guth et al. 2019)</w:t>
      </w:r>
      <w:r w:rsidR="00DF0A72" w:rsidRPr="00215990">
        <w:rPr>
          <w:rFonts w:ascii="Times New Roman" w:hAnsi="Times New Roman" w:cs="Times New Roman"/>
          <w:sz w:val="24"/>
          <w:szCs w:val="24"/>
        </w:rPr>
        <w:fldChar w:fldCharType="end"/>
      </w:r>
      <w:r w:rsidR="00963116" w:rsidRPr="00215990">
        <w:rPr>
          <w:rFonts w:ascii="Times New Roman" w:hAnsi="Times New Roman" w:cs="Times New Roman"/>
          <w:sz w:val="24"/>
          <w:szCs w:val="24"/>
        </w:rPr>
        <w:t>and  phylogenetic aggregation</w:t>
      </w:r>
      <w:r w:rsidR="00963116" w:rsidRPr="00215990">
        <w:rPr>
          <w:rFonts w:ascii="Times New Roman" w:hAnsi="Times New Roman" w:cs="Times New Roman"/>
          <w:sz w:val="24"/>
          <w:szCs w:val="24"/>
        </w:rPr>
        <w:fldChar w:fldCharType="begin"/>
      </w:r>
      <w:r w:rsidR="00963116" w:rsidRPr="00215990">
        <w:rPr>
          <w:rFonts w:ascii="Times New Roman" w:hAnsi="Times New Roman" w:cs="Times New Roman"/>
          <w:sz w:val="24"/>
          <w:szCs w:val="24"/>
        </w:rPr>
        <w:instrText xml:space="preserve"> ADDIN EN.CITE &lt;EndNote&gt;&lt;Cite&gt;&lt;Author&gt;Park&lt;/Author&gt;&lt;Year&gt;2019&lt;/Year&gt;&lt;RecNum&gt;149&lt;/RecNum&gt;&lt;DisplayText&gt;(Park 2019)&lt;/DisplayText&gt;&lt;record&gt;&lt;rec-number&gt;149&lt;/rec-number&gt;&lt;foreign-keys&gt;&lt;key app="EN" db-id="pv99xppxsftrpnevsxkp0tvm950xsdp9wz2x" timestamp="1655158179"&gt;149&lt;/key&gt;&lt;/foreign-keys&gt;&lt;ref-type name="Journal Article"&gt;17&lt;/ref-type&gt;&lt;contributors&gt;&lt;authors&gt;&lt;author&gt;Park, A. W.&lt;/author&gt;&lt;/authors&gt;&lt;/contributors&gt;&lt;auth-address&gt;Odum School of Ecology, Center for the Ecology of Infectious Diseases and Department of Infectious Diseases, College of Veterinary Medicine, University of Georgia, Athens, GA 30602, USA.&lt;/auth-address&gt;&lt;titles&gt;&lt;title&gt;Phylogenetic aggregation increases zoonotic potential of mammalian viruses&lt;/title&gt;&lt;secondary-title&gt;Biol Lett&lt;/secondary-title&gt;&lt;/titles&gt;&lt;periodical&gt;&lt;full-title&gt;Biol Lett&lt;/full-title&gt;&lt;/periodical&gt;&lt;pages&gt;20190668&lt;/pages&gt;&lt;volume&gt;15&lt;/volume&gt;&lt;number&gt;12&lt;/number&gt;&lt;edition&gt;2019/12/19&lt;/edition&gt;&lt;keywords&gt;&lt;keyword&gt;Animals&lt;/keyword&gt;&lt;keyword&gt;Host Specificity&lt;/keyword&gt;&lt;keyword&gt;Humans&lt;/keyword&gt;&lt;keyword&gt;*Mammals&lt;/keyword&gt;&lt;keyword&gt;Phylogeny&lt;/keyword&gt;&lt;keyword&gt;*Viruses&lt;/keyword&gt;&lt;keyword&gt;Zoonoses&lt;/keyword&gt;&lt;keyword&gt;*macroecology&lt;/keyword&gt;&lt;keyword&gt;*mammal&lt;/keyword&gt;&lt;keyword&gt;*phylogeny&lt;/keyword&gt;&lt;keyword&gt;*virus&lt;/keyword&gt;&lt;keyword&gt;*zoonotic&lt;/keyword&gt;&lt;/keywords&gt;&lt;dates&gt;&lt;year&gt;2019&lt;/year&gt;&lt;pub-dates&gt;&lt;date&gt;Dec&lt;/date&gt;&lt;/pub-dates&gt;&lt;/dates&gt;&lt;isbn&gt;1744-957X (Electronic)&amp;#xD;1744-9561 (Linking)&lt;/isbn&gt;&lt;accession-num&gt;31847743&lt;/accession-num&gt;&lt;urls&gt;&lt;related-urls&gt;&lt;url&gt;https://www.ncbi.nlm.nih.gov/pubmed/31847743&lt;/url&gt;&lt;/related-urls&gt;&lt;/urls&gt;&lt;custom2&gt;PMC6936017&lt;/custom2&gt;&lt;electronic-resource-num&gt;10.1098/rsbl.2019.0668&lt;/electronic-resource-num&gt;&lt;/record&gt;&lt;/Cite&gt;&lt;/EndNote&gt;</w:instrText>
      </w:r>
      <w:r w:rsidR="00963116" w:rsidRPr="00215990">
        <w:rPr>
          <w:rFonts w:ascii="Times New Roman" w:hAnsi="Times New Roman" w:cs="Times New Roman"/>
          <w:sz w:val="24"/>
          <w:szCs w:val="24"/>
        </w:rPr>
        <w:fldChar w:fldCharType="separate"/>
      </w:r>
      <w:r w:rsidR="00963116" w:rsidRPr="00215990">
        <w:rPr>
          <w:rFonts w:ascii="Times New Roman" w:hAnsi="Times New Roman" w:cs="Times New Roman"/>
          <w:sz w:val="24"/>
          <w:szCs w:val="24"/>
        </w:rPr>
        <w:t>(Park 2019)</w:t>
      </w:r>
      <w:r w:rsidR="00963116" w:rsidRPr="00215990">
        <w:rPr>
          <w:rFonts w:ascii="Times New Roman" w:hAnsi="Times New Roman" w:cs="Times New Roman"/>
          <w:sz w:val="24"/>
          <w:szCs w:val="24"/>
        </w:rPr>
        <w:fldChar w:fldCharType="end"/>
      </w:r>
      <w:r w:rsidR="00963116" w:rsidRPr="00215990">
        <w:rPr>
          <w:rFonts w:ascii="Times New Roman" w:hAnsi="Times New Roman" w:cs="Times New Roman"/>
          <w:sz w:val="24"/>
          <w:szCs w:val="24"/>
        </w:rPr>
        <w:t xml:space="preserve">. Phylogeny is likely to capture a broad range of host biological traits that </w:t>
      </w:r>
      <w:r w:rsidR="003B74CB" w:rsidRPr="00215990">
        <w:rPr>
          <w:rFonts w:ascii="Times New Roman" w:hAnsi="Times New Roman" w:cs="Times New Roman"/>
          <w:sz w:val="24"/>
          <w:szCs w:val="24"/>
        </w:rPr>
        <w:t>facilitate</w:t>
      </w:r>
      <w:r w:rsidR="00963116" w:rsidRPr="00215990">
        <w:rPr>
          <w:rFonts w:ascii="Times New Roman" w:hAnsi="Times New Roman" w:cs="Times New Roman"/>
          <w:sz w:val="24"/>
          <w:szCs w:val="24"/>
        </w:rPr>
        <w:t xml:space="preserve"> cross species transmission.</w:t>
      </w:r>
      <w:r w:rsidR="00DF0A72" w:rsidRPr="00215990">
        <w:rPr>
          <w:rFonts w:ascii="Times New Roman" w:hAnsi="Times New Roman" w:cs="Times New Roman"/>
          <w:sz w:val="24"/>
          <w:szCs w:val="24"/>
        </w:rPr>
        <w:t xml:space="preserve"> </w:t>
      </w:r>
      <w:r w:rsidR="00A12C22" w:rsidRPr="00215990">
        <w:rPr>
          <w:rFonts w:ascii="Times New Roman" w:hAnsi="Times New Roman" w:cs="Times New Roman"/>
          <w:sz w:val="24"/>
          <w:szCs w:val="24"/>
        </w:rPr>
        <w:t xml:space="preserve">Both host and viral factors have been included in </w:t>
      </w:r>
      <w:r w:rsidR="002A07D2" w:rsidRPr="00215990">
        <w:rPr>
          <w:rFonts w:ascii="Times New Roman" w:hAnsi="Times New Roman" w:cs="Times New Roman"/>
          <w:sz w:val="24"/>
          <w:szCs w:val="24"/>
        </w:rPr>
        <w:t>predictive</w:t>
      </w:r>
      <w:r w:rsidR="00A12C22" w:rsidRPr="00215990">
        <w:rPr>
          <w:rFonts w:ascii="Times New Roman" w:hAnsi="Times New Roman" w:cs="Times New Roman"/>
          <w:sz w:val="24"/>
          <w:szCs w:val="24"/>
        </w:rPr>
        <w:t xml:space="preserve"> models of viral spillover </w:t>
      </w:r>
      <w:r w:rsidR="00A12C22" w:rsidRPr="00215990">
        <w:rPr>
          <w:rFonts w:ascii="Times New Roman" w:hAnsi="Times New Roman" w:cs="Times New Roman"/>
          <w:sz w:val="24"/>
          <w:szCs w:val="24"/>
        </w:rPr>
        <w:fldChar w:fldCharType="begin"/>
      </w:r>
      <w:r w:rsidR="00A12C22" w:rsidRPr="00215990">
        <w:rPr>
          <w:rFonts w:ascii="Times New Roman" w:hAnsi="Times New Roman" w:cs="Times New Roman"/>
          <w:sz w:val="24"/>
          <w:szCs w:val="24"/>
        </w:rPr>
        <w:instrText xml:space="preserve"> ADDIN EN.CITE &lt;EndNote&gt;&lt;Cite&gt;&lt;Author&gt;Olival&lt;/Author&gt;&lt;Year&gt;2017&lt;/Year&gt;&lt;RecNum&gt;151&lt;/RecNum&gt;&lt;DisplayText&gt;(Olival et al. 2017)&lt;/DisplayText&gt;&lt;record&gt;&lt;rec-number&gt;151&lt;/rec-number&gt;&lt;foreign-keys&gt;&lt;key app="EN" db-id="pv99xppxsftrpnevsxkp0tvm950xsdp9wz2x" timestamp="1655158207"&gt;151&lt;/key&gt;&lt;/foreign-keys&gt;&lt;ref-type name="Journal Article"&gt;17&lt;/ref-type&gt;&lt;contributors&gt;&lt;authors&gt;&lt;author&gt;Olival, K. J.&lt;/author&gt;&lt;author&gt;Hosseini, P. R.&lt;/author&gt;&lt;author&gt;Zambrana-Torrelio, C.&lt;/author&gt;&lt;author&gt;Ross, N.&lt;/author&gt;&lt;author&gt;Bogich, T. L.&lt;/author&gt;&lt;author&gt;Daszak, P.&lt;/author&gt;&lt;/authors&gt;&lt;/contributors&gt;&lt;auth-address&gt;EcoHealth Alliance, 460 West 34th Street, New York, New York 10001, USA.&lt;/auth-address&gt;&lt;titles&gt;&lt;title&gt;Host and viral traits predict zoonotic spillover from mammals&lt;/title&gt;&lt;secondary-title&gt;Nature&lt;/secondary-title&gt;&lt;/titles&gt;&lt;periodical&gt;&lt;full-title&gt;Nature&lt;/full-title&gt;&lt;/periodical&gt;&lt;pages&gt;646-650&lt;/pages&gt;&lt;volume&gt;546&lt;/volume&gt;&lt;number&gt;7660&lt;/number&gt;&lt;edition&gt;2017/06/22&lt;/edition&gt;&lt;keywords&gt;&lt;keyword&gt;Animals&lt;/keyword&gt;&lt;keyword&gt;Biodiversity&lt;/keyword&gt;&lt;keyword&gt;*Host Specificity&lt;/keyword&gt;&lt;keyword&gt;Host-Pathogen Interactions&lt;/keyword&gt;&lt;keyword&gt;Humans&lt;/keyword&gt;&lt;keyword&gt;Mammals/*virology&lt;/keyword&gt;&lt;keyword&gt;Viruses/*isolation &amp;amp; purification/*pathogenicity&lt;/keyword&gt;&lt;keyword&gt;Zoonoses/*epidemiology/*virology&lt;/keyword&gt;&lt;/keywords&gt;&lt;dates&gt;&lt;year&gt;2017&lt;/year&gt;&lt;pub-dates&gt;&lt;date&gt;Jun 29&lt;/date&gt;&lt;/pub-dates&gt;&lt;/dates&gt;&lt;isbn&gt;1476-4687 (Electronic)&amp;#xD;0028-0836 (Linking)&lt;/isbn&gt;&lt;accession-num&gt;28636590&lt;/accession-num&gt;&lt;urls&gt;&lt;related-urls&gt;&lt;url&gt;https://www.ncbi.nlm.nih.gov/pubmed/28636590&lt;/url&gt;&lt;/related-urls&gt;&lt;/urls&gt;&lt;custom2&gt;PMC5570460&lt;/custom2&gt;&lt;electronic-resource-num&gt;10.1038/nature22975&lt;/electronic-resource-num&gt;&lt;/record&gt;&lt;/Cite&gt;&lt;/EndNote&gt;</w:instrText>
      </w:r>
      <w:r w:rsidR="00A12C22" w:rsidRPr="00215990">
        <w:rPr>
          <w:rFonts w:ascii="Times New Roman" w:hAnsi="Times New Roman" w:cs="Times New Roman"/>
          <w:sz w:val="24"/>
          <w:szCs w:val="24"/>
        </w:rPr>
        <w:fldChar w:fldCharType="separate"/>
      </w:r>
      <w:r w:rsidR="00A12C22" w:rsidRPr="00215990">
        <w:rPr>
          <w:rFonts w:ascii="Times New Roman" w:hAnsi="Times New Roman" w:cs="Times New Roman"/>
          <w:sz w:val="24"/>
          <w:szCs w:val="24"/>
        </w:rPr>
        <w:t>(Olival et al. 2017)</w:t>
      </w:r>
      <w:r w:rsidR="00A12C22" w:rsidRPr="00215990">
        <w:rPr>
          <w:rFonts w:ascii="Times New Roman" w:hAnsi="Times New Roman" w:cs="Times New Roman"/>
          <w:sz w:val="24"/>
          <w:szCs w:val="24"/>
        </w:rPr>
        <w:fldChar w:fldCharType="end"/>
      </w:r>
      <w:r w:rsidR="001A0ED1" w:rsidRPr="00215990">
        <w:rPr>
          <w:rFonts w:ascii="Times New Roman" w:hAnsi="Times New Roman" w:cs="Times New Roman"/>
          <w:sz w:val="24"/>
          <w:szCs w:val="24"/>
        </w:rPr>
        <w:t>.</w:t>
      </w:r>
      <w:r w:rsidR="00FC7F44" w:rsidRPr="00215990">
        <w:rPr>
          <w:rFonts w:ascii="Times New Roman" w:hAnsi="Times New Roman" w:cs="Times New Roman"/>
          <w:sz w:val="24"/>
          <w:szCs w:val="24"/>
        </w:rPr>
        <w:t xml:space="preserve"> </w:t>
      </w:r>
      <w:r w:rsidR="00E92182" w:rsidRPr="00215990">
        <w:rPr>
          <w:rFonts w:ascii="Times New Roman" w:hAnsi="Times New Roman" w:cs="Times New Roman"/>
          <w:sz w:val="24"/>
          <w:szCs w:val="24"/>
        </w:rPr>
        <w:t xml:space="preserve">Although </w:t>
      </w:r>
      <w:r w:rsidR="00DF0A72" w:rsidRPr="00215990">
        <w:rPr>
          <w:rFonts w:ascii="Times New Roman" w:hAnsi="Times New Roman" w:cs="Times New Roman"/>
          <w:sz w:val="24"/>
          <w:szCs w:val="24"/>
        </w:rPr>
        <w:t xml:space="preserve">these host and viral factors are </w:t>
      </w:r>
      <w:r w:rsidR="002A07D2" w:rsidRPr="00215990">
        <w:rPr>
          <w:rFonts w:ascii="Times New Roman" w:hAnsi="Times New Roman" w:cs="Times New Roman"/>
          <w:sz w:val="24"/>
          <w:szCs w:val="24"/>
        </w:rPr>
        <w:t>important</w:t>
      </w:r>
      <w:r w:rsidR="00E92182" w:rsidRPr="00215990">
        <w:rPr>
          <w:rFonts w:ascii="Times New Roman" w:hAnsi="Times New Roman" w:cs="Times New Roman"/>
          <w:sz w:val="24"/>
          <w:szCs w:val="24"/>
        </w:rPr>
        <w:t xml:space="preserve"> spillover drivers</w:t>
      </w:r>
      <w:r w:rsidR="002A07D2" w:rsidRPr="00215990">
        <w:rPr>
          <w:rFonts w:ascii="Times New Roman" w:hAnsi="Times New Roman" w:cs="Times New Roman"/>
          <w:sz w:val="24"/>
          <w:szCs w:val="24"/>
        </w:rPr>
        <w:t>,</w:t>
      </w:r>
      <w:r w:rsidR="00DF0A72" w:rsidRPr="00215990">
        <w:rPr>
          <w:rFonts w:ascii="Times New Roman" w:hAnsi="Times New Roman" w:cs="Times New Roman"/>
          <w:sz w:val="24"/>
          <w:szCs w:val="24"/>
        </w:rPr>
        <w:t xml:space="preserve"> they must be viewed through the lens of ecological </w:t>
      </w:r>
      <w:r w:rsidR="002A07D2" w:rsidRPr="00215990">
        <w:rPr>
          <w:rFonts w:ascii="Times New Roman" w:hAnsi="Times New Roman" w:cs="Times New Roman"/>
          <w:sz w:val="24"/>
          <w:szCs w:val="24"/>
        </w:rPr>
        <w:t>viability</w:t>
      </w:r>
      <w:r w:rsidR="00DF0A72" w:rsidRPr="00215990">
        <w:rPr>
          <w:rFonts w:ascii="Times New Roman" w:hAnsi="Times New Roman" w:cs="Times New Roman"/>
          <w:sz w:val="24"/>
          <w:szCs w:val="24"/>
        </w:rPr>
        <w:t xml:space="preserve"> of a spillover event happening and these </w:t>
      </w:r>
      <w:r w:rsidR="002A07D2" w:rsidRPr="00215990">
        <w:rPr>
          <w:rFonts w:ascii="Times New Roman" w:hAnsi="Times New Roman" w:cs="Times New Roman"/>
          <w:sz w:val="24"/>
          <w:szCs w:val="24"/>
        </w:rPr>
        <w:t>extrinsic</w:t>
      </w:r>
      <w:r w:rsidR="00DF0A72" w:rsidRPr="00215990">
        <w:rPr>
          <w:rFonts w:ascii="Times New Roman" w:hAnsi="Times New Roman" w:cs="Times New Roman"/>
          <w:sz w:val="24"/>
          <w:szCs w:val="24"/>
        </w:rPr>
        <w:t xml:space="preserve"> drivers are just as important </w:t>
      </w:r>
      <w:r w:rsidR="00A12C22" w:rsidRPr="00215990">
        <w:rPr>
          <w:rFonts w:ascii="Times New Roman" w:hAnsi="Times New Roman" w:cs="Times New Roman"/>
          <w:sz w:val="24"/>
          <w:szCs w:val="24"/>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215990">
        <w:rPr>
          <w:rFonts w:ascii="Times New Roman" w:hAnsi="Times New Roman" w:cs="Times New Roman"/>
          <w:sz w:val="24"/>
          <w:szCs w:val="24"/>
        </w:rPr>
        <w:instrText xml:space="preserve"> ADDIN EN.CITE </w:instrText>
      </w:r>
      <w:r w:rsidR="00A12C22" w:rsidRPr="00215990">
        <w:rPr>
          <w:rFonts w:ascii="Times New Roman" w:hAnsi="Times New Roman" w:cs="Times New Roman"/>
          <w:sz w:val="24"/>
          <w:szCs w:val="24"/>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215990">
        <w:rPr>
          <w:rFonts w:ascii="Times New Roman" w:hAnsi="Times New Roman" w:cs="Times New Roman"/>
          <w:sz w:val="24"/>
          <w:szCs w:val="24"/>
        </w:rPr>
        <w:instrText xml:space="preserve"> ADDIN EN.CITE.DATA </w:instrText>
      </w:r>
      <w:r w:rsidR="00A12C22" w:rsidRPr="00215990">
        <w:rPr>
          <w:rFonts w:ascii="Times New Roman" w:hAnsi="Times New Roman" w:cs="Times New Roman"/>
          <w:sz w:val="24"/>
          <w:szCs w:val="24"/>
        </w:rPr>
      </w:r>
      <w:r w:rsidR="00A12C22" w:rsidRPr="00215990">
        <w:rPr>
          <w:rFonts w:ascii="Times New Roman" w:hAnsi="Times New Roman" w:cs="Times New Roman"/>
          <w:sz w:val="24"/>
          <w:szCs w:val="24"/>
        </w:rPr>
        <w:fldChar w:fldCharType="end"/>
      </w:r>
      <w:r w:rsidR="00A12C22" w:rsidRPr="00215990">
        <w:rPr>
          <w:rFonts w:ascii="Times New Roman" w:hAnsi="Times New Roman" w:cs="Times New Roman"/>
          <w:sz w:val="24"/>
          <w:szCs w:val="24"/>
        </w:rPr>
      </w:r>
      <w:r w:rsidR="00A12C22" w:rsidRPr="00215990">
        <w:rPr>
          <w:rFonts w:ascii="Times New Roman" w:hAnsi="Times New Roman" w:cs="Times New Roman"/>
          <w:sz w:val="24"/>
          <w:szCs w:val="24"/>
        </w:rPr>
        <w:fldChar w:fldCharType="separate"/>
      </w:r>
      <w:r w:rsidR="00A12C22" w:rsidRPr="00215990">
        <w:rPr>
          <w:rFonts w:ascii="Times New Roman" w:hAnsi="Times New Roman" w:cs="Times New Roman"/>
          <w:sz w:val="24"/>
          <w:szCs w:val="24"/>
        </w:rPr>
        <w:t>(Engering et al. 2013, Borremans et al. 2019)</w:t>
      </w:r>
      <w:r w:rsidR="00A12C22" w:rsidRPr="00215990">
        <w:rPr>
          <w:rFonts w:ascii="Times New Roman" w:hAnsi="Times New Roman" w:cs="Times New Roman"/>
          <w:sz w:val="24"/>
          <w:szCs w:val="24"/>
        </w:rPr>
        <w:fldChar w:fldCharType="end"/>
      </w:r>
      <w:r w:rsidR="00FC7F44" w:rsidRPr="00215990">
        <w:rPr>
          <w:rFonts w:ascii="Times New Roman" w:hAnsi="Times New Roman" w:cs="Times New Roman"/>
          <w:sz w:val="24"/>
          <w:szCs w:val="24"/>
        </w:rPr>
        <w:t>.</w:t>
      </w:r>
      <w:r w:rsidR="00C73CA8" w:rsidRPr="00215990">
        <w:rPr>
          <w:rFonts w:ascii="Times New Roman" w:hAnsi="Times New Roman" w:cs="Times New Roman"/>
          <w:sz w:val="24"/>
          <w:szCs w:val="24"/>
        </w:rPr>
        <w:t xml:space="preserve"> </w:t>
      </w:r>
      <w:r w:rsidR="00DF2016" w:rsidRPr="00215990">
        <w:rPr>
          <w:rFonts w:ascii="Times New Roman" w:hAnsi="Times New Roman" w:cs="Times New Roman"/>
          <w:sz w:val="24"/>
          <w:szCs w:val="24"/>
        </w:rPr>
        <w:t xml:space="preserve"> </w:t>
      </w:r>
      <w:r w:rsidR="00E92182" w:rsidRPr="00215990">
        <w:rPr>
          <w:rFonts w:ascii="Times New Roman" w:hAnsi="Times New Roman" w:cs="Times New Roman"/>
          <w:sz w:val="24"/>
          <w:szCs w:val="24"/>
        </w:rPr>
        <w:t xml:space="preserve">While there has been great attention paid to investigating </w:t>
      </w:r>
      <w:r w:rsidR="00C73CA8" w:rsidRPr="00215990">
        <w:rPr>
          <w:rFonts w:ascii="Times New Roman" w:hAnsi="Times New Roman" w:cs="Times New Roman"/>
          <w:sz w:val="24"/>
          <w:szCs w:val="24"/>
        </w:rPr>
        <w:t xml:space="preserve"> specific pathogen and host traits involved in </w:t>
      </w:r>
      <w:commentRangeStart w:id="2"/>
      <w:commentRangeEnd w:id="2"/>
      <w:r w:rsidR="00C73CA8" w:rsidRPr="00215990">
        <w:rPr>
          <w:rFonts w:ascii="Times New Roman" w:hAnsi="Times New Roman" w:cs="Times New Roman"/>
          <w:sz w:val="24"/>
          <w:szCs w:val="24"/>
        </w:rPr>
        <w:commentReference w:id="2"/>
      </w:r>
      <w:r w:rsidR="00C73CA8" w:rsidRPr="00215990">
        <w:rPr>
          <w:rFonts w:ascii="Times New Roman" w:hAnsi="Times New Roman" w:cs="Times New Roman"/>
          <w:sz w:val="24"/>
          <w:szCs w:val="24"/>
        </w:rPr>
        <w:t xml:space="preserve">cross species transmission, there has been little research on the </w:t>
      </w:r>
      <w:r w:rsidR="008037F9" w:rsidRPr="00215990">
        <w:rPr>
          <w:rFonts w:ascii="Times New Roman" w:hAnsi="Times New Roman" w:cs="Times New Roman"/>
          <w:sz w:val="24"/>
          <w:szCs w:val="24"/>
        </w:rPr>
        <w:t>i</w:t>
      </w:r>
      <w:r w:rsidR="00C73CA8" w:rsidRPr="00215990">
        <w:rPr>
          <w:rFonts w:ascii="Times New Roman" w:hAnsi="Times New Roman" w:cs="Times New Roman"/>
          <w:sz w:val="24"/>
          <w:szCs w:val="24"/>
        </w:rPr>
        <w:t xml:space="preserve">nterplay between host and pathogen in disease spillover models </w:t>
      </w:r>
      <w:r w:rsidR="00E92182" w:rsidRPr="00215990">
        <w:rPr>
          <w:rFonts w:ascii="Times New Roman" w:hAnsi="Times New Roman" w:cs="Times New Roman"/>
          <w:sz w:val="24"/>
          <w:szCs w:val="24"/>
        </w:rPr>
        <w:t>(Figure 1)</w:t>
      </w:r>
      <w:r w:rsidR="00C73CA8" w:rsidRPr="00215990">
        <w:rPr>
          <w:rFonts w:ascii="Times New Roman" w:hAnsi="Times New Roman" w:cs="Times New Roman"/>
          <w:sz w:val="24"/>
          <w:szCs w:val="24"/>
        </w:rPr>
        <w:t>.</w:t>
      </w:r>
      <w:r w:rsidR="003D7FA5" w:rsidRPr="00215990">
        <w:rPr>
          <w:rFonts w:ascii="Times New Roman" w:hAnsi="Times New Roman" w:cs="Times New Roman"/>
          <w:sz w:val="24"/>
          <w:szCs w:val="24"/>
        </w:rPr>
        <w:t xml:space="preserve"> We believe there is a knowledge gap when it comes to the role of disease </w:t>
      </w:r>
      <w:r w:rsidR="00443745" w:rsidRPr="00215990">
        <w:rPr>
          <w:rFonts w:ascii="Times New Roman" w:hAnsi="Times New Roman" w:cs="Times New Roman"/>
          <w:sz w:val="24"/>
          <w:szCs w:val="24"/>
        </w:rPr>
        <w:t>pathogenesis</w:t>
      </w:r>
      <w:r w:rsidR="003D7FA5" w:rsidRPr="00215990">
        <w:rPr>
          <w:rFonts w:ascii="Times New Roman" w:hAnsi="Times New Roman" w:cs="Times New Roman"/>
          <w:sz w:val="24"/>
          <w:szCs w:val="24"/>
        </w:rPr>
        <w:t xml:space="preserve"> in </w:t>
      </w:r>
      <w:r w:rsidR="00A563B9" w:rsidRPr="00215990">
        <w:rPr>
          <w:rFonts w:ascii="Times New Roman" w:hAnsi="Times New Roman" w:cs="Times New Roman"/>
          <w:sz w:val="24"/>
          <w:szCs w:val="24"/>
        </w:rPr>
        <w:t xml:space="preserve">cross species </w:t>
      </w:r>
      <w:r w:rsidR="00215990" w:rsidRPr="00215990">
        <w:rPr>
          <w:rFonts w:ascii="Times New Roman" w:hAnsi="Times New Roman" w:cs="Times New Roman"/>
          <w:sz w:val="24"/>
          <w:szCs w:val="24"/>
        </w:rPr>
        <w:t>transmission</w:t>
      </w:r>
      <w:r w:rsidR="00A563B9" w:rsidRPr="00215990">
        <w:rPr>
          <w:rFonts w:ascii="Times New Roman" w:hAnsi="Times New Roman" w:cs="Times New Roman"/>
          <w:sz w:val="24"/>
          <w:szCs w:val="24"/>
        </w:rPr>
        <w:t xml:space="preserve"> </w:t>
      </w:r>
      <w:r w:rsidR="00E92182" w:rsidRPr="00215990">
        <w:rPr>
          <w:rFonts w:ascii="Times New Roman" w:hAnsi="Times New Roman" w:cs="Times New Roman"/>
          <w:sz w:val="24"/>
          <w:szCs w:val="24"/>
        </w:rPr>
        <w:t xml:space="preserve"> between wildlife, domestic animals, and humans</w:t>
      </w:r>
      <w:r w:rsidR="003D7FA5" w:rsidRPr="00215990">
        <w:rPr>
          <w:rFonts w:ascii="Times New Roman" w:hAnsi="Times New Roman" w:cs="Times New Roman"/>
          <w:sz w:val="24"/>
          <w:szCs w:val="24"/>
        </w:rPr>
        <w:t>.</w:t>
      </w:r>
    </w:p>
    <w:p w14:paraId="642BBAF5" w14:textId="3EF2FC6C" w:rsidR="000B6709" w:rsidRPr="00215990" w:rsidRDefault="003D7FA5" w:rsidP="00AA6AB3">
      <w:pPr>
        <w:spacing w:line="480" w:lineRule="auto"/>
        <w:rPr>
          <w:rFonts w:ascii="Times New Roman" w:hAnsi="Times New Roman" w:cs="Times New Roman"/>
          <w:sz w:val="24"/>
          <w:szCs w:val="24"/>
        </w:rPr>
      </w:pPr>
      <w:r w:rsidRPr="00215990">
        <w:rPr>
          <w:rFonts w:ascii="Times New Roman" w:hAnsi="Times New Roman" w:cs="Times New Roman"/>
          <w:sz w:val="24"/>
          <w:szCs w:val="24"/>
        </w:rPr>
        <w:lastRenderedPageBreak/>
        <w:t>T</w:t>
      </w:r>
      <w:r w:rsidR="00BD65F0" w:rsidRPr="00215990">
        <w:rPr>
          <w:rFonts w:ascii="Times New Roman" w:hAnsi="Times New Roman" w:cs="Times New Roman"/>
          <w:sz w:val="24"/>
          <w:szCs w:val="24"/>
        </w:rPr>
        <w:t xml:space="preserve">he potential role of </w:t>
      </w:r>
      <w:r w:rsidR="0038271A" w:rsidRPr="00215990">
        <w:rPr>
          <w:rFonts w:ascii="Times New Roman" w:hAnsi="Times New Roman" w:cs="Times New Roman"/>
          <w:sz w:val="24"/>
          <w:szCs w:val="24"/>
        </w:rPr>
        <w:t xml:space="preserve">infectious disease </w:t>
      </w:r>
      <w:r w:rsidR="002A1A98" w:rsidRPr="00215990">
        <w:rPr>
          <w:rFonts w:ascii="Times New Roman" w:hAnsi="Times New Roman" w:cs="Times New Roman"/>
          <w:sz w:val="24"/>
          <w:szCs w:val="24"/>
        </w:rPr>
        <w:t>pathogenesis</w:t>
      </w:r>
      <w:r w:rsidR="0038271A" w:rsidRPr="00215990">
        <w:rPr>
          <w:rFonts w:ascii="Times New Roman" w:hAnsi="Times New Roman" w:cs="Times New Roman"/>
          <w:sz w:val="24"/>
          <w:szCs w:val="24"/>
        </w:rPr>
        <w:t xml:space="preserve">, defined as the manner in which </w:t>
      </w:r>
      <w:r w:rsidR="00E4722B" w:rsidRPr="00215990">
        <w:rPr>
          <w:rFonts w:ascii="Times New Roman" w:hAnsi="Times New Roman" w:cs="Times New Roman"/>
          <w:sz w:val="24"/>
          <w:szCs w:val="24"/>
        </w:rPr>
        <w:t xml:space="preserve">a pathogen </w:t>
      </w:r>
      <w:r w:rsidR="00680F85" w:rsidRPr="00215990">
        <w:rPr>
          <w:rFonts w:ascii="Times New Roman" w:hAnsi="Times New Roman" w:cs="Times New Roman"/>
          <w:sz w:val="24"/>
          <w:szCs w:val="24"/>
        </w:rPr>
        <w:t>infects</w:t>
      </w:r>
      <w:r w:rsidR="005C1ADE" w:rsidRPr="00215990">
        <w:rPr>
          <w:rFonts w:ascii="Times New Roman" w:hAnsi="Times New Roman" w:cs="Times New Roman"/>
          <w:sz w:val="24"/>
          <w:szCs w:val="24"/>
        </w:rPr>
        <w:t>, rep</w:t>
      </w:r>
      <w:r w:rsidR="00C67E1D" w:rsidRPr="00215990">
        <w:rPr>
          <w:rFonts w:ascii="Times New Roman" w:hAnsi="Times New Roman" w:cs="Times New Roman"/>
          <w:sz w:val="24"/>
          <w:szCs w:val="24"/>
        </w:rPr>
        <w:t>licate</w:t>
      </w:r>
      <w:r w:rsidR="005C1ADE" w:rsidRPr="00215990">
        <w:rPr>
          <w:rFonts w:ascii="Times New Roman" w:hAnsi="Times New Roman" w:cs="Times New Roman"/>
          <w:sz w:val="24"/>
          <w:szCs w:val="24"/>
        </w:rPr>
        <w:t>s within a host</w:t>
      </w:r>
      <w:r w:rsidR="00E92182" w:rsidRPr="00215990">
        <w:rPr>
          <w:rFonts w:ascii="Times New Roman" w:hAnsi="Times New Roman" w:cs="Times New Roman"/>
          <w:sz w:val="24"/>
          <w:szCs w:val="24"/>
        </w:rPr>
        <w:t xml:space="preserve">, </w:t>
      </w:r>
      <w:r w:rsidR="00894134" w:rsidRPr="00215990">
        <w:rPr>
          <w:rFonts w:ascii="Times New Roman" w:hAnsi="Times New Roman" w:cs="Times New Roman"/>
          <w:sz w:val="24"/>
          <w:szCs w:val="24"/>
        </w:rPr>
        <w:t xml:space="preserve">and is transmitted between </w:t>
      </w:r>
      <w:r w:rsidR="002D2C53" w:rsidRPr="00215990">
        <w:rPr>
          <w:rFonts w:ascii="Times New Roman" w:hAnsi="Times New Roman" w:cs="Times New Roman"/>
          <w:sz w:val="24"/>
          <w:szCs w:val="24"/>
        </w:rPr>
        <w:t>host</w:t>
      </w:r>
      <w:r w:rsidR="00C34951" w:rsidRPr="00215990">
        <w:rPr>
          <w:rFonts w:ascii="Times New Roman" w:hAnsi="Times New Roman" w:cs="Times New Roman"/>
          <w:sz w:val="24"/>
          <w:szCs w:val="24"/>
        </w:rPr>
        <w:t xml:space="preserve">s </w:t>
      </w:r>
      <w:commentRangeStart w:id="3"/>
      <w:r w:rsidR="000173D1" w:rsidRPr="00215990">
        <w:rPr>
          <w:rFonts w:ascii="Times New Roman" w:hAnsi="Times New Roman" w:cs="Times New Roman"/>
          <w:sz w:val="24"/>
          <w:szCs w:val="24"/>
        </w:rPr>
        <w:t xml:space="preserve">in </w:t>
      </w:r>
      <w:r w:rsidR="00C34951" w:rsidRPr="00215990">
        <w:rPr>
          <w:rFonts w:ascii="Times New Roman" w:hAnsi="Times New Roman" w:cs="Times New Roman"/>
          <w:sz w:val="24"/>
          <w:szCs w:val="24"/>
        </w:rPr>
        <w:t xml:space="preserve">predictive </w:t>
      </w:r>
      <w:r w:rsidR="000173D1" w:rsidRPr="00215990">
        <w:rPr>
          <w:rFonts w:ascii="Times New Roman" w:hAnsi="Times New Roman" w:cs="Times New Roman"/>
          <w:sz w:val="24"/>
          <w:szCs w:val="24"/>
        </w:rPr>
        <w:t xml:space="preserve">models of </w:t>
      </w:r>
      <w:r w:rsidR="00C34951" w:rsidRPr="00215990">
        <w:rPr>
          <w:rFonts w:ascii="Times New Roman" w:hAnsi="Times New Roman" w:cs="Times New Roman"/>
          <w:sz w:val="24"/>
          <w:szCs w:val="24"/>
        </w:rPr>
        <w:t xml:space="preserve">cross-species </w:t>
      </w:r>
      <w:r w:rsidR="000173D1" w:rsidRPr="00215990">
        <w:rPr>
          <w:rFonts w:ascii="Times New Roman" w:hAnsi="Times New Roman" w:cs="Times New Roman"/>
          <w:sz w:val="24"/>
          <w:szCs w:val="24"/>
        </w:rPr>
        <w:t xml:space="preserve">disease transmission </w:t>
      </w:r>
      <w:r w:rsidR="00BD65F0" w:rsidRPr="00215990">
        <w:rPr>
          <w:rFonts w:ascii="Times New Roman" w:hAnsi="Times New Roman" w:cs="Times New Roman"/>
          <w:sz w:val="24"/>
          <w:szCs w:val="24"/>
        </w:rPr>
        <w:t>was  raised by Pulliam</w:t>
      </w:r>
      <w:r w:rsidR="005B5ECF" w:rsidRPr="00215990">
        <w:rPr>
          <w:rFonts w:ascii="Times New Roman" w:hAnsi="Times New Roman" w:cs="Times New Roman"/>
          <w:sz w:val="24"/>
          <w:szCs w:val="24"/>
        </w:rPr>
        <w:t xml:space="preserve"> et al</w:t>
      </w:r>
      <w:r w:rsidR="00913D22" w:rsidRPr="00215990">
        <w:rPr>
          <w:rFonts w:ascii="Times New Roman" w:hAnsi="Times New Roman" w:cs="Times New Roman"/>
          <w:sz w:val="24"/>
          <w:szCs w:val="24"/>
        </w:rPr>
        <w:t>,</w:t>
      </w:r>
      <w:r w:rsidR="00BD65F0" w:rsidRPr="00215990">
        <w:rPr>
          <w:rFonts w:ascii="Times New Roman" w:hAnsi="Times New Roman" w:cs="Times New Roman"/>
          <w:sz w:val="24"/>
          <w:szCs w:val="24"/>
        </w:rPr>
        <w:t xml:space="preserve"> but it has proven </w:t>
      </w:r>
      <w:commentRangeEnd w:id="3"/>
      <w:r w:rsidR="00C34951" w:rsidRPr="00215990">
        <w:rPr>
          <w:rStyle w:val="CommentReference"/>
          <w:rFonts w:ascii="Times New Roman" w:hAnsi="Times New Roman" w:cs="Times New Roman"/>
          <w:sz w:val="24"/>
          <w:szCs w:val="24"/>
        </w:rPr>
        <w:commentReference w:id="3"/>
      </w:r>
      <w:r w:rsidR="00BD65F0" w:rsidRPr="00215990">
        <w:rPr>
          <w:rFonts w:ascii="Times New Roman" w:hAnsi="Times New Roman" w:cs="Times New Roman"/>
          <w:sz w:val="24"/>
          <w:szCs w:val="24"/>
        </w:rPr>
        <w:t>to be a difficult question to answer</w:t>
      </w:r>
      <w:r w:rsidR="008D73FA" w:rsidRPr="00215990">
        <w:rPr>
          <w:rFonts w:ascii="Times New Roman" w:hAnsi="Times New Roman" w:cs="Times New Roman"/>
          <w:sz w:val="24"/>
          <w:szCs w:val="24"/>
        </w:rPr>
        <w:fldChar w:fldCharType="begin"/>
      </w:r>
      <w:r w:rsidR="008D73FA" w:rsidRPr="00215990">
        <w:rPr>
          <w:rFonts w:ascii="Times New Roman" w:hAnsi="Times New Roman" w:cs="Times New Roman"/>
          <w:sz w:val="24"/>
          <w:szCs w:val="24"/>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8D73FA" w:rsidRPr="00215990">
        <w:rPr>
          <w:rFonts w:ascii="Times New Roman" w:hAnsi="Times New Roman" w:cs="Times New Roman"/>
          <w:sz w:val="24"/>
          <w:szCs w:val="24"/>
        </w:rPr>
        <w:fldChar w:fldCharType="separate"/>
      </w:r>
      <w:r w:rsidR="008D73FA" w:rsidRPr="00215990">
        <w:rPr>
          <w:rFonts w:ascii="Times New Roman" w:hAnsi="Times New Roman" w:cs="Times New Roman"/>
          <w:sz w:val="24"/>
          <w:szCs w:val="24"/>
        </w:rPr>
        <w:t>(Pulliam and Dushoff 2009)</w:t>
      </w:r>
      <w:r w:rsidR="008D73FA" w:rsidRPr="00215990">
        <w:rPr>
          <w:rFonts w:ascii="Times New Roman" w:hAnsi="Times New Roman" w:cs="Times New Roman"/>
          <w:sz w:val="24"/>
          <w:szCs w:val="24"/>
        </w:rPr>
        <w:fldChar w:fldCharType="end"/>
      </w:r>
      <w:r w:rsidR="00BD65F0" w:rsidRPr="00215990">
        <w:rPr>
          <w:rFonts w:ascii="Times New Roman" w:hAnsi="Times New Roman" w:cs="Times New Roman"/>
          <w:sz w:val="24"/>
          <w:szCs w:val="24"/>
        </w:rPr>
        <w:t>. </w:t>
      </w:r>
      <w:r w:rsidR="000128E3" w:rsidRPr="00215990">
        <w:rPr>
          <w:rFonts w:ascii="Times New Roman" w:hAnsi="Times New Roman" w:cs="Times New Roman"/>
          <w:sz w:val="24"/>
          <w:szCs w:val="24"/>
        </w:rPr>
        <w:t xml:space="preserve">For instance, comparative analysis of viral-host receptor distribution may provide insights to the probability of inter-species viral transmission. The </w:t>
      </w:r>
      <w:r w:rsidR="00431C75" w:rsidRPr="00215990">
        <w:rPr>
          <w:rFonts w:ascii="Times New Roman" w:hAnsi="Times New Roman" w:cs="Times New Roman"/>
          <w:sz w:val="24"/>
          <w:szCs w:val="24"/>
        </w:rPr>
        <w:t xml:space="preserve">distribution of the </w:t>
      </w:r>
      <w:r w:rsidR="00E47FE6" w:rsidRPr="00215990">
        <w:rPr>
          <w:rFonts w:ascii="Times New Roman" w:hAnsi="Times New Roman" w:cs="Times New Roman"/>
          <w:sz w:val="24"/>
          <w:szCs w:val="24"/>
        </w:rPr>
        <w:t xml:space="preserve">ACE2 </w:t>
      </w:r>
      <w:r w:rsidR="00431C75" w:rsidRPr="00215990">
        <w:rPr>
          <w:rFonts w:ascii="Times New Roman" w:hAnsi="Times New Roman" w:cs="Times New Roman"/>
          <w:sz w:val="24"/>
          <w:szCs w:val="24"/>
        </w:rPr>
        <w:t>receptor</w:t>
      </w:r>
      <w:r w:rsidR="00E47FE6" w:rsidRPr="00215990">
        <w:rPr>
          <w:rFonts w:ascii="Times New Roman" w:hAnsi="Times New Roman" w:cs="Times New Roman"/>
          <w:sz w:val="24"/>
          <w:szCs w:val="24"/>
        </w:rPr>
        <w:t xml:space="preserve"> in humans </w:t>
      </w:r>
      <w:r w:rsidR="00431C75" w:rsidRPr="00215990">
        <w:rPr>
          <w:rFonts w:ascii="Times New Roman" w:hAnsi="Times New Roman" w:cs="Times New Roman"/>
          <w:sz w:val="24"/>
          <w:szCs w:val="24"/>
        </w:rPr>
        <w:t xml:space="preserve">is postulated to </w:t>
      </w:r>
      <w:r w:rsidR="00E47FE6" w:rsidRPr="00215990">
        <w:rPr>
          <w:rFonts w:ascii="Times New Roman" w:hAnsi="Times New Roman" w:cs="Times New Roman"/>
          <w:sz w:val="24"/>
          <w:szCs w:val="24"/>
        </w:rPr>
        <w:t xml:space="preserve">lead to </w:t>
      </w:r>
      <w:r w:rsidR="00431C75" w:rsidRPr="00215990">
        <w:rPr>
          <w:rFonts w:ascii="Times New Roman" w:hAnsi="Times New Roman" w:cs="Times New Roman"/>
          <w:sz w:val="24"/>
          <w:szCs w:val="24"/>
        </w:rPr>
        <w:t xml:space="preserve">the </w:t>
      </w:r>
      <w:r w:rsidR="00E47FE6" w:rsidRPr="00215990">
        <w:rPr>
          <w:rFonts w:ascii="Times New Roman" w:hAnsi="Times New Roman" w:cs="Times New Roman"/>
          <w:sz w:val="24"/>
          <w:szCs w:val="24"/>
        </w:rPr>
        <w:t xml:space="preserve">multisystem pathology of SARS-CoV-2, but there is a lack of detailed studies in other species </w:t>
      </w:r>
      <w:r w:rsidR="00E47FE6" w:rsidRPr="00215990">
        <w:rPr>
          <w:rFonts w:ascii="Times New Roman" w:hAnsi="Times New Roman" w:cs="Times New Roman"/>
          <w:sz w:val="24"/>
          <w:szCs w:val="24"/>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E47FE6" w:rsidRPr="00215990">
        <w:rPr>
          <w:rFonts w:ascii="Times New Roman" w:hAnsi="Times New Roman" w:cs="Times New Roman"/>
          <w:sz w:val="24"/>
          <w:szCs w:val="24"/>
        </w:rPr>
        <w:instrText xml:space="preserve"> ADDIN EN.CITE </w:instrText>
      </w:r>
      <w:r w:rsidR="00E47FE6" w:rsidRPr="00215990">
        <w:rPr>
          <w:rFonts w:ascii="Times New Roman" w:hAnsi="Times New Roman" w:cs="Times New Roman"/>
          <w:sz w:val="24"/>
          <w:szCs w:val="24"/>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E47FE6" w:rsidRPr="00215990">
        <w:rPr>
          <w:rFonts w:ascii="Times New Roman" w:hAnsi="Times New Roman" w:cs="Times New Roman"/>
          <w:sz w:val="24"/>
          <w:szCs w:val="24"/>
        </w:rPr>
        <w:instrText xml:space="preserve"> ADDIN EN.CITE.DATA </w:instrText>
      </w:r>
      <w:r w:rsidR="00E47FE6" w:rsidRPr="00215990">
        <w:rPr>
          <w:rFonts w:ascii="Times New Roman" w:hAnsi="Times New Roman" w:cs="Times New Roman"/>
          <w:sz w:val="24"/>
          <w:szCs w:val="24"/>
        </w:rPr>
      </w:r>
      <w:r w:rsidR="00E47FE6" w:rsidRPr="00215990">
        <w:rPr>
          <w:rFonts w:ascii="Times New Roman" w:hAnsi="Times New Roman" w:cs="Times New Roman"/>
          <w:sz w:val="24"/>
          <w:szCs w:val="24"/>
        </w:rPr>
        <w:fldChar w:fldCharType="end"/>
      </w:r>
      <w:r w:rsidR="00E47FE6" w:rsidRPr="00215990">
        <w:rPr>
          <w:rFonts w:ascii="Times New Roman" w:hAnsi="Times New Roman" w:cs="Times New Roman"/>
          <w:sz w:val="24"/>
          <w:szCs w:val="24"/>
        </w:rPr>
      </w:r>
      <w:r w:rsidR="00E47FE6" w:rsidRPr="00215990">
        <w:rPr>
          <w:rFonts w:ascii="Times New Roman" w:hAnsi="Times New Roman" w:cs="Times New Roman"/>
          <w:sz w:val="24"/>
          <w:szCs w:val="24"/>
        </w:rPr>
        <w:fldChar w:fldCharType="separate"/>
      </w:r>
      <w:r w:rsidR="00E47FE6" w:rsidRPr="00215990">
        <w:rPr>
          <w:rFonts w:ascii="Times New Roman" w:hAnsi="Times New Roman" w:cs="Times New Roman"/>
          <w:sz w:val="24"/>
          <w:szCs w:val="24"/>
        </w:rPr>
        <w:t>(Ruiz-Aravena et al. 2022)</w:t>
      </w:r>
      <w:r w:rsidR="00E47FE6" w:rsidRPr="00215990">
        <w:rPr>
          <w:rFonts w:ascii="Times New Roman" w:hAnsi="Times New Roman" w:cs="Times New Roman"/>
          <w:sz w:val="24"/>
          <w:szCs w:val="24"/>
        </w:rPr>
        <w:fldChar w:fldCharType="end"/>
      </w:r>
      <w:r w:rsidR="00E47FE6" w:rsidRPr="00215990">
        <w:rPr>
          <w:rFonts w:ascii="Times New Roman" w:hAnsi="Times New Roman" w:cs="Times New Roman"/>
          <w:sz w:val="24"/>
          <w:szCs w:val="24"/>
        </w:rPr>
        <w:t>.</w:t>
      </w:r>
      <w:r w:rsidR="00431C75" w:rsidRPr="00215990">
        <w:rPr>
          <w:rFonts w:ascii="Times New Roman" w:hAnsi="Times New Roman" w:cs="Times New Roman"/>
          <w:sz w:val="24"/>
          <w:szCs w:val="24"/>
        </w:rPr>
        <w:t xml:space="preserve"> The outcome of infections can be drastically different depending on the </w:t>
      </w:r>
      <w:r w:rsidR="00E92182" w:rsidRPr="00215990">
        <w:rPr>
          <w:rFonts w:ascii="Times New Roman" w:hAnsi="Times New Roman" w:cs="Times New Roman"/>
          <w:sz w:val="24"/>
          <w:szCs w:val="24"/>
        </w:rPr>
        <w:t xml:space="preserve">anatomy of </w:t>
      </w:r>
      <w:r w:rsidR="00431C75" w:rsidRPr="00215990">
        <w:rPr>
          <w:rFonts w:ascii="Times New Roman" w:hAnsi="Times New Roman" w:cs="Times New Roman"/>
          <w:sz w:val="24"/>
          <w:szCs w:val="24"/>
        </w:rPr>
        <w:t xml:space="preserve">receptor distribution, for example, the </w:t>
      </w:r>
      <w:r w:rsidR="00E47FE6" w:rsidRPr="00215990">
        <w:rPr>
          <w:rFonts w:ascii="Times New Roman" w:hAnsi="Times New Roman" w:cs="Times New Roman"/>
          <w:sz w:val="24"/>
          <w:szCs w:val="24"/>
        </w:rPr>
        <w:t xml:space="preserve">ACE2 upper </w:t>
      </w:r>
      <w:r w:rsidR="003B74CB" w:rsidRPr="00215990">
        <w:rPr>
          <w:rFonts w:ascii="Times New Roman" w:hAnsi="Times New Roman" w:cs="Times New Roman"/>
          <w:sz w:val="24"/>
          <w:szCs w:val="24"/>
        </w:rPr>
        <w:t>respiratory</w:t>
      </w:r>
      <w:r w:rsidR="00E47FE6" w:rsidRPr="00215990">
        <w:rPr>
          <w:rFonts w:ascii="Times New Roman" w:hAnsi="Times New Roman" w:cs="Times New Roman"/>
          <w:sz w:val="24"/>
          <w:szCs w:val="24"/>
        </w:rPr>
        <w:t xml:space="preserve"> distribution in humans compared to DPP4 lower respiratory may partly explain differing  </w:t>
      </w:r>
      <w:r w:rsidR="003B74CB" w:rsidRPr="00215990">
        <w:rPr>
          <w:rFonts w:ascii="Times New Roman" w:hAnsi="Times New Roman" w:cs="Times New Roman"/>
          <w:sz w:val="24"/>
          <w:szCs w:val="24"/>
        </w:rPr>
        <w:t>transmissibility</w:t>
      </w:r>
      <w:r w:rsidR="00E47FE6" w:rsidRPr="00215990">
        <w:rPr>
          <w:rFonts w:ascii="Times New Roman" w:hAnsi="Times New Roman" w:cs="Times New Roman"/>
          <w:sz w:val="24"/>
          <w:szCs w:val="24"/>
        </w:rPr>
        <w:t xml:space="preserve"> between SARS and MERS in humans</w:t>
      </w:r>
      <w:r w:rsidR="00E92182" w:rsidRPr="00215990">
        <w:rPr>
          <w:rFonts w:ascii="Times New Roman" w:hAnsi="Times New Roman" w:cs="Times New Roman"/>
          <w:sz w:val="24"/>
          <w:szCs w:val="24"/>
        </w:rPr>
        <w:t xml:space="preserve"> </w:t>
      </w:r>
      <w:r w:rsidR="00E47FE6" w:rsidRPr="00215990">
        <w:rPr>
          <w:rFonts w:ascii="Times New Roman" w:hAnsi="Times New Roman" w:cs="Times New Roman"/>
          <w:sz w:val="24"/>
          <w:szCs w:val="24"/>
        </w:rPr>
        <w:fldChar w:fldCharType="begin">
          <w:fldData xml:space="preserve">PEVuZE5vdGU+PENpdGU+PEF1dGhvcj5XaWRhZ2RvPC9BdXRob3I+PFllYXI+MjAxNjwvWWVhcj48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</w:fldData>
        </w:fldChar>
      </w:r>
      <w:r w:rsidR="00E47FE6" w:rsidRPr="00215990">
        <w:rPr>
          <w:rFonts w:ascii="Times New Roman" w:hAnsi="Times New Roman" w:cs="Times New Roman"/>
          <w:sz w:val="24"/>
          <w:szCs w:val="24"/>
        </w:rPr>
        <w:instrText xml:space="preserve"> ADDIN EN.CITE </w:instrText>
      </w:r>
      <w:r w:rsidR="00E47FE6" w:rsidRPr="00215990">
        <w:rPr>
          <w:rFonts w:ascii="Times New Roman" w:hAnsi="Times New Roman" w:cs="Times New Roman"/>
          <w:sz w:val="24"/>
          <w:szCs w:val="24"/>
        </w:rPr>
        <w:fldChar w:fldCharType="begin">
          <w:fldData xml:space="preserve">PEVuZE5vdGU+PENpdGU+PEF1dGhvcj5XaWRhZ2RvPC9BdXRob3I+PFllYXI+MjAxNjwvWWVhcj48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</w:fldData>
        </w:fldChar>
      </w:r>
      <w:r w:rsidR="00E47FE6" w:rsidRPr="00215990">
        <w:rPr>
          <w:rFonts w:ascii="Times New Roman" w:hAnsi="Times New Roman" w:cs="Times New Roman"/>
          <w:sz w:val="24"/>
          <w:szCs w:val="24"/>
        </w:rPr>
        <w:instrText xml:space="preserve"> ADDIN EN.CITE.DATA </w:instrText>
      </w:r>
      <w:r w:rsidR="00E47FE6" w:rsidRPr="00215990">
        <w:rPr>
          <w:rFonts w:ascii="Times New Roman" w:hAnsi="Times New Roman" w:cs="Times New Roman"/>
          <w:sz w:val="24"/>
          <w:szCs w:val="24"/>
        </w:rPr>
      </w:r>
      <w:r w:rsidR="00E47FE6" w:rsidRPr="00215990">
        <w:rPr>
          <w:rFonts w:ascii="Times New Roman" w:hAnsi="Times New Roman" w:cs="Times New Roman"/>
          <w:sz w:val="24"/>
          <w:szCs w:val="24"/>
        </w:rPr>
        <w:fldChar w:fldCharType="end"/>
      </w:r>
      <w:r w:rsidR="00E47FE6" w:rsidRPr="00215990">
        <w:rPr>
          <w:rFonts w:ascii="Times New Roman" w:hAnsi="Times New Roman" w:cs="Times New Roman"/>
          <w:sz w:val="24"/>
          <w:szCs w:val="24"/>
        </w:rPr>
      </w:r>
      <w:r w:rsidR="00E47FE6" w:rsidRPr="00215990">
        <w:rPr>
          <w:rFonts w:ascii="Times New Roman" w:hAnsi="Times New Roman" w:cs="Times New Roman"/>
          <w:sz w:val="24"/>
          <w:szCs w:val="24"/>
        </w:rPr>
        <w:fldChar w:fldCharType="separate"/>
      </w:r>
      <w:r w:rsidR="00E47FE6" w:rsidRPr="00215990">
        <w:rPr>
          <w:rFonts w:ascii="Times New Roman" w:hAnsi="Times New Roman" w:cs="Times New Roman"/>
          <w:sz w:val="24"/>
          <w:szCs w:val="24"/>
        </w:rPr>
        <w:t>(Widagdo 2016, Hou et al. 2020)</w:t>
      </w:r>
      <w:r w:rsidR="00E47FE6" w:rsidRPr="00215990">
        <w:rPr>
          <w:rFonts w:ascii="Times New Roman" w:hAnsi="Times New Roman" w:cs="Times New Roman"/>
          <w:sz w:val="24"/>
          <w:szCs w:val="24"/>
        </w:rPr>
        <w:fldChar w:fldCharType="end"/>
      </w:r>
      <w:r w:rsidR="00E47FE6" w:rsidRPr="00215990">
        <w:rPr>
          <w:rFonts w:ascii="Times New Roman" w:hAnsi="Times New Roman" w:cs="Times New Roman"/>
          <w:sz w:val="24"/>
          <w:szCs w:val="24"/>
        </w:rPr>
        <w:t xml:space="preserve">. </w:t>
      </w:r>
      <w:r w:rsidR="00EA36E3" w:rsidRPr="00215990">
        <w:rPr>
          <w:rFonts w:ascii="Times New Roman" w:hAnsi="Times New Roman" w:cs="Times New Roman"/>
          <w:sz w:val="24"/>
          <w:szCs w:val="24"/>
        </w:rPr>
        <w:t>In addition to distribution of receptors, v</w:t>
      </w:r>
      <w:r w:rsidR="000B6709" w:rsidRPr="00215990">
        <w:rPr>
          <w:rFonts w:ascii="Times New Roman" w:hAnsi="Times New Roman" w:cs="Times New Roman"/>
          <w:sz w:val="24"/>
          <w:szCs w:val="24"/>
        </w:rPr>
        <w:t xml:space="preserve">irulence mismatches in hosts </w:t>
      </w:r>
      <w:r w:rsidR="00EA36E3" w:rsidRPr="00215990">
        <w:rPr>
          <w:rFonts w:ascii="Times New Roman" w:hAnsi="Times New Roman" w:cs="Times New Roman"/>
          <w:sz w:val="24"/>
          <w:szCs w:val="24"/>
        </w:rPr>
        <w:t xml:space="preserve">can </w:t>
      </w:r>
      <w:r w:rsidR="000B6709" w:rsidRPr="00215990">
        <w:rPr>
          <w:rFonts w:ascii="Times New Roman" w:hAnsi="Times New Roman" w:cs="Times New Roman"/>
          <w:sz w:val="24"/>
          <w:szCs w:val="24"/>
        </w:rPr>
        <w:t>shape the outcomes of cross-species transmission</w:t>
      </w:r>
      <w:r w:rsidR="00EA36E3" w:rsidRPr="00215990">
        <w:rPr>
          <w:rFonts w:ascii="Times New Roman" w:hAnsi="Times New Roman" w:cs="Times New Roman"/>
          <w:sz w:val="24"/>
          <w:szCs w:val="24"/>
        </w:rPr>
        <w:t xml:space="preserve">, with </w:t>
      </w:r>
      <w:commentRangeStart w:id="4"/>
      <w:r w:rsidR="000B6709" w:rsidRPr="00215990">
        <w:rPr>
          <w:rFonts w:ascii="Times New Roman" w:hAnsi="Times New Roman" w:cs="Times New Roman"/>
          <w:sz w:val="24"/>
          <w:szCs w:val="24"/>
        </w:rPr>
        <w:t xml:space="preserve">increased virulence </w:t>
      </w:r>
      <w:r w:rsidR="00EA36E3" w:rsidRPr="00215990">
        <w:rPr>
          <w:rFonts w:ascii="Times New Roman" w:hAnsi="Times New Roman" w:cs="Times New Roman"/>
          <w:sz w:val="24"/>
          <w:szCs w:val="24"/>
        </w:rPr>
        <w:t xml:space="preserve">potentially acting </w:t>
      </w:r>
      <w:r w:rsidR="000B6709" w:rsidRPr="00215990">
        <w:rPr>
          <w:rFonts w:ascii="Times New Roman" w:hAnsi="Times New Roman" w:cs="Times New Roman"/>
          <w:sz w:val="24"/>
          <w:szCs w:val="24"/>
        </w:rPr>
        <w:t>as a limiting factor preventing onward transmission</w:t>
      </w:r>
      <w:r w:rsidR="000B6709" w:rsidRPr="00215990">
        <w:rPr>
          <w:rFonts w:ascii="Times New Roman" w:hAnsi="Times New Roman" w:cs="Times New Roman"/>
          <w:sz w:val="24"/>
          <w:szCs w:val="24"/>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000B6709" w:rsidRPr="00215990">
        <w:rPr>
          <w:rFonts w:ascii="Times New Roman" w:hAnsi="Times New Roman" w:cs="Times New Roman"/>
          <w:sz w:val="24"/>
          <w:szCs w:val="24"/>
        </w:rPr>
        <w:instrText xml:space="preserve"> ADDIN EN.CITE </w:instrText>
      </w:r>
      <w:r w:rsidR="000B6709" w:rsidRPr="00215990">
        <w:rPr>
          <w:rFonts w:ascii="Times New Roman" w:hAnsi="Times New Roman" w:cs="Times New Roman"/>
          <w:sz w:val="24"/>
          <w:szCs w:val="24"/>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000B6709" w:rsidRPr="00215990">
        <w:rPr>
          <w:rFonts w:ascii="Times New Roman" w:hAnsi="Times New Roman" w:cs="Times New Roman"/>
          <w:sz w:val="24"/>
          <w:szCs w:val="24"/>
        </w:rPr>
        <w:instrText xml:space="preserve"> ADDIN EN.CITE.DATA </w:instrText>
      </w:r>
      <w:r w:rsidR="000B6709" w:rsidRPr="00215990">
        <w:rPr>
          <w:rFonts w:ascii="Times New Roman" w:hAnsi="Times New Roman" w:cs="Times New Roman"/>
          <w:sz w:val="24"/>
          <w:szCs w:val="24"/>
        </w:rPr>
      </w:r>
      <w:r w:rsidR="000B6709" w:rsidRPr="00215990">
        <w:rPr>
          <w:rFonts w:ascii="Times New Roman" w:hAnsi="Times New Roman" w:cs="Times New Roman"/>
          <w:sz w:val="24"/>
          <w:szCs w:val="24"/>
        </w:rPr>
        <w:fldChar w:fldCharType="end"/>
      </w:r>
      <w:r w:rsidR="000B6709" w:rsidRPr="00215990">
        <w:rPr>
          <w:rFonts w:ascii="Times New Roman" w:hAnsi="Times New Roman" w:cs="Times New Roman"/>
          <w:sz w:val="24"/>
          <w:szCs w:val="24"/>
        </w:rPr>
      </w:r>
      <w:r w:rsidR="000B6709" w:rsidRPr="00215990">
        <w:rPr>
          <w:rFonts w:ascii="Times New Roman" w:hAnsi="Times New Roman" w:cs="Times New Roman"/>
          <w:sz w:val="24"/>
          <w:szCs w:val="24"/>
        </w:rPr>
        <w:fldChar w:fldCharType="separate"/>
      </w:r>
      <w:r w:rsidR="000B6709" w:rsidRPr="00215990">
        <w:rPr>
          <w:rFonts w:ascii="Times New Roman" w:hAnsi="Times New Roman" w:cs="Times New Roman"/>
          <w:sz w:val="24"/>
          <w:szCs w:val="24"/>
        </w:rPr>
        <w:t>(Mollentze et al. 2020)</w:t>
      </w:r>
      <w:r w:rsidR="000B6709" w:rsidRPr="00215990">
        <w:rPr>
          <w:rFonts w:ascii="Times New Roman" w:hAnsi="Times New Roman" w:cs="Times New Roman"/>
          <w:sz w:val="24"/>
          <w:szCs w:val="24"/>
        </w:rPr>
        <w:fldChar w:fldCharType="end"/>
      </w:r>
      <w:r w:rsidR="00EA36E3" w:rsidRPr="00215990">
        <w:rPr>
          <w:rFonts w:ascii="Times New Roman" w:hAnsi="Times New Roman" w:cs="Times New Roman"/>
          <w:sz w:val="24"/>
          <w:szCs w:val="24"/>
        </w:rPr>
        <w:t>. Pathogenesis therefore may be playing a role In the outcome of cross species transmission events.</w:t>
      </w:r>
      <w:commentRangeEnd w:id="4"/>
      <w:r w:rsidR="0066245A" w:rsidRPr="00215990">
        <w:rPr>
          <w:rStyle w:val="CommentReference"/>
          <w:rFonts w:ascii="Times New Roman" w:hAnsi="Times New Roman" w:cs="Times New Roman"/>
          <w:sz w:val="24"/>
          <w:szCs w:val="24"/>
        </w:rPr>
        <w:commentReference w:id="4"/>
      </w:r>
    </w:p>
    <w:p w14:paraId="62EF50BE" w14:textId="0D74CD24" w:rsidR="00913D22" w:rsidRPr="00215990" w:rsidRDefault="007440C3" w:rsidP="00AA6AB3">
      <w:pPr>
        <w:spacing w:line="480" w:lineRule="auto"/>
        <w:rPr>
          <w:rFonts w:ascii="Times New Roman" w:hAnsi="Times New Roman" w:cs="Times New Roman"/>
          <w:sz w:val="24"/>
          <w:szCs w:val="24"/>
        </w:rPr>
      </w:pPr>
      <w:r w:rsidRPr="00215990">
        <w:rPr>
          <w:rFonts w:ascii="Times New Roman" w:hAnsi="Times New Roman" w:cs="Times New Roman"/>
          <w:noProof/>
          <w:sz w:val="24"/>
          <w:szCs w:val="24"/>
        </w:rPr>
        <w:lastRenderedPageBreak/>
        <mc:AlternateContent>
          <mc:Choice Requires="wpg">
            <w:drawing>
              <wp:anchor distT="0" distB="0" distL="114300" distR="114300" simplePos="0" relativeHeight="251737088" behindDoc="0" locked="0" layoutInCell="1" allowOverlap="1" wp14:anchorId="18913084" wp14:editId="0136D04C">
                <wp:simplePos x="0" y="0"/>
                <wp:positionH relativeFrom="column">
                  <wp:posOffset>-6350</wp:posOffset>
                </wp:positionH>
                <wp:positionV relativeFrom="paragraph">
                  <wp:posOffset>1441450</wp:posOffset>
                </wp:positionV>
                <wp:extent cx="5651500" cy="4516120"/>
                <wp:effectExtent l="19050" t="19050" r="25400" b="17780"/>
                <wp:wrapTopAndBottom/>
                <wp:docPr id="41" name="Group 41"/>
                <wp:cNvGraphicFramePr/>
                <a:graphic xmlns:a="http://schemas.openxmlformats.org/drawingml/2006/main">
                  <a:graphicData uri="http://schemas.microsoft.com/office/word/2010/wordprocessingGroup">
                    <wpg:wgp>
                      <wpg:cNvGrpSpPr/>
                      <wpg:grpSpPr>
                        <a:xfrm>
                          <a:off x="0" y="0"/>
                          <a:ext cx="5651500" cy="4516120"/>
                          <a:chOff x="0" y="0"/>
                          <a:chExt cx="5651500" cy="4516120"/>
                        </a:xfrm>
                      </wpg:grpSpPr>
                      <wpg:grpSp>
                        <wpg:cNvPr id="257" name="Group 257"/>
                        <wpg:cNvGrpSpPr/>
                        <wpg:grpSpPr>
                          <a:xfrm>
                            <a:off x="0" y="0"/>
                            <a:ext cx="5645150" cy="4055110"/>
                            <a:chOff x="0" y="0"/>
                            <a:chExt cx="5645426" cy="4055166"/>
                          </a:xfrm>
                        </wpg:grpSpPr>
                        <wpg:grpSp>
                          <wpg:cNvPr id="55" name="Group 55"/>
                          <wpg:cNvGrpSpPr/>
                          <wpg:grpSpPr>
                            <a:xfrm>
                              <a:off x="0" y="0"/>
                              <a:ext cx="5645426" cy="4055166"/>
                              <a:chOff x="0" y="0"/>
                              <a:chExt cx="5645426" cy="2226366"/>
                            </a:xfrm>
                          </wpg:grpSpPr>
                          <wps:wsp>
                            <wps:cNvPr id="50" name="Rectangle 50"/>
                            <wps:cNvSpPr/>
                            <wps:spPr>
                              <a:xfrm>
                                <a:off x="0" y="0"/>
                                <a:ext cx="5645426" cy="2226366"/>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844591" y="604276"/>
                                <a:ext cx="2775086" cy="1184744"/>
                              </a:xfrm>
                              <a:prstGeom prst="ellipse">
                                <a:avLst/>
                              </a:prstGeom>
                              <a:noFill/>
                              <a:ln w="3810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1911443" y="604284"/>
                                <a:ext cx="2762385" cy="1184744"/>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Rounded Corners 54"/>
                            <wps:cNvSpPr/>
                            <wps:spPr>
                              <a:xfrm>
                                <a:off x="469127" y="270337"/>
                                <a:ext cx="4635360" cy="1820848"/>
                              </a:xfrm>
                              <a:prstGeom prst="round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6" name="Text Box 2"/>
                          <wps:cNvSpPr txBox="1">
                            <a:spLocks noChangeArrowheads="1"/>
                          </wps:cNvSpPr>
                          <wps:spPr bwMode="auto">
                            <a:xfrm>
                              <a:off x="1033152" y="617517"/>
                              <a:ext cx="1908424" cy="354047"/>
                            </a:xfrm>
                            <a:prstGeom prst="rect">
                              <a:avLst/>
                            </a:prstGeom>
                            <a:solidFill>
                              <a:srgbClr val="FFFFFF"/>
                            </a:solidFill>
                            <a:ln w="38100">
                              <a:noFill/>
                              <a:miter lim="800000"/>
                              <a:headEnd/>
                              <a:tailEnd/>
                            </a:ln>
                          </wps:spPr>
                          <wps:txbx>
                            <w:txbxContent>
                              <w:p w14:paraId="5606D83D" w14:textId="20A77EFC" w:rsidR="00B73B72" w:rsidRPr="00C06652" w:rsidRDefault="00B73B72">
                                <w:pPr>
                                  <w:rPr>
                                    <w:sz w:val="24"/>
                                    <w:szCs w:val="24"/>
                                  </w:rPr>
                                </w:pPr>
                                <w:r w:rsidRPr="00C06652">
                                  <w:rPr>
                                    <w:sz w:val="24"/>
                                    <w:szCs w:val="24"/>
                                  </w:rPr>
                                  <w:t>Ecological Drivers</w:t>
                                </w:r>
                              </w:p>
                            </w:txbxContent>
                          </wps:txbx>
                          <wps:bodyPr rot="0" vert="horz" wrap="square" lIns="91440" tIns="45720" rIns="91440" bIns="45720" anchor="t" anchorCtr="0">
                            <a:noAutofit/>
                          </wps:bodyPr>
                        </wps:wsp>
                        <wps:wsp>
                          <wps:cNvPr id="57" name="Text Box 2"/>
                          <wps:cNvSpPr txBox="1">
                            <a:spLocks noChangeArrowheads="1"/>
                          </wps:cNvSpPr>
                          <wps:spPr bwMode="auto">
                            <a:xfrm>
                              <a:off x="2305163" y="1965069"/>
                              <a:ext cx="1111303" cy="467014"/>
                            </a:xfrm>
                            <a:prstGeom prst="rect">
                              <a:avLst/>
                            </a:prstGeom>
                            <a:noFill/>
                            <a:ln w="38100">
                              <a:noFill/>
                              <a:miter lim="800000"/>
                              <a:headEnd/>
                              <a:tailEnd/>
                            </a:ln>
                          </wps:spPr>
                          <wps:txbx>
                            <w:txbxContent>
                              <w:p w14:paraId="15C1DC3F" w14:textId="768493E7" w:rsidR="00B73B72" w:rsidRPr="00C06652" w:rsidRDefault="0066245A" w:rsidP="00B73B72">
                                <w:pPr>
                                  <w:rPr>
                                    <w:sz w:val="24"/>
                                    <w:szCs w:val="24"/>
                                    <w:lang w:val="en-GB"/>
                                  </w:rPr>
                                </w:pPr>
                                <w:r w:rsidRPr="00C06652">
                                  <w:rPr>
                                    <w:sz w:val="24"/>
                                    <w:szCs w:val="24"/>
                                    <w:lang w:val="en-GB"/>
                                  </w:rPr>
                                  <w:t>Pathogen</w:t>
                                </w:r>
                                <w:r>
                                  <w:rPr>
                                    <w:sz w:val="24"/>
                                    <w:szCs w:val="24"/>
                                    <w:lang w:val="en-GB"/>
                                  </w:rPr>
                                  <w:t>esis</w:t>
                                </w:r>
                              </w:p>
                            </w:txbxContent>
                          </wps:txbx>
                          <wps:bodyPr rot="0" vert="horz" wrap="square" lIns="91440" tIns="45720" rIns="91440" bIns="45720" anchor="t" anchorCtr="0">
                            <a:noAutofit/>
                          </wps:bodyPr>
                        </wps:wsp>
                        <wps:wsp>
                          <wps:cNvPr id="58" name="Text Box 2"/>
                          <wps:cNvSpPr txBox="1">
                            <a:spLocks noChangeArrowheads="1"/>
                          </wps:cNvSpPr>
                          <wps:spPr bwMode="auto">
                            <a:xfrm>
                              <a:off x="1033152" y="1796722"/>
                              <a:ext cx="662381" cy="590911"/>
                            </a:xfrm>
                            <a:prstGeom prst="rect">
                              <a:avLst/>
                            </a:prstGeom>
                            <a:solidFill>
                              <a:srgbClr val="FFFFFF"/>
                            </a:solidFill>
                            <a:ln w="38100">
                              <a:noFill/>
                              <a:miter lim="800000"/>
                              <a:headEnd/>
                              <a:tailEnd/>
                            </a:ln>
                          </wps:spPr>
                          <wps:txbx>
                            <w:txbxContent>
                              <w:p w14:paraId="4428F652" w14:textId="77777777" w:rsidR="0066245A" w:rsidRDefault="00B73B72" w:rsidP="00B73B72">
                                <w:pPr>
                                  <w:rPr>
                                    <w:sz w:val="24"/>
                                    <w:szCs w:val="24"/>
                                    <w:lang w:val="en-GB"/>
                                  </w:rPr>
                                </w:pPr>
                                <w:r w:rsidRPr="00C06652">
                                  <w:rPr>
                                    <w:sz w:val="24"/>
                                    <w:szCs w:val="24"/>
                                    <w:lang w:val="en-GB"/>
                                  </w:rPr>
                                  <w:t xml:space="preserve">Viral </w:t>
                                </w:r>
                              </w:p>
                              <w:p w14:paraId="38A36E37" w14:textId="6113802C" w:rsidR="00B73B72" w:rsidRPr="00C06652" w:rsidRDefault="00B73B72" w:rsidP="00B73B72">
                                <w:pPr>
                                  <w:rPr>
                                    <w:sz w:val="24"/>
                                    <w:szCs w:val="24"/>
                                    <w:lang w:val="en-GB"/>
                                  </w:rPr>
                                </w:pPr>
                                <w:r w:rsidRPr="00C06652">
                                  <w:rPr>
                                    <w:sz w:val="24"/>
                                    <w:szCs w:val="24"/>
                                    <w:lang w:val="en-GB"/>
                                  </w:rPr>
                                  <w:t>Traits</w:t>
                                </w:r>
                              </w:p>
                            </w:txbxContent>
                          </wps:txbx>
                          <wps:bodyPr rot="0" vert="horz" wrap="square" lIns="91440" tIns="45720" rIns="91440" bIns="45720" anchor="t" anchorCtr="0">
                            <a:noAutofit/>
                          </wps:bodyPr>
                        </wps:wsp>
                        <wps:wsp>
                          <wps:cNvPr id="59" name="Text Box 2"/>
                          <wps:cNvSpPr txBox="1">
                            <a:spLocks noChangeArrowheads="1"/>
                          </wps:cNvSpPr>
                          <wps:spPr bwMode="auto">
                            <a:xfrm>
                              <a:off x="3682359" y="1752271"/>
                              <a:ext cx="699355" cy="657053"/>
                            </a:xfrm>
                            <a:prstGeom prst="rect">
                              <a:avLst/>
                            </a:prstGeom>
                            <a:solidFill>
                              <a:srgbClr val="FFFFFF"/>
                            </a:solidFill>
                            <a:ln w="38100">
                              <a:noFill/>
                              <a:miter lim="800000"/>
                              <a:headEnd/>
                              <a:tailEnd/>
                            </a:ln>
                          </wps:spPr>
                          <wps:txbx>
                            <w:txbxContent>
                              <w:p w14:paraId="2E01A04A" w14:textId="77777777" w:rsidR="0066245A" w:rsidRDefault="00B73B72" w:rsidP="00B73B72">
                                <w:pPr>
                                  <w:rPr>
                                    <w:sz w:val="24"/>
                                    <w:szCs w:val="24"/>
                                    <w:lang w:val="en-GB"/>
                                  </w:rPr>
                                </w:pPr>
                                <w:r w:rsidRPr="00C06652">
                                  <w:rPr>
                                    <w:sz w:val="24"/>
                                    <w:szCs w:val="24"/>
                                    <w:lang w:val="en-GB"/>
                                  </w:rPr>
                                  <w:t xml:space="preserve">Host </w:t>
                                </w:r>
                              </w:p>
                              <w:p w14:paraId="3F62932A" w14:textId="7BFCD844" w:rsidR="00B73B72" w:rsidRPr="00C06652" w:rsidRDefault="00B73B72" w:rsidP="00B73B72">
                                <w:pPr>
                                  <w:rPr>
                                    <w:sz w:val="24"/>
                                    <w:szCs w:val="24"/>
                                    <w:lang w:val="en-GB"/>
                                  </w:rPr>
                                </w:pPr>
                                <w:r w:rsidRPr="00C06652">
                                  <w:rPr>
                                    <w:sz w:val="24"/>
                                    <w:szCs w:val="24"/>
                                    <w:lang w:val="en-GB"/>
                                  </w:rPr>
                                  <w:t>Traits</w:t>
                                </w:r>
                              </w:p>
                            </w:txbxContent>
                          </wps:txbx>
                          <wps:bodyPr rot="0" vert="horz" wrap="square" lIns="91440" tIns="45720" rIns="91440" bIns="45720" anchor="t" anchorCtr="0">
                            <a:noAutofit/>
                          </wps:bodyPr>
                        </wps:wsp>
                      </wpg:grpSp>
                      <wps:wsp>
                        <wps:cNvPr id="5" name="Text Box 2"/>
                        <wps:cNvSpPr txBox="1">
                          <a:spLocks noChangeArrowheads="1"/>
                        </wps:cNvSpPr>
                        <wps:spPr bwMode="auto">
                          <a:xfrm>
                            <a:off x="6350" y="4197350"/>
                            <a:ext cx="5645150" cy="318770"/>
                          </a:xfrm>
                          <a:prstGeom prst="rect">
                            <a:avLst/>
                          </a:prstGeom>
                          <a:solidFill>
                            <a:srgbClr val="FFFFFF"/>
                          </a:solidFill>
                          <a:ln w="9525">
                            <a:solidFill>
                              <a:srgbClr val="000000"/>
                            </a:solidFill>
                            <a:miter lim="800000"/>
                            <a:headEnd/>
                            <a:tailEnd/>
                          </a:ln>
                        </wps:spPr>
                        <wps:txbx>
                          <w:txbxContent>
                            <w:p w14:paraId="5CEDF508" w14:textId="1F4A29D2" w:rsidR="008037F9" w:rsidRDefault="008037F9">
                              <w:r>
                                <w:t xml:space="preserve">Figure X: </w:t>
                              </w:r>
                              <w:r w:rsidR="00850B14">
                                <w:t xml:space="preserve">representation of the factors </w:t>
                              </w:r>
                              <w:r>
                                <w:t xml:space="preserve">involved in cross species disease </w:t>
                              </w:r>
                              <w:r w:rsidR="003B74CB">
                                <w:t>transmission.</w:t>
                              </w:r>
                            </w:p>
                          </w:txbxContent>
                        </wps:txbx>
                        <wps:bodyPr rot="0" vert="horz" wrap="square" lIns="91440" tIns="45720" rIns="91440" bIns="45720" anchor="t" anchorCtr="0">
                          <a:noAutofit/>
                        </wps:bodyPr>
                      </wps:wsp>
                    </wpg:wgp>
                  </a:graphicData>
                </a:graphic>
              </wp:anchor>
            </w:drawing>
          </mc:Choice>
          <mc:Fallback>
            <w:pict>
              <v:group w14:anchorId="18913084" id="Group 41" o:spid="_x0000_s1026" style="position:absolute;margin-left:-.5pt;margin-top:113.5pt;width:445pt;height:355.6pt;z-index:251737088" coordsize="56515,45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">
                <v:group id="Group 257" o:spid="_x0000_s1027" style="position:absolute;width:56451;height:40551" coordsize="56454,40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group id="Group 55" o:spid="_x0000_s1028" style="position:absolute;width:56454;height:40551" coordsize="56454,22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rect id="Rectangle 50" o:spid="_x0000_s1029" style="position:absolute;width:56454;height:22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" filled="f" strokecolor="#70ad47 [3209]" strokeweight="3pt"/>
                    <v:oval id="Oval 52" o:spid="_x0000_s1030" style="position:absolute;left:8445;top:6042;width:27751;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" filled="f" strokecolor="#ed7d31 [3205]" strokeweight="3pt">
                      <v:stroke joinstyle="miter"/>
                    </v:oval>
                    <v:oval id="Oval 53" o:spid="_x0000_s1031" style="position:absolute;left:19114;top:6042;width:27624;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" filled="f" strokecolor="#1f3763 [1604]" strokeweight="3pt">
                      <v:stroke joinstyle="miter"/>
                    </v:oval>
                    <v:roundrect id="Rectangle: Rounded Corners 54" o:spid="_x0000_s1032" style="position:absolute;left:4691;top:2703;width:46353;height:182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" filled="f" strokecolor="red" strokeweight="3pt">
                      <v:stroke joinstyle="miter"/>
                    </v:roundrect>
                  </v:group>
                  <v:shapetype id="_x0000_t202" coordsize="21600,21600" o:spt="202" path="m,l,21600r21600,l21600,xe">
                    <v:stroke joinstyle="miter"/>
                    <v:path gradientshapeok="t" o:connecttype="rect"/>
                  </v:shapetype>
                  <v:shape id="_x0000_s1033" type="#_x0000_t202" style="position:absolute;left:10331;top:6175;width:19084;height:3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" stroked="f" strokeweight="3pt">
                    <v:textbox>
                      <w:txbxContent>
                        <w:p w14:paraId="5606D83D" w14:textId="20A77EFC" w:rsidR="00B73B72" w:rsidRPr="00C06652" w:rsidRDefault="00B73B72">
                          <w:pPr>
                            <w:rPr>
                              <w:sz w:val="24"/>
                              <w:szCs w:val="24"/>
                            </w:rPr>
                          </w:pPr>
                          <w:r w:rsidRPr="00C06652">
                            <w:rPr>
                              <w:sz w:val="24"/>
                              <w:szCs w:val="24"/>
                            </w:rPr>
                            <w:t>Ecological Drivers</w:t>
                          </w:r>
                        </w:p>
                      </w:txbxContent>
                    </v:textbox>
                  </v:shape>
                  <v:shape id="_x0000_s1034" type="#_x0000_t202" style="position:absolute;left:23051;top:19650;width:11113;height:4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" filled="f" stroked="f" strokeweight="3pt">
                    <v:textbox>
                      <w:txbxContent>
                        <w:p w14:paraId="15C1DC3F" w14:textId="768493E7" w:rsidR="00B73B72" w:rsidRPr="00C06652" w:rsidRDefault="0066245A" w:rsidP="00B73B72">
                          <w:pPr>
                            <w:rPr>
                              <w:sz w:val="24"/>
                              <w:szCs w:val="24"/>
                              <w:lang w:val="en-GB"/>
                            </w:rPr>
                          </w:pPr>
                          <w:r w:rsidRPr="00C06652">
                            <w:rPr>
                              <w:sz w:val="24"/>
                              <w:szCs w:val="24"/>
                              <w:lang w:val="en-GB"/>
                            </w:rPr>
                            <w:t>Pathogen</w:t>
                          </w:r>
                          <w:r>
                            <w:rPr>
                              <w:sz w:val="24"/>
                              <w:szCs w:val="24"/>
                              <w:lang w:val="en-GB"/>
                            </w:rPr>
                            <w:t>esis</w:t>
                          </w:r>
                        </w:p>
                      </w:txbxContent>
                    </v:textbox>
                  </v:shape>
                  <v:shape id="_x0000_s1035" type="#_x0000_t202" style="position:absolute;left:10331;top:17967;width:6624;height:5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" stroked="f" strokeweight="3pt">
                    <v:textbox>
                      <w:txbxContent>
                        <w:p w14:paraId="4428F652" w14:textId="77777777" w:rsidR="0066245A" w:rsidRDefault="00B73B72" w:rsidP="00B73B72">
                          <w:pPr>
                            <w:rPr>
                              <w:sz w:val="24"/>
                              <w:szCs w:val="24"/>
                              <w:lang w:val="en-GB"/>
                            </w:rPr>
                          </w:pPr>
                          <w:r w:rsidRPr="00C06652">
                            <w:rPr>
                              <w:sz w:val="24"/>
                              <w:szCs w:val="24"/>
                              <w:lang w:val="en-GB"/>
                            </w:rPr>
                            <w:t xml:space="preserve">Viral </w:t>
                          </w:r>
                        </w:p>
                        <w:p w14:paraId="38A36E37" w14:textId="6113802C" w:rsidR="00B73B72" w:rsidRPr="00C06652" w:rsidRDefault="00B73B72" w:rsidP="00B73B72">
                          <w:pPr>
                            <w:rPr>
                              <w:sz w:val="24"/>
                              <w:szCs w:val="24"/>
                              <w:lang w:val="en-GB"/>
                            </w:rPr>
                          </w:pPr>
                          <w:r w:rsidRPr="00C06652">
                            <w:rPr>
                              <w:sz w:val="24"/>
                              <w:szCs w:val="24"/>
                              <w:lang w:val="en-GB"/>
                            </w:rPr>
                            <w:t>Traits</w:t>
                          </w:r>
                        </w:p>
                      </w:txbxContent>
                    </v:textbox>
                  </v:shape>
                  <v:shape id="_x0000_s1036" type="#_x0000_t202" style="position:absolute;left:36823;top:17522;width:6994;height:6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" stroked="f" strokeweight="3pt">
                    <v:textbox>
                      <w:txbxContent>
                        <w:p w14:paraId="2E01A04A" w14:textId="77777777" w:rsidR="0066245A" w:rsidRDefault="00B73B72" w:rsidP="00B73B72">
                          <w:pPr>
                            <w:rPr>
                              <w:sz w:val="24"/>
                              <w:szCs w:val="24"/>
                              <w:lang w:val="en-GB"/>
                            </w:rPr>
                          </w:pPr>
                          <w:r w:rsidRPr="00C06652">
                            <w:rPr>
                              <w:sz w:val="24"/>
                              <w:szCs w:val="24"/>
                              <w:lang w:val="en-GB"/>
                            </w:rPr>
                            <w:t xml:space="preserve">Host </w:t>
                          </w:r>
                        </w:p>
                        <w:p w14:paraId="3F62932A" w14:textId="7BFCD844" w:rsidR="00B73B72" w:rsidRPr="00C06652" w:rsidRDefault="00B73B72" w:rsidP="00B73B72">
                          <w:pPr>
                            <w:rPr>
                              <w:sz w:val="24"/>
                              <w:szCs w:val="24"/>
                              <w:lang w:val="en-GB"/>
                            </w:rPr>
                          </w:pPr>
                          <w:r w:rsidRPr="00C06652">
                            <w:rPr>
                              <w:sz w:val="24"/>
                              <w:szCs w:val="24"/>
                              <w:lang w:val="en-GB"/>
                            </w:rPr>
                            <w:t>Traits</w:t>
                          </w:r>
                        </w:p>
                      </w:txbxContent>
                    </v:textbox>
                  </v:shape>
                </v:group>
                <v:shape id="_x0000_s1037" type="#_x0000_t202" style="position:absolute;left:63;top:41973;width:56452;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5CEDF508" w14:textId="1F4A29D2" w:rsidR="008037F9" w:rsidRDefault="008037F9">
                        <w:r>
                          <w:t xml:space="preserve">Figure X: </w:t>
                        </w:r>
                        <w:r w:rsidR="00850B14">
                          <w:t xml:space="preserve">representation of the factors </w:t>
                        </w:r>
                        <w:r>
                          <w:t xml:space="preserve">involved in cross species disease </w:t>
                        </w:r>
                        <w:r w:rsidR="003B74CB">
                          <w:t>transmission.</w:t>
                        </w:r>
                      </w:p>
                    </w:txbxContent>
                  </v:textbox>
                </v:shape>
                <w10:wrap type="topAndBottom"/>
              </v:group>
            </w:pict>
          </mc:Fallback>
        </mc:AlternateContent>
      </w:r>
      <w:r w:rsidR="00C67E1D" w:rsidRPr="00215990">
        <w:rPr>
          <w:rFonts w:ascii="Times New Roman" w:hAnsi="Times New Roman" w:cs="Times New Roman"/>
          <w:sz w:val="24"/>
          <w:szCs w:val="24"/>
        </w:rPr>
        <w:t>M</w:t>
      </w:r>
      <w:r w:rsidR="00913D22" w:rsidRPr="00215990">
        <w:rPr>
          <w:rFonts w:ascii="Times New Roman" w:hAnsi="Times New Roman" w:cs="Times New Roman"/>
          <w:sz w:val="24"/>
          <w:szCs w:val="24"/>
        </w:rPr>
        <w:t>ajor factors</w:t>
      </w:r>
      <w:r w:rsidR="004F7A57" w:rsidRPr="00215990">
        <w:rPr>
          <w:rFonts w:ascii="Times New Roman" w:hAnsi="Times New Roman" w:cs="Times New Roman"/>
          <w:sz w:val="24"/>
          <w:szCs w:val="24"/>
        </w:rPr>
        <w:t xml:space="preserve"> influencing</w:t>
      </w:r>
      <w:r w:rsidR="00386B41" w:rsidRPr="00215990">
        <w:rPr>
          <w:rFonts w:ascii="Times New Roman" w:hAnsi="Times New Roman" w:cs="Times New Roman"/>
          <w:sz w:val="24"/>
          <w:szCs w:val="24"/>
        </w:rPr>
        <w:t xml:space="preserve"> </w:t>
      </w:r>
      <w:r w:rsidR="002A07D2" w:rsidRPr="00215990">
        <w:rPr>
          <w:rFonts w:ascii="Times New Roman" w:hAnsi="Times New Roman" w:cs="Times New Roman"/>
          <w:sz w:val="24"/>
          <w:szCs w:val="24"/>
        </w:rPr>
        <w:t>pathogenesis include</w:t>
      </w:r>
      <w:r w:rsidR="00C11DC6" w:rsidRPr="00215990">
        <w:rPr>
          <w:rFonts w:ascii="Times New Roman" w:hAnsi="Times New Roman" w:cs="Times New Roman"/>
          <w:sz w:val="24"/>
          <w:szCs w:val="24"/>
        </w:rPr>
        <w:t xml:space="preserve"> </w:t>
      </w:r>
      <w:r w:rsidR="002A07D2" w:rsidRPr="00215990">
        <w:rPr>
          <w:rFonts w:ascii="Times New Roman" w:hAnsi="Times New Roman" w:cs="Times New Roman"/>
          <w:sz w:val="24"/>
          <w:szCs w:val="24"/>
        </w:rPr>
        <w:t>the cellular</w:t>
      </w:r>
      <w:r w:rsidR="00913D22" w:rsidRPr="00215990">
        <w:rPr>
          <w:rFonts w:ascii="Times New Roman" w:hAnsi="Times New Roman" w:cs="Times New Roman"/>
          <w:sz w:val="24"/>
          <w:szCs w:val="24"/>
        </w:rPr>
        <w:t xml:space="preserve"> receptor used by the virus </w:t>
      </w:r>
      <w:r w:rsidR="00386B41" w:rsidRPr="00215990">
        <w:rPr>
          <w:rFonts w:ascii="Times New Roman" w:hAnsi="Times New Roman" w:cs="Times New Roman"/>
          <w:sz w:val="24"/>
          <w:szCs w:val="24"/>
        </w:rPr>
        <w:t xml:space="preserve">for </w:t>
      </w:r>
      <w:r w:rsidR="00386B41" w:rsidRPr="00215990">
        <w:rPr>
          <w:rFonts w:ascii="Times New Roman" w:hAnsi="Times New Roman" w:cs="Times New Roman"/>
          <w:i/>
          <w:iCs/>
          <w:sz w:val="24"/>
          <w:szCs w:val="24"/>
        </w:rPr>
        <w:t>attachment</w:t>
      </w:r>
      <w:r w:rsidR="00386B41" w:rsidRPr="00215990">
        <w:rPr>
          <w:rFonts w:ascii="Times New Roman" w:hAnsi="Times New Roman" w:cs="Times New Roman"/>
          <w:sz w:val="24"/>
          <w:szCs w:val="24"/>
        </w:rPr>
        <w:t xml:space="preserve"> to host cells </w:t>
      </w:r>
      <w:r w:rsidR="00913D22" w:rsidRPr="00215990">
        <w:rPr>
          <w:rFonts w:ascii="Times New Roman" w:hAnsi="Times New Roman" w:cs="Times New Roman"/>
          <w:sz w:val="24"/>
          <w:szCs w:val="24"/>
        </w:rPr>
        <w:t>and the distribution of those receptors</w:t>
      </w:r>
      <w:r w:rsidR="00D0031B" w:rsidRPr="00215990">
        <w:rPr>
          <w:rFonts w:ascii="Times New Roman" w:hAnsi="Times New Roman" w:cs="Times New Roman"/>
          <w:sz w:val="24"/>
          <w:szCs w:val="24"/>
        </w:rPr>
        <w:t xml:space="preserve"> within different tissues and </w:t>
      </w:r>
      <w:r w:rsidR="002D2C53" w:rsidRPr="00215990">
        <w:rPr>
          <w:rFonts w:ascii="Times New Roman" w:hAnsi="Times New Roman" w:cs="Times New Roman"/>
          <w:sz w:val="24"/>
          <w:szCs w:val="24"/>
        </w:rPr>
        <w:t>organs</w:t>
      </w:r>
      <w:r w:rsidR="00C51D45" w:rsidRPr="00215990">
        <w:rPr>
          <w:rFonts w:ascii="Times New Roman" w:hAnsi="Times New Roman" w:cs="Times New Roman"/>
          <w:sz w:val="24"/>
          <w:szCs w:val="24"/>
        </w:rPr>
        <w:fldChar w:fldCharType="begin"/>
      </w:r>
      <w:r w:rsidR="00C51D45" w:rsidRPr="00215990">
        <w:rPr>
          <w:rFonts w:ascii="Times New Roman" w:hAnsi="Times New Roman" w:cs="Times New Roman"/>
          <w:sz w:val="24"/>
          <w:szCs w:val="24"/>
        </w:rPr>
        <w:instrText xml:space="preserve"> ADDIN EN.CITE &lt;EndNote&gt;&lt;Cite&gt;&lt;Author&gt;Norkin&lt;/Author&gt;&lt;Year&gt;2010&lt;/Year&gt;&lt;RecNum&gt;7792&lt;/RecNum&gt;&lt;DisplayText&gt;(Norkin 2010)&lt;/DisplayText&gt;&lt;record&gt;&lt;rec-number&gt;7792&lt;/rec-number&gt;&lt;foreign-keys&gt;&lt;key app="EN" db-id="pv99xppxsftrpnevsxkp0tvm950xsdp9wz2x" timestamp="1678399368"&gt;7792&lt;/key&gt;&lt;/foreign-keys&gt;&lt;ref-type name="Book"&gt;6&lt;/ref-type&gt;&lt;contributors&gt;&lt;authors&gt;&lt;author&gt;Norkin, Leonard C&lt;/author&gt;&lt;/authors&gt;&lt;/contributors&gt;&lt;titles&gt;&lt;title&gt;Virology: molecular biology and pathogenesis&lt;/title&gt;&lt;/titles&gt;&lt;dates&gt;&lt;year&gt;2010&lt;/year&gt;&lt;/dates&gt;&lt;publisher&gt;ASM press&lt;/publisher&gt;&lt;isbn&gt;1555814530&lt;/isbn&gt;&lt;urls&gt;&lt;/urls&gt;&lt;/record&gt;&lt;/Cite&gt;&lt;/EndNote&gt;</w:instrText>
      </w:r>
      <w:r w:rsidR="00C51D45" w:rsidRPr="00215990">
        <w:rPr>
          <w:rFonts w:ascii="Times New Roman" w:hAnsi="Times New Roman" w:cs="Times New Roman"/>
          <w:sz w:val="24"/>
          <w:szCs w:val="24"/>
        </w:rPr>
        <w:fldChar w:fldCharType="separate"/>
      </w:r>
      <w:r w:rsidR="00C51D45" w:rsidRPr="00215990">
        <w:rPr>
          <w:rFonts w:ascii="Times New Roman" w:hAnsi="Times New Roman" w:cs="Times New Roman"/>
          <w:noProof/>
          <w:sz w:val="24"/>
          <w:szCs w:val="24"/>
        </w:rPr>
        <w:t>(Norkin 2010)</w:t>
      </w:r>
      <w:r w:rsidR="00C51D45" w:rsidRPr="00215990">
        <w:rPr>
          <w:rFonts w:ascii="Times New Roman" w:hAnsi="Times New Roman" w:cs="Times New Roman"/>
          <w:sz w:val="24"/>
          <w:szCs w:val="24"/>
        </w:rPr>
        <w:fldChar w:fldCharType="end"/>
      </w:r>
      <w:r w:rsidR="002D2C53" w:rsidRPr="00215990">
        <w:rPr>
          <w:rFonts w:ascii="Times New Roman" w:hAnsi="Times New Roman" w:cs="Times New Roman"/>
          <w:sz w:val="24"/>
          <w:szCs w:val="24"/>
        </w:rPr>
        <w:t xml:space="preserve">. </w:t>
      </w:r>
      <w:r w:rsidR="00786BF4" w:rsidRPr="00215990">
        <w:rPr>
          <w:rFonts w:ascii="Times New Roman" w:hAnsi="Times New Roman" w:cs="Times New Roman"/>
          <w:sz w:val="24"/>
          <w:szCs w:val="24"/>
        </w:rPr>
        <w:t xml:space="preserve"> </w:t>
      </w:r>
      <w:r w:rsidR="002D2C53" w:rsidRPr="00215990">
        <w:rPr>
          <w:rFonts w:ascii="Times New Roman" w:hAnsi="Times New Roman" w:cs="Times New Roman"/>
          <w:sz w:val="24"/>
          <w:szCs w:val="24"/>
        </w:rPr>
        <w:t>The</w:t>
      </w:r>
      <w:r w:rsidR="00A774A6" w:rsidRPr="00215990">
        <w:rPr>
          <w:rFonts w:ascii="Times New Roman" w:hAnsi="Times New Roman" w:cs="Times New Roman"/>
          <w:sz w:val="24"/>
          <w:szCs w:val="24"/>
        </w:rPr>
        <w:t xml:space="preserve"> cellular</w:t>
      </w:r>
      <w:r w:rsidR="00D0031B" w:rsidRPr="00215990">
        <w:rPr>
          <w:rFonts w:ascii="Times New Roman" w:hAnsi="Times New Roman" w:cs="Times New Roman"/>
          <w:sz w:val="24"/>
          <w:szCs w:val="24"/>
        </w:rPr>
        <w:t>-</w:t>
      </w:r>
      <w:r w:rsidR="00A774A6" w:rsidRPr="00215990">
        <w:rPr>
          <w:rFonts w:ascii="Times New Roman" w:hAnsi="Times New Roman" w:cs="Times New Roman"/>
          <w:sz w:val="24"/>
          <w:szCs w:val="24"/>
        </w:rPr>
        <w:t xml:space="preserve">level </w:t>
      </w:r>
      <w:r w:rsidR="008806C2" w:rsidRPr="00215990">
        <w:rPr>
          <w:rFonts w:ascii="Times New Roman" w:hAnsi="Times New Roman" w:cs="Times New Roman"/>
          <w:sz w:val="24"/>
          <w:szCs w:val="24"/>
        </w:rPr>
        <w:t xml:space="preserve">mechanisms of pathogenesis </w:t>
      </w:r>
      <w:r w:rsidR="002D2C53" w:rsidRPr="00215990">
        <w:rPr>
          <w:rFonts w:ascii="Times New Roman" w:hAnsi="Times New Roman" w:cs="Times New Roman"/>
          <w:sz w:val="24"/>
          <w:szCs w:val="24"/>
        </w:rPr>
        <w:t>are known</w:t>
      </w:r>
      <w:r w:rsidR="00D15FE3" w:rsidRPr="00215990">
        <w:rPr>
          <w:rFonts w:ascii="Times New Roman" w:hAnsi="Times New Roman" w:cs="Times New Roman"/>
          <w:sz w:val="24"/>
          <w:szCs w:val="24"/>
        </w:rPr>
        <w:t xml:space="preserve"> in well-studied</w:t>
      </w:r>
      <w:r w:rsidR="00A774A6" w:rsidRPr="00215990">
        <w:rPr>
          <w:rFonts w:ascii="Times New Roman" w:hAnsi="Times New Roman" w:cs="Times New Roman"/>
          <w:sz w:val="24"/>
          <w:szCs w:val="24"/>
        </w:rPr>
        <w:t xml:space="preserve"> viral systems such as influenza</w:t>
      </w:r>
      <w:r w:rsidR="00C51D45" w:rsidRPr="00215990">
        <w:rPr>
          <w:rFonts w:ascii="Times New Roman" w:hAnsi="Times New Roman" w:cs="Times New Roman"/>
          <w:sz w:val="24"/>
          <w:szCs w:val="24"/>
        </w:rPr>
        <w:t xml:space="preserve"> </w:t>
      </w:r>
      <w:r w:rsidR="00C51D45" w:rsidRPr="00215990">
        <w:rPr>
          <w:rFonts w:ascii="Times New Roman" w:hAnsi="Times New Roman" w:cs="Times New Roman"/>
          <w:sz w:val="24"/>
          <w:szCs w:val="24"/>
        </w:rPr>
        <w:fldChar w:fldCharType="begin">
          <w:fldData xml:space="preserve">PEVuZE5vdGU+PENpdGU+PEF1dGhvcj5aYW1ib248L0F1dGhvcj48WWVhcj4yMDAxPC9ZZWFyPjxS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==
</w:fldData>
        </w:fldChar>
      </w:r>
      <w:r w:rsidR="00C51D45" w:rsidRPr="00215990">
        <w:rPr>
          <w:rFonts w:ascii="Times New Roman" w:hAnsi="Times New Roman" w:cs="Times New Roman"/>
          <w:sz w:val="24"/>
          <w:szCs w:val="24"/>
        </w:rPr>
        <w:instrText xml:space="preserve"> ADDIN EN.CITE </w:instrText>
      </w:r>
      <w:r w:rsidR="00C51D45" w:rsidRPr="00215990">
        <w:rPr>
          <w:rFonts w:ascii="Times New Roman" w:hAnsi="Times New Roman" w:cs="Times New Roman"/>
          <w:sz w:val="24"/>
          <w:szCs w:val="24"/>
        </w:rPr>
        <w:fldChar w:fldCharType="begin">
          <w:fldData xml:space="preserve">PEVuZE5vdGU+PENpdGU+PEF1dGhvcj5aYW1ib248L0F1dGhvcj48WWVhcj4yMDAxPC9ZZWFyPjxS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==
</w:fldData>
        </w:fldChar>
      </w:r>
      <w:r w:rsidR="00C51D45" w:rsidRPr="00215990">
        <w:rPr>
          <w:rFonts w:ascii="Times New Roman" w:hAnsi="Times New Roman" w:cs="Times New Roman"/>
          <w:sz w:val="24"/>
          <w:szCs w:val="24"/>
        </w:rPr>
        <w:instrText xml:space="preserve"> ADDIN EN.CITE.DATA </w:instrText>
      </w:r>
      <w:r w:rsidR="00C51D45" w:rsidRPr="00215990">
        <w:rPr>
          <w:rFonts w:ascii="Times New Roman" w:hAnsi="Times New Roman" w:cs="Times New Roman"/>
          <w:sz w:val="24"/>
          <w:szCs w:val="24"/>
        </w:rPr>
      </w:r>
      <w:r w:rsidR="00C51D45" w:rsidRPr="00215990">
        <w:rPr>
          <w:rFonts w:ascii="Times New Roman" w:hAnsi="Times New Roman" w:cs="Times New Roman"/>
          <w:sz w:val="24"/>
          <w:szCs w:val="24"/>
        </w:rPr>
        <w:fldChar w:fldCharType="end"/>
      </w:r>
      <w:r w:rsidR="00C51D45" w:rsidRPr="00215990">
        <w:rPr>
          <w:rFonts w:ascii="Times New Roman" w:hAnsi="Times New Roman" w:cs="Times New Roman"/>
          <w:sz w:val="24"/>
          <w:szCs w:val="24"/>
        </w:rPr>
      </w:r>
      <w:r w:rsidR="00C51D45" w:rsidRPr="00215990">
        <w:rPr>
          <w:rFonts w:ascii="Times New Roman" w:hAnsi="Times New Roman" w:cs="Times New Roman"/>
          <w:sz w:val="24"/>
          <w:szCs w:val="24"/>
        </w:rPr>
        <w:fldChar w:fldCharType="separate"/>
      </w:r>
      <w:r w:rsidR="00C51D45" w:rsidRPr="00215990">
        <w:rPr>
          <w:rFonts w:ascii="Times New Roman" w:hAnsi="Times New Roman" w:cs="Times New Roman"/>
          <w:noProof/>
          <w:sz w:val="24"/>
          <w:szCs w:val="24"/>
        </w:rPr>
        <w:t>(Bender and Small Jr 1992, Zambon 1999, 2001, Fukuyama and Kawaoka 2011)</w:t>
      </w:r>
      <w:r w:rsidR="00C51D45" w:rsidRPr="00215990">
        <w:rPr>
          <w:rFonts w:ascii="Times New Roman" w:hAnsi="Times New Roman" w:cs="Times New Roman"/>
          <w:sz w:val="24"/>
          <w:szCs w:val="24"/>
        </w:rPr>
        <w:fldChar w:fldCharType="end"/>
      </w:r>
      <w:r w:rsidR="00C51D45" w:rsidRPr="00215990">
        <w:rPr>
          <w:rFonts w:ascii="Times New Roman" w:hAnsi="Times New Roman" w:cs="Times New Roman"/>
          <w:sz w:val="24"/>
          <w:szCs w:val="24"/>
        </w:rPr>
        <w:t>. H</w:t>
      </w:r>
      <w:r w:rsidR="00913D22" w:rsidRPr="00215990">
        <w:rPr>
          <w:rFonts w:ascii="Times New Roman" w:hAnsi="Times New Roman" w:cs="Times New Roman"/>
          <w:sz w:val="24"/>
          <w:szCs w:val="24"/>
        </w:rPr>
        <w:t>owever</w:t>
      </w:r>
      <w:r w:rsidR="008806C2" w:rsidRPr="00215990">
        <w:rPr>
          <w:rFonts w:ascii="Times New Roman" w:hAnsi="Times New Roman" w:cs="Times New Roman"/>
          <w:sz w:val="24"/>
          <w:szCs w:val="24"/>
        </w:rPr>
        <w:t xml:space="preserve">, </w:t>
      </w:r>
      <w:r w:rsidR="00913D22" w:rsidRPr="00215990">
        <w:rPr>
          <w:rFonts w:ascii="Times New Roman" w:hAnsi="Times New Roman" w:cs="Times New Roman"/>
          <w:sz w:val="24"/>
          <w:szCs w:val="24"/>
        </w:rPr>
        <w:t xml:space="preserve">much of that </w:t>
      </w:r>
      <w:r w:rsidR="00B2318F" w:rsidRPr="00215990">
        <w:rPr>
          <w:rFonts w:ascii="Times New Roman" w:hAnsi="Times New Roman" w:cs="Times New Roman"/>
          <w:sz w:val="24"/>
          <w:szCs w:val="24"/>
        </w:rPr>
        <w:t>detailed knowledge</w:t>
      </w:r>
      <w:r w:rsidR="00913D22" w:rsidRPr="00215990">
        <w:rPr>
          <w:rFonts w:ascii="Times New Roman" w:hAnsi="Times New Roman" w:cs="Times New Roman"/>
          <w:sz w:val="24"/>
          <w:szCs w:val="24"/>
        </w:rPr>
        <w:t xml:space="preserve"> is likely to be absent in many cases</w:t>
      </w:r>
      <w:r w:rsidR="00B2318F" w:rsidRPr="00215990">
        <w:rPr>
          <w:rFonts w:ascii="Times New Roman" w:hAnsi="Times New Roman" w:cs="Times New Roman"/>
          <w:sz w:val="24"/>
          <w:szCs w:val="24"/>
        </w:rPr>
        <w:t xml:space="preserve">, </w:t>
      </w:r>
      <w:r w:rsidR="002D2C53" w:rsidRPr="00215990">
        <w:rPr>
          <w:rFonts w:ascii="Times New Roman" w:hAnsi="Times New Roman" w:cs="Times New Roman"/>
          <w:sz w:val="24"/>
          <w:szCs w:val="24"/>
        </w:rPr>
        <w:t>therefore cell</w:t>
      </w:r>
      <w:r w:rsidR="00913D22" w:rsidRPr="00215990">
        <w:rPr>
          <w:rFonts w:ascii="Times New Roman" w:hAnsi="Times New Roman" w:cs="Times New Roman"/>
          <w:sz w:val="24"/>
          <w:szCs w:val="24"/>
        </w:rPr>
        <w:t xml:space="preserve"> tropism and organ systems affected</w:t>
      </w:r>
      <w:r w:rsidR="0066245A" w:rsidRPr="00215990">
        <w:rPr>
          <w:rFonts w:ascii="Times New Roman" w:hAnsi="Times New Roman" w:cs="Times New Roman"/>
          <w:sz w:val="24"/>
          <w:szCs w:val="24"/>
        </w:rPr>
        <w:t xml:space="preserve"> </w:t>
      </w:r>
      <w:r w:rsidR="00913D22" w:rsidRPr="00215990">
        <w:rPr>
          <w:rFonts w:ascii="Times New Roman" w:hAnsi="Times New Roman" w:cs="Times New Roman"/>
          <w:sz w:val="24"/>
          <w:szCs w:val="24"/>
        </w:rPr>
        <w:t>can serve as a proxy</w:t>
      </w:r>
      <w:r w:rsidR="00444FB6" w:rsidRPr="00215990">
        <w:rPr>
          <w:rFonts w:ascii="Times New Roman" w:hAnsi="Times New Roman" w:cs="Times New Roman"/>
          <w:sz w:val="24"/>
          <w:szCs w:val="24"/>
        </w:rPr>
        <w:t xml:space="preserve"> to study how infectious disease </w:t>
      </w:r>
      <w:r w:rsidR="002D2C53" w:rsidRPr="00215990">
        <w:rPr>
          <w:rFonts w:ascii="Times New Roman" w:hAnsi="Times New Roman" w:cs="Times New Roman"/>
          <w:sz w:val="24"/>
          <w:szCs w:val="24"/>
        </w:rPr>
        <w:t>pathogenesis</w:t>
      </w:r>
      <w:r w:rsidR="00444FB6" w:rsidRPr="00215990">
        <w:rPr>
          <w:rFonts w:ascii="Times New Roman" w:hAnsi="Times New Roman" w:cs="Times New Roman"/>
          <w:sz w:val="24"/>
          <w:szCs w:val="24"/>
        </w:rPr>
        <w:t xml:space="preserve"> is related to cross species </w:t>
      </w:r>
      <w:r w:rsidR="002D2C53" w:rsidRPr="00215990">
        <w:rPr>
          <w:rFonts w:ascii="Times New Roman" w:hAnsi="Times New Roman" w:cs="Times New Roman"/>
          <w:sz w:val="24"/>
          <w:szCs w:val="24"/>
        </w:rPr>
        <w:t>transmission. Additionally</w:t>
      </w:r>
      <w:r w:rsidR="00913D22" w:rsidRPr="00215990">
        <w:rPr>
          <w:rFonts w:ascii="Times New Roman" w:hAnsi="Times New Roman" w:cs="Times New Roman"/>
          <w:sz w:val="24"/>
          <w:szCs w:val="24"/>
        </w:rPr>
        <w:t>, the method of within</w:t>
      </w:r>
      <w:r w:rsidR="00C11DC6" w:rsidRPr="00215990">
        <w:rPr>
          <w:rFonts w:ascii="Times New Roman" w:hAnsi="Times New Roman" w:cs="Times New Roman"/>
          <w:sz w:val="24"/>
          <w:szCs w:val="24"/>
        </w:rPr>
        <w:t>-</w:t>
      </w:r>
      <w:r w:rsidR="00913D22" w:rsidRPr="00215990">
        <w:rPr>
          <w:rFonts w:ascii="Times New Roman" w:hAnsi="Times New Roman" w:cs="Times New Roman"/>
          <w:sz w:val="24"/>
          <w:szCs w:val="24"/>
        </w:rPr>
        <w:t>host spread of the pathogen may play an important role</w:t>
      </w:r>
      <w:r w:rsidR="00C11DC6" w:rsidRPr="00215990">
        <w:rPr>
          <w:rFonts w:ascii="Times New Roman" w:hAnsi="Times New Roman" w:cs="Times New Roman"/>
          <w:sz w:val="24"/>
          <w:szCs w:val="24"/>
        </w:rPr>
        <w:t xml:space="preserve"> in </w:t>
      </w:r>
      <w:commentRangeStart w:id="5"/>
      <w:commentRangeStart w:id="6"/>
      <w:r w:rsidR="00C11DC6" w:rsidRPr="00215990">
        <w:rPr>
          <w:rFonts w:ascii="Times New Roman" w:hAnsi="Times New Roman" w:cs="Times New Roman"/>
          <w:sz w:val="24"/>
          <w:szCs w:val="24"/>
        </w:rPr>
        <w:t xml:space="preserve">determining whether disease spread can occur in the ‘recipient’ </w:t>
      </w:r>
      <w:commentRangeEnd w:id="5"/>
      <w:r w:rsidR="00C11DC6" w:rsidRPr="00215990">
        <w:rPr>
          <w:rStyle w:val="CommentReference"/>
          <w:rFonts w:ascii="Times New Roman" w:hAnsi="Times New Roman" w:cs="Times New Roman"/>
          <w:sz w:val="24"/>
          <w:szCs w:val="24"/>
        </w:rPr>
        <w:commentReference w:id="5"/>
      </w:r>
      <w:commentRangeEnd w:id="6"/>
      <w:r w:rsidR="00CD44B5" w:rsidRPr="00215990">
        <w:rPr>
          <w:rStyle w:val="CommentReference"/>
          <w:rFonts w:ascii="Times New Roman" w:hAnsi="Times New Roman" w:cs="Times New Roman"/>
          <w:sz w:val="24"/>
          <w:szCs w:val="24"/>
        </w:rPr>
        <w:commentReference w:id="6"/>
      </w:r>
      <w:r w:rsidR="00C11DC6" w:rsidRPr="00215990">
        <w:rPr>
          <w:rFonts w:ascii="Times New Roman" w:hAnsi="Times New Roman" w:cs="Times New Roman"/>
          <w:sz w:val="24"/>
          <w:szCs w:val="24"/>
        </w:rPr>
        <w:t xml:space="preserve">host </w:t>
      </w:r>
      <w:r w:rsidR="002A07D2" w:rsidRPr="00215990">
        <w:rPr>
          <w:rFonts w:ascii="Times New Roman" w:hAnsi="Times New Roman" w:cs="Times New Roman"/>
          <w:sz w:val="24"/>
          <w:szCs w:val="24"/>
        </w:rPr>
        <w:t>species</w:t>
      </w:r>
      <w:r w:rsidR="00321D97" w:rsidRPr="00215990">
        <w:rPr>
          <w:rFonts w:ascii="Times New Roman" w:hAnsi="Times New Roman" w:cs="Times New Roman"/>
          <w:sz w:val="24"/>
          <w:szCs w:val="24"/>
        </w:rPr>
        <w:t>.</w:t>
      </w:r>
    </w:p>
    <w:p w14:paraId="77F03921" w14:textId="695C87D4" w:rsidR="005B5ECF" w:rsidRPr="00215990" w:rsidRDefault="005B5ECF" w:rsidP="005B5ECF">
      <w:pPr>
        <w:pStyle w:val="NormalWeb"/>
        <w:spacing w:before="180" w:beforeAutospacing="0" w:after="180" w:afterAutospacing="0" w:line="480" w:lineRule="auto"/>
      </w:pPr>
      <w:r w:rsidRPr="00215990">
        <w:lastRenderedPageBreak/>
        <w:t xml:space="preserve">The important steps in a viral lifecycle </w:t>
      </w:r>
      <w:r w:rsidR="007440C3" w:rsidRPr="00215990">
        <w:t>with</w:t>
      </w:r>
      <w:r w:rsidRPr="00215990">
        <w:t xml:space="preserve">in a </w:t>
      </w:r>
      <w:commentRangeStart w:id="7"/>
      <w:r w:rsidRPr="00215990">
        <w:t>host</w:t>
      </w:r>
      <w:commentRangeEnd w:id="7"/>
      <w:r w:rsidR="0066245A" w:rsidRPr="00215990">
        <w:rPr>
          <w:rStyle w:val="CommentReference"/>
          <w:rFonts w:eastAsiaTheme="minorHAnsi"/>
          <w:sz w:val="24"/>
          <w:szCs w:val="24"/>
        </w:rPr>
        <w:commentReference w:id="7"/>
      </w:r>
      <w:r w:rsidRPr="00215990">
        <w:t xml:space="preserve"> are</w:t>
      </w:r>
      <w:r w:rsidR="0066245A" w:rsidRPr="00215990">
        <w:t xml:space="preserve"> </w:t>
      </w:r>
      <w:r w:rsidRPr="00215990">
        <w:t>:</w:t>
      </w:r>
    </w:p>
    <w:p w14:paraId="55CC9F9F" w14:textId="3CF26149" w:rsidR="005B5ECF" w:rsidRPr="00215990" w:rsidRDefault="005B5ECF" w:rsidP="00A43FAB">
      <w:pPr>
        <w:pStyle w:val="NormalWeb"/>
        <w:numPr>
          <w:ilvl w:val="0"/>
          <w:numId w:val="4"/>
        </w:numPr>
        <w:spacing w:before="180" w:beforeAutospacing="0" w:after="180" w:afterAutospacing="0"/>
      </w:pPr>
      <w:r w:rsidRPr="00215990">
        <w:t>Primary transmis</w:t>
      </w:r>
      <w:r w:rsidR="00A43FAB" w:rsidRPr="00215990">
        <w:t>si</w:t>
      </w:r>
      <w:r w:rsidRPr="00215990">
        <w:t>on</w:t>
      </w:r>
    </w:p>
    <w:p w14:paraId="7BBFF821" w14:textId="4D051961" w:rsidR="005B5ECF" w:rsidRPr="00215990" w:rsidRDefault="005B5ECF" w:rsidP="00A43FAB">
      <w:pPr>
        <w:pStyle w:val="NormalWeb"/>
        <w:numPr>
          <w:ilvl w:val="0"/>
          <w:numId w:val="4"/>
        </w:numPr>
        <w:spacing w:before="180" w:beforeAutospacing="0" w:after="180" w:afterAutospacing="0"/>
        <w:rPr>
          <w:b/>
          <w:bCs/>
        </w:rPr>
      </w:pPr>
      <w:r w:rsidRPr="00215990">
        <w:rPr>
          <w:b/>
          <w:bCs/>
        </w:rPr>
        <w:t>Entry</w:t>
      </w:r>
      <w:r w:rsidR="00A43FAB" w:rsidRPr="00215990">
        <w:rPr>
          <w:b/>
          <w:bCs/>
        </w:rPr>
        <w:t xml:space="preserve"> and l</w:t>
      </w:r>
      <w:r w:rsidRPr="00215990">
        <w:rPr>
          <w:b/>
          <w:bCs/>
        </w:rPr>
        <w:t>ocal replication</w:t>
      </w:r>
    </w:p>
    <w:p w14:paraId="7B589063" w14:textId="55B353B0" w:rsidR="006A4CF9" w:rsidRPr="00215990" w:rsidRDefault="005B5ECF" w:rsidP="00A43FAB">
      <w:pPr>
        <w:pStyle w:val="NormalWeb"/>
        <w:numPr>
          <w:ilvl w:val="0"/>
          <w:numId w:val="4"/>
        </w:numPr>
        <w:spacing w:before="180" w:beforeAutospacing="0" w:after="180" w:afterAutospacing="0"/>
        <w:rPr>
          <w:b/>
          <w:bCs/>
        </w:rPr>
      </w:pPr>
      <w:r w:rsidRPr="00215990">
        <w:rPr>
          <w:b/>
          <w:bCs/>
        </w:rPr>
        <w:t>Dissemination</w:t>
      </w:r>
      <w:r w:rsidR="00A43FAB" w:rsidRPr="00215990">
        <w:rPr>
          <w:b/>
          <w:bCs/>
        </w:rPr>
        <w:t xml:space="preserve"> within host</w:t>
      </w:r>
    </w:p>
    <w:p w14:paraId="0E9EF6DD" w14:textId="569684B3" w:rsidR="005B5ECF" w:rsidRPr="00215990" w:rsidRDefault="00A43FAB" w:rsidP="00A43FAB">
      <w:pPr>
        <w:pStyle w:val="NormalWeb"/>
        <w:numPr>
          <w:ilvl w:val="0"/>
          <w:numId w:val="4"/>
        </w:numPr>
        <w:spacing w:before="180" w:beforeAutospacing="0" w:after="180" w:afterAutospacing="0"/>
        <w:rPr>
          <w:b/>
          <w:bCs/>
        </w:rPr>
      </w:pPr>
      <w:r w:rsidRPr="00215990">
        <w:rPr>
          <w:b/>
          <w:bCs/>
        </w:rPr>
        <w:t>S</w:t>
      </w:r>
      <w:r w:rsidR="005B5ECF" w:rsidRPr="00215990">
        <w:rPr>
          <w:b/>
          <w:bCs/>
        </w:rPr>
        <w:t>econdary replication</w:t>
      </w:r>
    </w:p>
    <w:p w14:paraId="03712CEB" w14:textId="05C40B4D" w:rsidR="005B5ECF" w:rsidRPr="00215990" w:rsidRDefault="005B5ECF" w:rsidP="00A43FAB">
      <w:pPr>
        <w:pStyle w:val="NormalWeb"/>
        <w:numPr>
          <w:ilvl w:val="0"/>
          <w:numId w:val="4"/>
        </w:numPr>
        <w:spacing w:before="180" w:beforeAutospacing="0" w:after="180" w:afterAutospacing="0"/>
      </w:pPr>
      <w:r w:rsidRPr="00215990">
        <w:t>Shedding/secondary transmission</w:t>
      </w:r>
    </w:p>
    <w:p w14:paraId="0FBB7255" w14:textId="29C64574" w:rsidR="005B5ECF" w:rsidRPr="00215990" w:rsidRDefault="008F3AB0" w:rsidP="00E6171C">
      <w:pPr>
        <w:pStyle w:val="NormalWeb"/>
        <w:spacing w:before="180" w:beforeAutospacing="0" w:after="180" w:afterAutospacing="0" w:line="480" w:lineRule="auto"/>
      </w:pPr>
      <w:r w:rsidRPr="00215990">
        <w:t>All</w:t>
      </w:r>
      <w:r w:rsidR="005B5ECF" w:rsidRPr="00215990">
        <w:t xml:space="preserve"> these steps can shape </w:t>
      </w:r>
      <w:r w:rsidR="002A07D2" w:rsidRPr="00215990">
        <w:t>pathogenesis</w:t>
      </w:r>
      <w:r w:rsidR="005B5ECF" w:rsidRPr="00215990">
        <w:t xml:space="preserve"> in some </w:t>
      </w:r>
      <w:r w:rsidR="0066245A" w:rsidRPr="00215990">
        <w:t xml:space="preserve">way. However, </w:t>
      </w:r>
      <w:r w:rsidR="005E37D0" w:rsidRPr="00215990">
        <w:t>t</w:t>
      </w:r>
      <w:r w:rsidR="005B5ECF" w:rsidRPr="00215990">
        <w:t xml:space="preserve">he major stages that play a role in </w:t>
      </w:r>
      <w:r w:rsidR="002A07D2" w:rsidRPr="00215990">
        <w:t>pathogenesis</w:t>
      </w:r>
      <w:r w:rsidR="005B5ECF" w:rsidRPr="00215990">
        <w:t xml:space="preserve"> are</w:t>
      </w:r>
      <w:r w:rsidR="00E6171C" w:rsidRPr="00215990">
        <w:t xml:space="preserve"> the within</w:t>
      </w:r>
      <w:r w:rsidR="0066245A" w:rsidRPr="00215990">
        <w:t>-</w:t>
      </w:r>
      <w:r w:rsidR="00E6171C" w:rsidRPr="00215990">
        <w:t>host stages of</w:t>
      </w:r>
      <w:r w:rsidR="005B5ECF" w:rsidRPr="00215990">
        <w:t xml:space="preserve"> </w:t>
      </w:r>
      <w:r w:rsidR="005B5ECF" w:rsidRPr="00215990">
        <w:rPr>
          <w:b/>
          <w:bCs/>
        </w:rPr>
        <w:t>entry</w:t>
      </w:r>
      <w:r w:rsidR="00E6171C" w:rsidRPr="00215990">
        <w:rPr>
          <w:b/>
          <w:bCs/>
        </w:rPr>
        <w:t xml:space="preserve"> </w:t>
      </w:r>
      <w:r w:rsidR="002A07D2" w:rsidRPr="00215990">
        <w:rPr>
          <w:b/>
          <w:bCs/>
        </w:rPr>
        <w:t>and local</w:t>
      </w:r>
      <w:r w:rsidR="005B5ECF" w:rsidRPr="00215990">
        <w:rPr>
          <w:b/>
          <w:bCs/>
        </w:rPr>
        <w:t xml:space="preserve"> replication</w:t>
      </w:r>
      <w:r w:rsidR="00E6171C" w:rsidRPr="00215990">
        <w:rPr>
          <w:b/>
          <w:bCs/>
        </w:rPr>
        <w:t>,</w:t>
      </w:r>
      <w:r w:rsidR="005B5ECF" w:rsidRPr="00215990">
        <w:rPr>
          <w:b/>
          <w:bCs/>
        </w:rPr>
        <w:t xml:space="preserve"> </w:t>
      </w:r>
      <w:r w:rsidR="000053F2" w:rsidRPr="00215990">
        <w:rPr>
          <w:b/>
          <w:bCs/>
        </w:rPr>
        <w:t>dissemination</w:t>
      </w:r>
      <w:r w:rsidR="00E6171C" w:rsidRPr="00215990">
        <w:rPr>
          <w:b/>
          <w:bCs/>
        </w:rPr>
        <w:t xml:space="preserve"> within the host,</w:t>
      </w:r>
      <w:r w:rsidR="00A43FAB" w:rsidRPr="00215990">
        <w:rPr>
          <w:b/>
          <w:bCs/>
        </w:rPr>
        <w:t xml:space="preserve"> and secondary replication</w:t>
      </w:r>
      <w:r w:rsidR="005B5ECF" w:rsidRPr="00215990">
        <w:t xml:space="preserve">. </w:t>
      </w:r>
      <w:r w:rsidR="002A07D2" w:rsidRPr="00215990">
        <w:t>Pathogenesis</w:t>
      </w:r>
      <w:r w:rsidR="005B5ECF" w:rsidRPr="00215990">
        <w:t xml:space="preserve"> therefore plays a key role both in the link from primary </w:t>
      </w:r>
      <w:r w:rsidR="002A07D2" w:rsidRPr="00215990">
        <w:t>transmission</w:t>
      </w:r>
      <w:r w:rsidR="005B5ECF" w:rsidRPr="00215990">
        <w:t xml:space="preserve"> to infection and to that of secondary transmission. </w:t>
      </w:r>
      <w:r w:rsidR="00321D97" w:rsidRPr="00215990">
        <w:t>REF</w:t>
      </w:r>
      <w:r w:rsidR="005B5ECF" w:rsidRPr="00215990">
        <w:t xml:space="preserve">This is also the case when it comes to cross species </w:t>
      </w:r>
      <w:r w:rsidR="002A07D2" w:rsidRPr="00215990">
        <w:t>transmission</w:t>
      </w:r>
      <w:r w:rsidR="005B5ECF" w:rsidRPr="00215990">
        <w:t xml:space="preserve"> or spillover of viral pathogens.</w:t>
      </w:r>
      <w:r w:rsidR="00321D97" w:rsidRPr="00215990">
        <w:t xml:space="preserve"> </w:t>
      </w:r>
      <w:r w:rsidR="00B64D6E" w:rsidRPr="00215990">
        <w:t xml:space="preserve"> Knowledge of viral-host interactions can infer if transmission to a new host will be productive.</w:t>
      </w:r>
      <w:r w:rsidR="00321D97" w:rsidRPr="00215990">
        <w:t>REF</w:t>
      </w:r>
      <w:r w:rsidR="00B64D6E" w:rsidRPr="00215990">
        <w:t xml:space="preserve"> Similarly, dissemination within a host and organ tropism can predict shedding and likely secondary transmission. </w:t>
      </w:r>
      <w:r w:rsidR="00321D97" w:rsidRPr="00215990">
        <w:t>REF</w:t>
      </w:r>
      <w:r w:rsidR="00FB20FF" w:rsidRPr="00215990">
        <w:t xml:space="preserve">Clearly the </w:t>
      </w:r>
      <w:r w:rsidR="002A07D2" w:rsidRPr="00215990">
        <w:t>pathogenesis</w:t>
      </w:r>
      <w:r w:rsidR="005B5ECF" w:rsidRPr="00215990">
        <w:t xml:space="preserve"> of a viral infection could play a critical role in the </w:t>
      </w:r>
      <w:r w:rsidR="00A563B9" w:rsidRPr="00215990">
        <w:t xml:space="preserve">disease ecology and </w:t>
      </w:r>
      <w:r w:rsidR="005B5ECF" w:rsidRPr="00215990">
        <w:t>transmission dynamics</w:t>
      </w:r>
      <w:r w:rsidR="00A563B9" w:rsidRPr="00215990">
        <w:t xml:space="preserve"> o</w:t>
      </w:r>
      <w:r w:rsidR="005B5ECF" w:rsidRPr="00215990">
        <w:t xml:space="preserve">f a </w:t>
      </w:r>
      <w:r w:rsidR="00FB20FF" w:rsidRPr="00215990">
        <w:t xml:space="preserve">pathogen and determine </w:t>
      </w:r>
      <w:r w:rsidR="00A563B9" w:rsidRPr="00215990">
        <w:t xml:space="preserve">cross species </w:t>
      </w:r>
      <w:r w:rsidR="00215990" w:rsidRPr="00215990">
        <w:t>transmission</w:t>
      </w:r>
      <w:r w:rsidR="00FB20FF" w:rsidRPr="00215990">
        <w:t xml:space="preserve"> potential.</w:t>
      </w:r>
    </w:p>
    <w:p w14:paraId="7FFB36B3" w14:textId="26FA3A02" w:rsidR="00C11DC6" w:rsidRPr="00215990" w:rsidRDefault="00C432B9" w:rsidP="001C5DAA">
      <w:pPr>
        <w:pStyle w:val="Heading3"/>
        <w:rPr>
          <w:rFonts w:ascii="Times New Roman" w:hAnsi="Times New Roman" w:cs="Times New Roman"/>
        </w:rPr>
      </w:pPr>
      <w:r w:rsidRPr="00215990">
        <w:rPr>
          <w:rFonts w:ascii="Times New Roman" w:hAnsi="Times New Roman" w:cs="Times New Roman"/>
        </w:rPr>
        <w:t>Viral Entry and local replication</w:t>
      </w:r>
      <w:r w:rsidR="00C11DC6" w:rsidRPr="00215990">
        <w:rPr>
          <w:rFonts w:ascii="Times New Roman" w:hAnsi="Times New Roman" w:cs="Times New Roman"/>
        </w:rPr>
        <w:t xml:space="preserve"> </w:t>
      </w:r>
    </w:p>
    <w:p w14:paraId="40A0464B" w14:textId="263B9B73" w:rsidR="00E77CCE" w:rsidRPr="00215990" w:rsidRDefault="00E77CCE" w:rsidP="00AA6AB3">
      <w:pPr>
        <w:spacing w:line="480" w:lineRule="auto"/>
        <w:rPr>
          <w:rFonts w:ascii="Times New Roman" w:hAnsi="Times New Roman" w:cs="Times New Roman"/>
          <w:sz w:val="24"/>
          <w:szCs w:val="24"/>
        </w:rPr>
      </w:pPr>
      <w:r w:rsidRPr="00215990">
        <w:rPr>
          <w:rFonts w:ascii="Times New Roman" w:hAnsi="Times New Roman" w:cs="Times New Roman"/>
          <w:sz w:val="24"/>
          <w:szCs w:val="24"/>
        </w:rPr>
        <w:t xml:space="preserve">The initial “decision” for a virus upon </w:t>
      </w:r>
      <w:r w:rsidR="00B64D6E" w:rsidRPr="00215990">
        <w:rPr>
          <w:rFonts w:ascii="Times New Roman" w:hAnsi="Times New Roman" w:cs="Times New Roman"/>
          <w:sz w:val="24"/>
          <w:szCs w:val="24"/>
        </w:rPr>
        <w:t>encountering</w:t>
      </w:r>
      <w:r w:rsidRPr="00215990">
        <w:rPr>
          <w:rFonts w:ascii="Times New Roman" w:hAnsi="Times New Roman" w:cs="Times New Roman"/>
          <w:sz w:val="24"/>
          <w:szCs w:val="24"/>
        </w:rPr>
        <w:t xml:space="preserve"> a new potential host is that of receptor selection</w:t>
      </w:r>
      <w:r w:rsidR="00511715" w:rsidRPr="00215990">
        <w:rPr>
          <w:rFonts w:ascii="Times New Roman" w:hAnsi="Times New Roman" w:cs="Times New Roman"/>
          <w:sz w:val="24"/>
          <w:szCs w:val="24"/>
        </w:rPr>
        <w:t xml:space="preserve"> and attachment</w:t>
      </w:r>
      <w:r w:rsidRPr="00215990">
        <w:rPr>
          <w:rFonts w:ascii="Times New Roman" w:hAnsi="Times New Roman" w:cs="Times New Roman"/>
          <w:sz w:val="24"/>
          <w:szCs w:val="24"/>
        </w:rPr>
        <w:t>.</w:t>
      </w:r>
      <w:r w:rsidR="008D73FA" w:rsidRPr="00215990">
        <w:rPr>
          <w:rFonts w:ascii="Times New Roman" w:hAnsi="Times New Roman" w:cs="Times New Roman"/>
          <w:sz w:val="24"/>
          <w:szCs w:val="24"/>
        </w:rPr>
        <w:t xml:space="preserve"> </w:t>
      </w:r>
      <w:r w:rsidR="00B64D6E" w:rsidRPr="00215990">
        <w:rPr>
          <w:rFonts w:ascii="Times New Roman" w:hAnsi="Times New Roman" w:cs="Times New Roman"/>
          <w:sz w:val="24"/>
          <w:szCs w:val="24"/>
        </w:rPr>
        <w:t>Contacting</w:t>
      </w:r>
      <w:r w:rsidR="008D73FA" w:rsidRPr="00215990">
        <w:rPr>
          <w:rFonts w:ascii="Times New Roman" w:hAnsi="Times New Roman" w:cs="Times New Roman"/>
          <w:sz w:val="24"/>
          <w:szCs w:val="24"/>
        </w:rPr>
        <w:t xml:space="preserve"> a compatible receptor allows the virus to </w:t>
      </w:r>
      <w:r w:rsidR="008C13E5" w:rsidRPr="00215990">
        <w:rPr>
          <w:rFonts w:ascii="Times New Roman" w:hAnsi="Times New Roman" w:cs="Times New Roman"/>
          <w:sz w:val="24"/>
          <w:szCs w:val="24"/>
        </w:rPr>
        <w:t xml:space="preserve">attach to and </w:t>
      </w:r>
      <w:r w:rsidR="008D73FA" w:rsidRPr="00215990">
        <w:rPr>
          <w:rFonts w:ascii="Times New Roman" w:hAnsi="Times New Roman" w:cs="Times New Roman"/>
          <w:sz w:val="24"/>
          <w:szCs w:val="24"/>
        </w:rPr>
        <w:t xml:space="preserve">gain entry to </w:t>
      </w:r>
      <w:r w:rsidR="00E344CD" w:rsidRPr="00215990">
        <w:rPr>
          <w:rFonts w:ascii="Times New Roman" w:hAnsi="Times New Roman" w:cs="Times New Roman"/>
          <w:sz w:val="24"/>
          <w:szCs w:val="24"/>
        </w:rPr>
        <w:t>the</w:t>
      </w:r>
      <w:r w:rsidR="008D73FA" w:rsidRPr="00215990">
        <w:rPr>
          <w:rFonts w:ascii="Times New Roman" w:hAnsi="Times New Roman" w:cs="Times New Roman"/>
          <w:sz w:val="24"/>
          <w:szCs w:val="24"/>
        </w:rPr>
        <w:t xml:space="preserve"> </w:t>
      </w:r>
      <w:r w:rsidR="00C11DC6" w:rsidRPr="00215990">
        <w:rPr>
          <w:rFonts w:ascii="Times New Roman" w:hAnsi="Times New Roman" w:cs="Times New Roman"/>
          <w:sz w:val="24"/>
          <w:szCs w:val="24"/>
        </w:rPr>
        <w:t xml:space="preserve">host </w:t>
      </w:r>
      <w:r w:rsidR="008D73FA" w:rsidRPr="00215990">
        <w:rPr>
          <w:rFonts w:ascii="Times New Roman" w:hAnsi="Times New Roman" w:cs="Times New Roman"/>
          <w:sz w:val="24"/>
          <w:szCs w:val="24"/>
        </w:rPr>
        <w:t>cell and consequently access the cellular machinery it requires for its replication cycle.</w:t>
      </w:r>
      <w:r w:rsidRPr="00215990">
        <w:rPr>
          <w:rFonts w:ascii="Times New Roman" w:hAnsi="Times New Roman" w:cs="Times New Roman"/>
          <w:sz w:val="24"/>
          <w:szCs w:val="24"/>
        </w:rPr>
        <w:t xml:space="preserve"> </w:t>
      </w:r>
      <w:r w:rsidR="008D73FA" w:rsidRPr="00215990">
        <w:rPr>
          <w:rFonts w:ascii="Times New Roman" w:hAnsi="Times New Roman" w:cs="Times New Roman"/>
          <w:sz w:val="24"/>
          <w:szCs w:val="24"/>
        </w:rPr>
        <w:t>Viruses</w:t>
      </w:r>
      <w:r w:rsidRPr="00215990">
        <w:rPr>
          <w:rFonts w:ascii="Times New Roman" w:hAnsi="Times New Roman" w:cs="Times New Roman"/>
          <w:sz w:val="24"/>
          <w:szCs w:val="24"/>
        </w:rPr>
        <w:t xml:space="preserve"> that can infect multiple hosts tend to </w:t>
      </w:r>
      <w:r w:rsidR="008C13E5" w:rsidRPr="00215990">
        <w:rPr>
          <w:rFonts w:ascii="Times New Roman" w:hAnsi="Times New Roman" w:cs="Times New Roman"/>
          <w:sz w:val="24"/>
          <w:szCs w:val="24"/>
        </w:rPr>
        <w:t xml:space="preserve">use </w:t>
      </w:r>
      <w:r w:rsidRPr="00215990">
        <w:rPr>
          <w:rFonts w:ascii="Times New Roman" w:hAnsi="Times New Roman" w:cs="Times New Roman"/>
          <w:sz w:val="24"/>
          <w:szCs w:val="24"/>
        </w:rPr>
        <w:t>evolutionarily conserved receptor</w:t>
      </w:r>
      <w:r w:rsidR="00FB20FF" w:rsidRPr="00215990">
        <w:rPr>
          <w:rFonts w:ascii="Times New Roman" w:hAnsi="Times New Roman" w:cs="Times New Roman"/>
          <w:sz w:val="24"/>
          <w:szCs w:val="24"/>
        </w:rPr>
        <w:t>s</w:t>
      </w:r>
      <w:r w:rsidR="00BA41ED" w:rsidRPr="00215990">
        <w:rPr>
          <w:rFonts w:ascii="Times New Roman" w:hAnsi="Times New Roman" w:cs="Times New Roman"/>
          <w:sz w:val="24"/>
          <w:szCs w:val="24"/>
        </w:rPr>
        <w:fldChar w:fldCharType="begin"/>
      </w:r>
      <w:r w:rsidR="00BA41ED" w:rsidRPr="00215990">
        <w:rPr>
          <w:rFonts w:ascii="Times New Roman" w:hAnsi="Times New Roman" w:cs="Times New Roman"/>
          <w:sz w:val="24"/>
          <w:szCs w:val="24"/>
        </w:rPr>
        <w:instrText xml:space="preserve"> ADDIN EN.CITE &lt;EndNote&gt;&lt;Cite&gt;&lt;Author&gt;Woolhouse&lt;/Author&gt;&lt;Year&gt;2012&lt;/Year&gt;&lt;RecNum&gt;7640&lt;/RecNum&gt;&lt;DisplayText&gt;(Woolhouse et al. 2012)&lt;/DisplayText&gt;&lt;record&gt;&lt;rec-number&gt;7640&lt;/rec-number&gt;&lt;foreign-keys&gt;&lt;key app="EN" db-id="pv99xppxsftrpnevsxkp0tvm950xsdp9wz2x" timestamp="1667051868"&gt;7640&lt;/key&gt;&lt;/foreign-keys&gt;&lt;ref-type name="Journal Article"&gt;17&lt;/ref-type&gt;&lt;contributors&gt;&lt;authors&gt;&lt;author&gt;Woolhouse, M.&lt;/author&gt;&lt;author&gt;Scott, F.&lt;/author&gt;&lt;author&gt;Hudson, Z.&lt;/author&gt;&lt;author&gt;Howey, R.&lt;/author&gt;&lt;author&gt;Chase-Topping, M.&lt;/author&gt;&lt;/authors&gt;&lt;/contributors&gt;&lt;auth-address&gt;Centre for Immunity, Infection and Evolution, University of Edinburgh, Ashworth Laboratories, Kings Buildings, West Mains Road, Edinburgh EH9 3JT, UK. mark.woolhouse@ed.ac.uk&lt;/auth-address&gt;&lt;titles&gt;&lt;title&gt;Human viruses: discovery and emergence&lt;/title&gt;&lt;secondary-title&gt;Philos Trans R Soc Lond B Biol Sci&lt;/secondary-title&gt;&lt;/titles&gt;&lt;periodical&gt;&lt;full-title&gt;Philos Trans R Soc Lond B Biol Sci&lt;/full-title&gt;&lt;/periodical&gt;&lt;pages&gt;2864-71&lt;/pages&gt;&lt;volume&gt;367&lt;/volume&gt;&lt;number&gt;1604&lt;/number&gt;&lt;edition&gt;2012/09/12&lt;/edition&gt;&lt;keywords&gt;&lt;keyword&gt;Animals&lt;/keyword&gt;&lt;keyword&gt;Communicable Diseases, Emerging/*transmission/virology&lt;/keyword&gt;&lt;keyword&gt;Disease Reservoirs&lt;/keyword&gt;&lt;keyword&gt;Geography&lt;/keyword&gt;&lt;keyword&gt;Host Specificity&lt;/keyword&gt;&lt;keyword&gt;Humans&lt;/keyword&gt;&lt;keyword&gt;Phylogeny&lt;/keyword&gt;&lt;keyword&gt;Receptors, Cell Surface/metabolism&lt;/keyword&gt;&lt;keyword&gt;Receptors, Virus/metabolism&lt;/keyword&gt;&lt;keyword&gt;Virus Diseases/*transmission/virology&lt;/keyword&gt;&lt;keyword&gt;Viruses/classification/isolation &amp;amp; purification/metabolism/*pathogenicity&lt;/keyword&gt;&lt;keyword&gt;Zoonoses/transmission/*virology&lt;/keyword&gt;&lt;/keywords&gt;&lt;dates&gt;&lt;year&gt;2012&lt;/year&gt;&lt;pub-dates&gt;&lt;date&gt;Oct 19&lt;/date&gt;&lt;/pub-dates&gt;&lt;/dates&gt;&lt;isbn&gt;1471-2970 (Electronic)&amp;#xD;0962-8436 (Linking)&lt;/isbn&gt;&lt;accession-num&gt;22966141&lt;/accession-num&gt;&lt;urls&gt;&lt;related-urls&gt;&lt;url&gt;https://www.ncbi.nlm.nih.gov/pubmed/22966141&lt;/url&gt;&lt;/related-urls&gt;&lt;/urls&gt;&lt;custom2&gt;PMC3427559&lt;/custom2&gt;&lt;electronic-resource-num&gt;10.1098/rstb.2011.0354&lt;/electronic-resource-num&gt;&lt;/record&gt;&lt;/Cite&gt;&lt;/EndNote&gt;</w:instrText>
      </w:r>
      <w:r w:rsidR="00BA41ED" w:rsidRPr="00215990">
        <w:rPr>
          <w:rFonts w:ascii="Times New Roman" w:hAnsi="Times New Roman" w:cs="Times New Roman"/>
          <w:sz w:val="24"/>
          <w:szCs w:val="24"/>
        </w:rPr>
        <w:fldChar w:fldCharType="separate"/>
      </w:r>
      <w:r w:rsidR="00BA41ED" w:rsidRPr="00215990">
        <w:rPr>
          <w:rFonts w:ascii="Times New Roman" w:hAnsi="Times New Roman" w:cs="Times New Roman"/>
          <w:noProof/>
          <w:sz w:val="24"/>
          <w:szCs w:val="24"/>
        </w:rPr>
        <w:t>(Woolhouse et al. 2012)</w:t>
      </w:r>
      <w:r w:rsidR="00BA41ED" w:rsidRPr="00215990">
        <w:rPr>
          <w:rFonts w:ascii="Times New Roman" w:hAnsi="Times New Roman" w:cs="Times New Roman"/>
          <w:sz w:val="24"/>
          <w:szCs w:val="24"/>
        </w:rPr>
        <w:fldChar w:fldCharType="end"/>
      </w:r>
      <w:r w:rsidR="00A563B9" w:rsidRPr="00215990">
        <w:rPr>
          <w:rFonts w:ascii="Times New Roman" w:hAnsi="Times New Roman" w:cs="Times New Roman"/>
          <w:sz w:val="24"/>
          <w:szCs w:val="24"/>
        </w:rPr>
        <w:t>.</w:t>
      </w:r>
      <w:r w:rsidRPr="00215990">
        <w:rPr>
          <w:rFonts w:ascii="Times New Roman" w:hAnsi="Times New Roman" w:cs="Times New Roman"/>
          <w:sz w:val="24"/>
          <w:szCs w:val="24"/>
        </w:rPr>
        <w:t xml:space="preserve"> A good example of this would be rabies virus, which uses the nACh-receptor which is very conserved across all mammals, and rabies has been shown to possess the ability to infect all eutherian </w:t>
      </w:r>
      <w:r w:rsidR="00E344CD" w:rsidRPr="00215990">
        <w:rPr>
          <w:rFonts w:ascii="Times New Roman" w:hAnsi="Times New Roman" w:cs="Times New Roman"/>
          <w:sz w:val="24"/>
          <w:szCs w:val="24"/>
        </w:rPr>
        <w:lastRenderedPageBreak/>
        <w:t>mammals</w:t>
      </w:r>
      <w:r w:rsidR="00384A96" w:rsidRPr="00215990">
        <w:rPr>
          <w:rFonts w:ascii="Times New Roman" w:hAnsi="Times New Roman" w:cs="Times New Roman"/>
          <w:sz w:val="24"/>
          <w:szCs w:val="24"/>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sidRPr="00215990">
        <w:rPr>
          <w:rFonts w:ascii="Times New Roman" w:hAnsi="Times New Roman" w:cs="Times New Roman"/>
          <w:sz w:val="24"/>
          <w:szCs w:val="24"/>
        </w:rPr>
        <w:instrText xml:space="preserve"> ADDIN EN.CITE </w:instrText>
      </w:r>
      <w:r w:rsidR="00384A96" w:rsidRPr="00215990">
        <w:rPr>
          <w:rFonts w:ascii="Times New Roman" w:hAnsi="Times New Roman" w:cs="Times New Roman"/>
          <w:sz w:val="24"/>
          <w:szCs w:val="24"/>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sidRPr="00215990">
        <w:rPr>
          <w:rFonts w:ascii="Times New Roman" w:hAnsi="Times New Roman" w:cs="Times New Roman"/>
          <w:sz w:val="24"/>
          <w:szCs w:val="24"/>
        </w:rPr>
        <w:instrText xml:space="preserve"> ADDIN EN.CITE.DATA </w:instrText>
      </w:r>
      <w:r w:rsidR="00384A96" w:rsidRPr="00215990">
        <w:rPr>
          <w:rFonts w:ascii="Times New Roman" w:hAnsi="Times New Roman" w:cs="Times New Roman"/>
          <w:sz w:val="24"/>
          <w:szCs w:val="24"/>
        </w:rPr>
      </w:r>
      <w:r w:rsidR="00384A96" w:rsidRPr="00215990">
        <w:rPr>
          <w:rFonts w:ascii="Times New Roman" w:hAnsi="Times New Roman" w:cs="Times New Roman"/>
          <w:sz w:val="24"/>
          <w:szCs w:val="24"/>
        </w:rPr>
        <w:fldChar w:fldCharType="end"/>
      </w:r>
      <w:r w:rsidR="00384A96" w:rsidRPr="00215990">
        <w:rPr>
          <w:rFonts w:ascii="Times New Roman" w:hAnsi="Times New Roman" w:cs="Times New Roman"/>
          <w:sz w:val="24"/>
          <w:szCs w:val="24"/>
        </w:rPr>
      </w:r>
      <w:r w:rsidR="00384A96" w:rsidRPr="00215990">
        <w:rPr>
          <w:rFonts w:ascii="Times New Roman" w:hAnsi="Times New Roman" w:cs="Times New Roman"/>
          <w:sz w:val="24"/>
          <w:szCs w:val="24"/>
        </w:rPr>
        <w:fldChar w:fldCharType="separate"/>
      </w:r>
      <w:r w:rsidR="00384A96" w:rsidRPr="00215990">
        <w:rPr>
          <w:rFonts w:ascii="Times New Roman" w:hAnsi="Times New Roman" w:cs="Times New Roman"/>
          <w:noProof/>
          <w:sz w:val="24"/>
          <w:szCs w:val="24"/>
        </w:rPr>
        <w:t>(Marston et al. 2018)</w:t>
      </w:r>
      <w:r w:rsidR="00384A96" w:rsidRPr="00215990">
        <w:rPr>
          <w:rFonts w:ascii="Times New Roman" w:hAnsi="Times New Roman" w:cs="Times New Roman"/>
          <w:sz w:val="24"/>
          <w:szCs w:val="24"/>
        </w:rPr>
        <w:fldChar w:fldCharType="end"/>
      </w:r>
      <w:r w:rsidR="00A563B9" w:rsidRPr="00215990">
        <w:rPr>
          <w:rFonts w:ascii="Times New Roman" w:hAnsi="Times New Roman" w:cs="Times New Roman"/>
          <w:sz w:val="24"/>
          <w:szCs w:val="24"/>
        </w:rPr>
        <w:t>.</w:t>
      </w:r>
      <w:r w:rsidRPr="00215990">
        <w:rPr>
          <w:rFonts w:ascii="Times New Roman" w:hAnsi="Times New Roman" w:cs="Times New Roman"/>
          <w:sz w:val="24"/>
          <w:szCs w:val="24"/>
        </w:rPr>
        <w:t xml:space="preserve"> Another option is to have multiple potential receptors that can be used</w:t>
      </w:r>
      <w:r w:rsidR="00FB20FF" w:rsidRPr="00215990">
        <w:rPr>
          <w:rFonts w:ascii="Times New Roman" w:hAnsi="Times New Roman" w:cs="Times New Roman"/>
          <w:sz w:val="24"/>
          <w:szCs w:val="24"/>
        </w:rPr>
        <w:t xml:space="preserve"> for viral attachment to a host cell.</w:t>
      </w:r>
      <w:r w:rsidRPr="00215990">
        <w:rPr>
          <w:rFonts w:ascii="Times New Roman" w:hAnsi="Times New Roman" w:cs="Times New Roman"/>
          <w:sz w:val="24"/>
          <w:szCs w:val="24"/>
        </w:rPr>
        <w:t xml:space="preserve"> Foot-and-mouth disease virus has at least </w:t>
      </w:r>
      <w:r w:rsidR="00B64D6E" w:rsidRPr="00215990">
        <w:rPr>
          <w:rFonts w:ascii="Times New Roman" w:hAnsi="Times New Roman" w:cs="Times New Roman"/>
          <w:sz w:val="24"/>
          <w:szCs w:val="24"/>
        </w:rPr>
        <w:t>three</w:t>
      </w:r>
      <w:r w:rsidRPr="00215990">
        <w:rPr>
          <w:rFonts w:ascii="Times New Roman" w:hAnsi="Times New Roman" w:cs="Times New Roman"/>
          <w:sz w:val="24"/>
          <w:szCs w:val="24"/>
        </w:rPr>
        <w:t xml:space="preserve"> potential integrin receptors along with Fc receptors it can use</w:t>
      </w:r>
      <w:r w:rsidR="002371DA" w:rsidRPr="00215990">
        <w:rPr>
          <w:rFonts w:ascii="Times New Roman" w:hAnsi="Times New Roman" w:cs="Times New Roman"/>
          <w:sz w:val="24"/>
          <w:szCs w:val="24"/>
        </w:rPr>
        <w:t>,</w:t>
      </w:r>
      <w:r w:rsidRPr="00215990">
        <w:rPr>
          <w:rFonts w:ascii="Times New Roman" w:hAnsi="Times New Roman" w:cs="Times New Roman"/>
          <w:sz w:val="24"/>
          <w:szCs w:val="24"/>
        </w:rPr>
        <w:t xml:space="preserve"> giving it the ability to infect most known cloven-hoofed mammals</w:t>
      </w:r>
      <w:r w:rsidR="008D081D" w:rsidRPr="00215990">
        <w:rPr>
          <w:rFonts w:ascii="Times New Roman" w:hAnsi="Times New Roman" w:cs="Times New Roman"/>
          <w:sz w:val="24"/>
          <w:szCs w:val="24"/>
        </w:rPr>
        <w:t xml:space="preserve"> </w:t>
      </w:r>
      <w:r w:rsidR="00BA41ED" w:rsidRPr="00215990">
        <w:rPr>
          <w:rFonts w:ascii="Times New Roman" w:hAnsi="Times New Roman" w:cs="Times New Roman"/>
          <w:sz w:val="24"/>
          <w:szCs w:val="24"/>
        </w:rPr>
        <w:fldChar w:fldCharType="begin"/>
      </w:r>
      <w:r w:rsidR="00BA41ED" w:rsidRPr="00215990">
        <w:rPr>
          <w:rFonts w:ascii="Times New Roman" w:hAnsi="Times New Roman" w:cs="Times New Roman"/>
          <w:sz w:val="24"/>
          <w:szCs w:val="24"/>
        </w:rPr>
        <w:instrText xml:space="preserve"> ADDIN EN.CITE &lt;EndNote&gt;&lt;Cite&gt;&lt;Author&gt;Duque&lt;/Author&gt;&lt;Year&gt;2003&lt;/Year&gt;&lt;RecNum&gt;7637&lt;/RecNum&gt;&lt;DisplayText&gt;(Duque and Baxt 2003)&lt;/DisplayText&gt;&lt;record&gt;&lt;rec-number&gt;7637&lt;/rec-number&gt;&lt;foreign-keys&gt;&lt;key app="EN" db-id="pv99xppxsftrpnevsxkp0tvm950xsdp9wz2x" timestamp="1667051520"&gt;7637&lt;/key&gt;&lt;/foreign-keys&gt;&lt;ref-type name="Journal Article"&gt;17&lt;/ref-type&gt;&lt;contributors&gt;&lt;authors&gt;&lt;author&gt;Duque, H.&lt;/author&gt;&lt;author&gt;Baxt, B.&lt;/author&gt;&lt;/authors&gt;&lt;/contributors&gt;&lt;auth-address&gt;Foot-and-Mouth Disease Research Unit, United States Department of Agriculture, Agricultural Research Service, Plum Island Animal Disease Center, Greenport, NY 11944-0848, USA.&lt;/auth-address&gt;&lt;titles&gt;&lt;title&gt;Foot-and-mouth disease virus receptors: comparison of bovine alpha(V) integrin utilization by type A and O viruses&lt;/title&gt;&lt;secondary-title&gt;J Virol&lt;/secondary-title&gt;&lt;/titles&gt;&lt;periodical&gt;&lt;full-title&gt;J Virol&lt;/full-title&gt;&lt;/periodical&gt;&lt;pages&gt;2500-11&lt;/pages&gt;&lt;volume&gt;77&lt;/volume&gt;&lt;number&gt;4&lt;/number&gt;&lt;edition&gt;2003/01/29&lt;/edition&gt;&lt;keywords&gt;&lt;keyword&gt;Amino Acid Motifs&lt;/keyword&gt;&lt;keyword&gt;Amino Acid Sequence&lt;/keyword&gt;&lt;keyword&gt;Animals&lt;/keyword&gt;&lt;keyword&gt;COS Cells&lt;/keyword&gt;&lt;keyword&gt;Cattle&lt;/keyword&gt;&lt;keyword&gt;Cell Line&lt;/keyword&gt;&lt;keyword&gt;Cloning, Molecular&lt;/keyword&gt;&lt;keyword&gt;Foot-and-Mouth Disease Virus/*classification/*metabolism/physiology&lt;/keyword&gt;&lt;keyword&gt;Integrin alphaV/genetics/*metabolism&lt;/keyword&gt;&lt;keyword&gt;Molecular Sequence Data&lt;/keyword&gt;&lt;keyword&gt;Protein Subunits/genetics/metabolism&lt;/keyword&gt;&lt;keyword&gt;Receptors, Virus/genetics/*metabolism&lt;/keyword&gt;&lt;keyword&gt;Transfection&lt;/keyword&gt;&lt;keyword&gt;Virus Replication&lt;/keyword&gt;&lt;/keywords&gt;&lt;dates&gt;&lt;year&gt;2003&lt;/year&gt;&lt;pub-dates&gt;&lt;date&gt;Feb&lt;/date&gt;&lt;/pub-dates&gt;&lt;/dates&gt;&lt;isbn&gt;0022-538X (Print)&amp;#xD;0022-538X (Linking)&lt;/isbn&gt;&lt;accession-num&gt;12551988&lt;/accession-num&gt;&lt;urls&gt;&lt;related-urls&gt;&lt;url&gt;https://www.ncbi.nlm.nih.gov/pubmed/12551988&lt;/url&gt;&lt;/related-urls&gt;&lt;/urls&gt;&lt;custom2&gt;PMC141088&lt;/custom2&gt;&lt;electronic-resource-num&gt;10.1128/jvi.77.4.2500-2511.2003&lt;/electronic-resource-num&gt;&lt;/record&gt;&lt;/Cite&gt;&lt;/EndNote&gt;</w:instrText>
      </w:r>
      <w:r w:rsidR="00BA41ED" w:rsidRPr="00215990">
        <w:rPr>
          <w:rFonts w:ascii="Times New Roman" w:hAnsi="Times New Roman" w:cs="Times New Roman"/>
          <w:sz w:val="24"/>
          <w:szCs w:val="24"/>
        </w:rPr>
        <w:fldChar w:fldCharType="separate"/>
      </w:r>
      <w:r w:rsidR="00BA41ED" w:rsidRPr="00215990">
        <w:rPr>
          <w:rFonts w:ascii="Times New Roman" w:hAnsi="Times New Roman" w:cs="Times New Roman"/>
          <w:noProof/>
          <w:sz w:val="24"/>
          <w:szCs w:val="24"/>
        </w:rPr>
        <w:t>(Duque and Baxt 2003)</w:t>
      </w:r>
      <w:r w:rsidR="00BA41ED" w:rsidRPr="00215990">
        <w:rPr>
          <w:rFonts w:ascii="Times New Roman" w:hAnsi="Times New Roman" w:cs="Times New Roman"/>
          <w:sz w:val="24"/>
          <w:szCs w:val="24"/>
        </w:rPr>
        <w:fldChar w:fldCharType="end"/>
      </w:r>
      <w:r w:rsidR="00BA41ED" w:rsidRPr="00215990">
        <w:rPr>
          <w:rFonts w:ascii="Times New Roman" w:hAnsi="Times New Roman" w:cs="Times New Roman"/>
          <w:sz w:val="24"/>
          <w:szCs w:val="24"/>
        </w:rPr>
        <w:t xml:space="preserve">. This ability to </w:t>
      </w:r>
      <w:r w:rsidR="00FB20FF" w:rsidRPr="00215990">
        <w:rPr>
          <w:rFonts w:ascii="Times New Roman" w:hAnsi="Times New Roman" w:cs="Times New Roman"/>
          <w:sz w:val="24"/>
          <w:szCs w:val="24"/>
        </w:rPr>
        <w:t xml:space="preserve">attach to </w:t>
      </w:r>
      <w:r w:rsidR="00BA41ED" w:rsidRPr="00215990">
        <w:rPr>
          <w:rFonts w:ascii="Times New Roman" w:hAnsi="Times New Roman" w:cs="Times New Roman"/>
          <w:sz w:val="24"/>
          <w:szCs w:val="24"/>
        </w:rPr>
        <w:t xml:space="preserve">multiple </w:t>
      </w:r>
      <w:r w:rsidR="00B64D6E" w:rsidRPr="00215990">
        <w:rPr>
          <w:rFonts w:ascii="Times New Roman" w:hAnsi="Times New Roman" w:cs="Times New Roman"/>
          <w:sz w:val="24"/>
          <w:szCs w:val="24"/>
        </w:rPr>
        <w:t>receptors</w:t>
      </w:r>
      <w:r w:rsidR="00BA41ED" w:rsidRPr="00215990">
        <w:rPr>
          <w:rFonts w:ascii="Times New Roman" w:hAnsi="Times New Roman" w:cs="Times New Roman"/>
          <w:sz w:val="24"/>
          <w:szCs w:val="24"/>
        </w:rPr>
        <w:t xml:space="preserve"> increases the likelihood of encountering a suitable receptor when the virus contacts a novel host. </w:t>
      </w:r>
    </w:p>
    <w:p w14:paraId="672DA987" w14:textId="7A18DD99" w:rsidR="00C432B9" w:rsidRPr="00215990" w:rsidRDefault="00C432B9" w:rsidP="001C5DAA">
      <w:pPr>
        <w:pStyle w:val="Heading3"/>
        <w:rPr>
          <w:rFonts w:ascii="Times New Roman" w:hAnsi="Times New Roman" w:cs="Times New Roman"/>
          <w:lang w:val="en-GB"/>
        </w:rPr>
      </w:pPr>
      <w:r w:rsidRPr="00215990">
        <w:rPr>
          <w:rFonts w:ascii="Times New Roman" w:hAnsi="Times New Roman" w:cs="Times New Roman"/>
          <w:lang w:val="en-GB"/>
        </w:rPr>
        <w:t>Dissemination</w:t>
      </w:r>
      <w:r w:rsidR="00437E41" w:rsidRPr="00215990">
        <w:rPr>
          <w:rFonts w:ascii="Times New Roman" w:hAnsi="Times New Roman" w:cs="Times New Roman"/>
          <w:lang w:val="en-GB"/>
        </w:rPr>
        <w:t xml:space="preserve"> within host</w:t>
      </w:r>
    </w:p>
    <w:p w14:paraId="5DCD9947" w14:textId="754318A4" w:rsidR="00C432B9" w:rsidRPr="00215990" w:rsidRDefault="00C432B9" w:rsidP="00C432B9">
      <w:pPr>
        <w:spacing w:line="480" w:lineRule="auto"/>
        <w:rPr>
          <w:rFonts w:ascii="Times New Roman" w:hAnsi="Times New Roman" w:cs="Times New Roman"/>
          <w:sz w:val="24"/>
          <w:szCs w:val="24"/>
        </w:rPr>
      </w:pPr>
      <w:r w:rsidRPr="00215990">
        <w:rPr>
          <w:rFonts w:ascii="Times New Roman" w:hAnsi="Times New Roman" w:cs="Times New Roman"/>
          <w:sz w:val="24"/>
          <w:szCs w:val="24"/>
          <w:lang w:val="en-GB"/>
        </w:rPr>
        <w:t xml:space="preserve">With regards to </w:t>
      </w:r>
      <w:r w:rsidR="00B64D6E" w:rsidRPr="00215990">
        <w:rPr>
          <w:rFonts w:ascii="Times New Roman" w:hAnsi="Times New Roman" w:cs="Times New Roman"/>
          <w:sz w:val="24"/>
          <w:szCs w:val="24"/>
          <w:lang w:val="en-GB"/>
        </w:rPr>
        <w:t>viral dissemination within a host</w:t>
      </w:r>
      <w:r w:rsidRPr="00215990">
        <w:rPr>
          <w:rFonts w:ascii="Times New Roman" w:hAnsi="Times New Roman" w:cs="Times New Roman"/>
          <w:sz w:val="24"/>
          <w:szCs w:val="24"/>
          <w:lang w:val="en-GB"/>
        </w:rPr>
        <w:t xml:space="preserve"> and the potential role of this in </w:t>
      </w:r>
      <w:r w:rsidR="00A563B9" w:rsidRPr="00215990">
        <w:rPr>
          <w:rFonts w:ascii="Times New Roman" w:hAnsi="Times New Roman" w:cs="Times New Roman"/>
          <w:sz w:val="24"/>
          <w:szCs w:val="24"/>
          <w:lang w:val="en-GB"/>
        </w:rPr>
        <w:t xml:space="preserve">cross species </w:t>
      </w:r>
      <w:r w:rsidR="00215990" w:rsidRPr="00215990">
        <w:rPr>
          <w:rFonts w:ascii="Times New Roman" w:hAnsi="Times New Roman" w:cs="Times New Roman"/>
          <w:sz w:val="24"/>
          <w:szCs w:val="24"/>
          <w:lang w:val="en-GB"/>
        </w:rPr>
        <w:t>transmission</w:t>
      </w:r>
      <w:r w:rsidR="001923CA" w:rsidRPr="00215990">
        <w:rPr>
          <w:rFonts w:ascii="Times New Roman" w:hAnsi="Times New Roman" w:cs="Times New Roman"/>
          <w:sz w:val="24"/>
          <w:szCs w:val="24"/>
          <w:lang w:val="en-GB"/>
        </w:rPr>
        <w:t xml:space="preserve"> to other hosts</w:t>
      </w:r>
      <w:r w:rsidR="00B64D6E" w:rsidRPr="00215990">
        <w:rPr>
          <w:rFonts w:ascii="Times New Roman" w:hAnsi="Times New Roman" w:cs="Times New Roman"/>
          <w:sz w:val="24"/>
          <w:szCs w:val="24"/>
          <w:lang w:val="en-GB"/>
        </w:rPr>
        <w:t xml:space="preserve">, canine distemper can serve as an illustrative example of the importance of within host dissemination and </w:t>
      </w:r>
      <w:r w:rsidR="00995610" w:rsidRPr="00215990">
        <w:rPr>
          <w:rFonts w:ascii="Times New Roman" w:hAnsi="Times New Roman" w:cs="Times New Roman"/>
          <w:sz w:val="24"/>
          <w:szCs w:val="24"/>
          <w:lang w:val="en-GB"/>
        </w:rPr>
        <w:t>cross species transmission</w:t>
      </w:r>
      <w:r w:rsidR="00A563B9" w:rsidRPr="00215990">
        <w:rPr>
          <w:rFonts w:ascii="Times New Roman" w:hAnsi="Times New Roman" w:cs="Times New Roman"/>
          <w:sz w:val="24"/>
          <w:szCs w:val="24"/>
          <w:lang w:val="en-GB"/>
        </w:rPr>
        <w:t>.</w:t>
      </w:r>
      <w:r w:rsidRPr="00215990">
        <w:rPr>
          <w:rFonts w:ascii="Times New Roman" w:hAnsi="Times New Roman" w:cs="Times New Roman"/>
          <w:sz w:val="24"/>
          <w:szCs w:val="24"/>
          <w:lang w:val="en-GB"/>
        </w:rPr>
        <w:t xml:space="preserve"> Canine </w:t>
      </w:r>
      <w:r w:rsidR="00AA48D4" w:rsidRPr="00215990">
        <w:rPr>
          <w:rFonts w:ascii="Times New Roman" w:hAnsi="Times New Roman" w:cs="Times New Roman"/>
          <w:sz w:val="24"/>
          <w:szCs w:val="24"/>
          <w:lang w:val="en-GB"/>
        </w:rPr>
        <w:t>distempe</w:t>
      </w:r>
      <w:r w:rsidRPr="00215990">
        <w:rPr>
          <w:rFonts w:ascii="Times New Roman" w:hAnsi="Times New Roman" w:cs="Times New Roman"/>
          <w:sz w:val="24"/>
          <w:szCs w:val="24"/>
          <w:lang w:val="en-GB"/>
        </w:rPr>
        <w:t xml:space="preserve">r virus is considered a multi-cell and multi-host pathogen that </w:t>
      </w:r>
      <w:r w:rsidR="001923CA" w:rsidRPr="00215990">
        <w:rPr>
          <w:rFonts w:ascii="Times New Roman" w:hAnsi="Times New Roman" w:cs="Times New Roman"/>
          <w:sz w:val="24"/>
          <w:szCs w:val="24"/>
          <w:lang w:val="en-GB"/>
        </w:rPr>
        <w:t>can</w:t>
      </w:r>
      <w:r w:rsidRPr="00215990">
        <w:rPr>
          <w:rFonts w:ascii="Times New Roman" w:hAnsi="Times New Roman" w:cs="Times New Roman"/>
          <w:sz w:val="24"/>
          <w:szCs w:val="24"/>
          <w:lang w:val="en-GB"/>
        </w:rPr>
        <w:t xml:space="preserve"> infect three different types of host cells; epithelial, lymphoid, and neurological cells  </w:t>
      </w:r>
      <w:r w:rsidRPr="00215990">
        <w:rPr>
          <w:rFonts w:ascii="Times New Roman" w:hAnsi="Times New Roman" w:cs="Times New Roman"/>
          <w:sz w:val="24"/>
          <w:szCs w:val="24"/>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215990">
        <w:rPr>
          <w:rFonts w:ascii="Times New Roman" w:hAnsi="Times New Roman" w:cs="Times New Roman"/>
          <w:sz w:val="24"/>
          <w:szCs w:val="24"/>
          <w:lang w:val="en-GB"/>
        </w:rPr>
        <w:instrText xml:space="preserve"> ADDIN EN.CITE </w:instrText>
      </w:r>
      <w:r w:rsidRPr="00215990">
        <w:rPr>
          <w:rFonts w:ascii="Times New Roman" w:hAnsi="Times New Roman" w:cs="Times New Roman"/>
          <w:sz w:val="24"/>
          <w:szCs w:val="24"/>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215990">
        <w:rPr>
          <w:rFonts w:ascii="Times New Roman" w:hAnsi="Times New Roman" w:cs="Times New Roman"/>
          <w:sz w:val="24"/>
          <w:szCs w:val="24"/>
          <w:lang w:val="en-GB"/>
        </w:rPr>
        <w:instrText xml:space="preserve"> ADDIN EN.CITE.DATA </w:instrText>
      </w:r>
      <w:r w:rsidRPr="00215990">
        <w:rPr>
          <w:rFonts w:ascii="Times New Roman" w:hAnsi="Times New Roman" w:cs="Times New Roman"/>
          <w:sz w:val="24"/>
          <w:szCs w:val="24"/>
          <w:lang w:val="en-GB"/>
        </w:rPr>
      </w:r>
      <w:r w:rsidRPr="00215990">
        <w:rPr>
          <w:rFonts w:ascii="Times New Roman" w:hAnsi="Times New Roman" w:cs="Times New Roman"/>
          <w:sz w:val="24"/>
          <w:szCs w:val="24"/>
          <w:lang w:val="en-GB"/>
        </w:rPr>
        <w:fldChar w:fldCharType="end"/>
      </w:r>
      <w:r w:rsidRPr="00215990">
        <w:rPr>
          <w:rFonts w:ascii="Times New Roman" w:hAnsi="Times New Roman" w:cs="Times New Roman"/>
          <w:sz w:val="24"/>
          <w:szCs w:val="24"/>
          <w:lang w:val="en-GB"/>
        </w:rPr>
      </w:r>
      <w:r w:rsidRPr="00215990">
        <w:rPr>
          <w:rFonts w:ascii="Times New Roman" w:hAnsi="Times New Roman" w:cs="Times New Roman"/>
          <w:sz w:val="24"/>
          <w:szCs w:val="24"/>
          <w:lang w:val="en-GB"/>
        </w:rPr>
        <w:fldChar w:fldCharType="separate"/>
      </w:r>
      <w:r w:rsidRPr="00215990">
        <w:rPr>
          <w:rFonts w:ascii="Times New Roman" w:hAnsi="Times New Roman" w:cs="Times New Roman"/>
          <w:sz w:val="24"/>
          <w:szCs w:val="24"/>
          <w:lang w:val="en-GB"/>
        </w:rPr>
        <w:t>(Rendon-Marin et al. 2019)</w:t>
      </w:r>
      <w:r w:rsidRPr="00215990">
        <w:rPr>
          <w:rFonts w:ascii="Times New Roman" w:hAnsi="Times New Roman" w:cs="Times New Roman"/>
          <w:sz w:val="24"/>
          <w:szCs w:val="24"/>
          <w:lang w:val="en-GB"/>
        </w:rPr>
        <w:fldChar w:fldCharType="end"/>
      </w:r>
      <w:r w:rsidRPr="00215990">
        <w:rPr>
          <w:rFonts w:ascii="Times New Roman" w:hAnsi="Times New Roman" w:cs="Times New Roman"/>
          <w:sz w:val="24"/>
          <w:szCs w:val="24"/>
          <w:lang w:val="en-GB"/>
        </w:rPr>
        <w:t xml:space="preserve">. During the first stages of infection within the host, resident </w:t>
      </w:r>
      <w:r w:rsidR="00A563B9" w:rsidRPr="00215990">
        <w:rPr>
          <w:rFonts w:ascii="Times New Roman" w:hAnsi="Times New Roman" w:cs="Times New Roman"/>
          <w:sz w:val="24"/>
          <w:szCs w:val="24"/>
          <w:lang w:val="en-GB"/>
        </w:rPr>
        <w:t xml:space="preserve">dendritic </w:t>
      </w:r>
      <w:r w:rsidR="00215990" w:rsidRPr="00215990">
        <w:rPr>
          <w:rFonts w:ascii="Times New Roman" w:hAnsi="Times New Roman" w:cs="Times New Roman"/>
          <w:sz w:val="24"/>
          <w:szCs w:val="24"/>
          <w:lang w:val="en-GB"/>
        </w:rPr>
        <w:t>cells</w:t>
      </w:r>
      <w:r w:rsidRPr="00215990">
        <w:rPr>
          <w:rFonts w:ascii="Times New Roman" w:hAnsi="Times New Roman" w:cs="Times New Roman"/>
          <w:sz w:val="24"/>
          <w:szCs w:val="24"/>
          <w:lang w:val="en-GB"/>
        </w:rPr>
        <w:t xml:space="preserve"> and alveolar macrophages in the respiratory tract are infected along with other cells which express CD150 in the alveolae. Infected cells carry the virus to the draining lymph node where resident activated T-cells and B-cells are infected through the CD150 receptor, resulting in virus amplification and the initiation of primary </w:t>
      </w:r>
      <w:commentRangeStart w:id="8"/>
      <w:r w:rsidRPr="00215990">
        <w:rPr>
          <w:rFonts w:ascii="Times New Roman" w:hAnsi="Times New Roman" w:cs="Times New Roman"/>
          <w:sz w:val="24"/>
          <w:szCs w:val="24"/>
          <w:lang w:val="en-GB"/>
        </w:rPr>
        <w:t>viremia</w:t>
      </w:r>
      <w:commentRangeEnd w:id="8"/>
      <w:r w:rsidR="001923CA" w:rsidRPr="00215990">
        <w:rPr>
          <w:rStyle w:val="CommentReference"/>
          <w:rFonts w:ascii="Times New Roman" w:hAnsi="Times New Roman" w:cs="Times New Roman"/>
          <w:sz w:val="24"/>
          <w:szCs w:val="24"/>
        </w:rPr>
        <w:commentReference w:id="8"/>
      </w:r>
      <w:r w:rsidRPr="00215990">
        <w:rPr>
          <w:rFonts w:ascii="Times New Roman" w:hAnsi="Times New Roman" w:cs="Times New Roman"/>
          <w:sz w:val="24"/>
          <w:szCs w:val="24"/>
          <w:lang w:val="en-GB"/>
        </w:rPr>
        <w:t xml:space="preserve">. The virus </w:t>
      </w:r>
      <w:r w:rsidR="001923CA" w:rsidRPr="00215990">
        <w:rPr>
          <w:rFonts w:ascii="Times New Roman" w:hAnsi="Times New Roman" w:cs="Times New Roman"/>
          <w:sz w:val="24"/>
          <w:szCs w:val="24"/>
          <w:lang w:val="en-GB"/>
        </w:rPr>
        <w:t>then disseminates to</w:t>
      </w:r>
      <w:r w:rsidRPr="00215990">
        <w:rPr>
          <w:rFonts w:ascii="Times New Roman" w:hAnsi="Times New Roman" w:cs="Times New Roman"/>
          <w:sz w:val="24"/>
          <w:szCs w:val="24"/>
          <w:lang w:val="en-GB"/>
        </w:rPr>
        <w:t xml:space="preserve"> secondary lymphoid organs and </w:t>
      </w:r>
      <w:r w:rsidR="001923CA" w:rsidRPr="00215990">
        <w:rPr>
          <w:rFonts w:ascii="Times New Roman" w:hAnsi="Times New Roman" w:cs="Times New Roman"/>
          <w:sz w:val="24"/>
          <w:szCs w:val="24"/>
          <w:lang w:val="en-GB"/>
        </w:rPr>
        <w:t>is spread</w:t>
      </w:r>
      <w:r w:rsidRPr="00215990">
        <w:rPr>
          <w:rFonts w:ascii="Times New Roman" w:hAnsi="Times New Roman" w:cs="Times New Roman"/>
          <w:sz w:val="24"/>
          <w:szCs w:val="24"/>
          <w:lang w:val="en-GB"/>
        </w:rPr>
        <w:t xml:space="preserve"> through the entire immune system, </w:t>
      </w:r>
      <w:r w:rsidR="00A563B9" w:rsidRPr="00215990">
        <w:rPr>
          <w:rFonts w:ascii="Times New Roman" w:hAnsi="Times New Roman" w:cs="Times New Roman"/>
          <w:sz w:val="24"/>
          <w:szCs w:val="24"/>
          <w:lang w:val="en-GB"/>
        </w:rPr>
        <w:t>and finally</w:t>
      </w:r>
      <w:r w:rsidRPr="00215990">
        <w:rPr>
          <w:rFonts w:ascii="Times New Roman" w:hAnsi="Times New Roman" w:cs="Times New Roman"/>
          <w:sz w:val="24"/>
          <w:szCs w:val="24"/>
          <w:lang w:val="en-GB"/>
        </w:rPr>
        <w:t xml:space="preserve"> disseminates to brain, liver, skin, gastrointestinal tract, genitals, and respiratory mucosal surfaces. This systemic spread, particularly to </w:t>
      </w:r>
      <w:r w:rsidR="001923CA" w:rsidRPr="00215990">
        <w:rPr>
          <w:rFonts w:ascii="Times New Roman" w:hAnsi="Times New Roman" w:cs="Times New Roman"/>
          <w:sz w:val="24"/>
          <w:szCs w:val="24"/>
          <w:lang w:val="en-GB"/>
        </w:rPr>
        <w:t xml:space="preserve">the </w:t>
      </w:r>
      <w:r w:rsidRPr="00215990">
        <w:rPr>
          <w:rFonts w:ascii="Times New Roman" w:hAnsi="Times New Roman" w:cs="Times New Roman"/>
          <w:sz w:val="24"/>
          <w:szCs w:val="24"/>
          <w:lang w:val="en-GB"/>
        </w:rPr>
        <w:t>respiratory mucosa</w:t>
      </w:r>
      <w:r w:rsidR="001923CA" w:rsidRPr="00215990">
        <w:rPr>
          <w:rFonts w:ascii="Times New Roman" w:hAnsi="Times New Roman" w:cs="Times New Roman"/>
          <w:sz w:val="24"/>
          <w:szCs w:val="24"/>
          <w:lang w:val="en-GB"/>
        </w:rPr>
        <w:t xml:space="preserve">, </w:t>
      </w:r>
      <w:r w:rsidRPr="00215990">
        <w:rPr>
          <w:rFonts w:ascii="Times New Roman" w:hAnsi="Times New Roman" w:cs="Times New Roman"/>
          <w:sz w:val="24"/>
          <w:szCs w:val="24"/>
          <w:lang w:val="en-GB"/>
        </w:rPr>
        <w:t xml:space="preserve">results in the potential for rapid transmission dynamics </w:t>
      </w:r>
      <w:r w:rsidRPr="00215990">
        <w:rPr>
          <w:rFonts w:ascii="Times New Roman" w:hAnsi="Times New Roman" w:cs="Times New Roman"/>
          <w:sz w:val="24"/>
          <w:szCs w:val="24"/>
        </w:rPr>
        <w:t xml:space="preserve">through close contact populations. This </w:t>
      </w:r>
      <w:r w:rsidR="001923CA" w:rsidRPr="00215990">
        <w:rPr>
          <w:rFonts w:ascii="Times New Roman" w:hAnsi="Times New Roman" w:cs="Times New Roman"/>
          <w:sz w:val="24"/>
          <w:szCs w:val="24"/>
        </w:rPr>
        <w:t>strategy of using</w:t>
      </w:r>
      <w:r w:rsidRPr="00215990">
        <w:rPr>
          <w:rFonts w:ascii="Times New Roman" w:hAnsi="Times New Roman" w:cs="Times New Roman"/>
          <w:sz w:val="24"/>
          <w:szCs w:val="24"/>
        </w:rPr>
        <w:t xml:space="preserve"> the lymphatic system to spread systemically is almost certainly involved in this virus’ ability to infect a wide range of species</w:t>
      </w:r>
      <w:r w:rsidR="00823D5C" w:rsidRPr="00215990">
        <w:rPr>
          <w:rFonts w:ascii="Times New Roman" w:hAnsi="Times New Roman" w:cs="Times New Roman"/>
          <w:sz w:val="24"/>
          <w:szCs w:val="24"/>
        </w:rPr>
        <w:t xml:space="preserve"> </w:t>
      </w:r>
      <w:r w:rsidR="00823D5C" w:rsidRPr="00215990">
        <w:rPr>
          <w:rFonts w:ascii="Times New Roman" w:hAnsi="Times New Roman" w:cs="Times New Roman"/>
          <w:sz w:val="24"/>
          <w:szCs w:val="24"/>
        </w:rPr>
        <w:fldChar w:fldCharType="begin"/>
      </w:r>
      <w:r w:rsidR="00823D5C" w:rsidRPr="00215990">
        <w:rPr>
          <w:rFonts w:ascii="Times New Roman" w:hAnsi="Times New Roman" w:cs="Times New Roman"/>
          <w:sz w:val="24"/>
          <w:szCs w:val="24"/>
        </w:rPr>
        <w:instrText xml:space="preserve"> ADDIN EN.CITE &lt;EndNote&gt;&lt;Cite&gt;&lt;Author&gt;Beineke&lt;/Author&gt;&lt;Year&gt;2015&lt;/Year&gt;&lt;RecNum&gt;7785&lt;/RecNum&gt;&lt;DisplayText&gt;(Beineke et al. 2015)&lt;/DisplayText&gt;&lt;record&gt;&lt;rec-number&gt;7785&lt;/rec-number&gt;&lt;foreign-keys&gt;&lt;key app="EN" db-id="pv99xppxsftrpnevsxkp0tvm950xsdp9wz2x" timestamp="1676558859"&gt;7785&lt;/key&gt;&lt;/foreign-keys&gt;&lt;ref-type name="Journal Article"&gt;17&lt;/ref-type&gt;&lt;contributors&gt;&lt;authors&gt;&lt;author&gt;Beineke, Andreas&lt;/author&gt;&lt;author&gt;Baumgärtner, Wolfgang&lt;/author&gt;&lt;author&gt;Wohlsein, Peter&lt;/author&gt;&lt;/authors&gt;&lt;/contributors&gt;&lt;titles&gt;&lt;title&gt;Cross-species transmission of canine distemper virus—an update&lt;/title&gt;&lt;secondary-title&gt;One Health&lt;/secondary-title&gt;&lt;/titles&gt;&lt;periodical&gt;&lt;full-title&gt;One Health&lt;/full-title&gt;&lt;/periodical&gt;&lt;pages&gt;49-59&lt;/pages&gt;&lt;volume&gt;1&lt;/volume&gt;&lt;dates&gt;&lt;year&gt;2015&lt;/year&gt;&lt;/dates&gt;&lt;isbn&gt;2352-7714&lt;/isbn&gt;&lt;urls&gt;&lt;/urls&gt;&lt;/record&gt;&lt;/Cite&gt;&lt;/EndNote&gt;</w:instrText>
      </w:r>
      <w:r w:rsidR="00823D5C" w:rsidRPr="00215990">
        <w:rPr>
          <w:rFonts w:ascii="Times New Roman" w:hAnsi="Times New Roman" w:cs="Times New Roman"/>
          <w:sz w:val="24"/>
          <w:szCs w:val="24"/>
        </w:rPr>
        <w:fldChar w:fldCharType="separate"/>
      </w:r>
      <w:r w:rsidR="00823D5C" w:rsidRPr="00215990">
        <w:rPr>
          <w:rFonts w:ascii="Times New Roman" w:hAnsi="Times New Roman" w:cs="Times New Roman"/>
          <w:noProof/>
          <w:sz w:val="24"/>
          <w:szCs w:val="24"/>
        </w:rPr>
        <w:t>(Beineke et al. 2015)</w:t>
      </w:r>
      <w:r w:rsidR="00823D5C" w:rsidRPr="00215990">
        <w:rPr>
          <w:rFonts w:ascii="Times New Roman" w:hAnsi="Times New Roman" w:cs="Times New Roman"/>
          <w:sz w:val="24"/>
          <w:szCs w:val="24"/>
        </w:rPr>
        <w:fldChar w:fldCharType="end"/>
      </w:r>
      <w:r w:rsidRPr="00215990">
        <w:rPr>
          <w:rFonts w:ascii="Times New Roman" w:hAnsi="Times New Roman" w:cs="Times New Roman"/>
          <w:sz w:val="24"/>
          <w:szCs w:val="24"/>
        </w:rPr>
        <w:t xml:space="preserve">. </w:t>
      </w:r>
    </w:p>
    <w:p w14:paraId="1E5475D0" w14:textId="67521727" w:rsidR="00C432B9" w:rsidRPr="00215990" w:rsidRDefault="00C432B9" w:rsidP="001C5DAA">
      <w:pPr>
        <w:pStyle w:val="Heading3"/>
        <w:rPr>
          <w:rFonts w:ascii="Times New Roman" w:hAnsi="Times New Roman" w:cs="Times New Roman"/>
        </w:rPr>
      </w:pPr>
      <w:commentRangeStart w:id="9"/>
      <w:r w:rsidRPr="00215990">
        <w:rPr>
          <w:rFonts w:ascii="Times New Roman" w:hAnsi="Times New Roman" w:cs="Times New Roman"/>
        </w:rPr>
        <w:lastRenderedPageBreak/>
        <w:t>Secondary Replication</w:t>
      </w:r>
      <w:commentRangeEnd w:id="9"/>
      <w:r w:rsidR="001923CA" w:rsidRPr="00215990">
        <w:rPr>
          <w:rStyle w:val="CommentReference"/>
          <w:rFonts w:ascii="Times New Roman" w:eastAsiaTheme="minorHAnsi" w:hAnsi="Times New Roman" w:cs="Times New Roman"/>
          <w:color w:val="auto"/>
        </w:rPr>
        <w:commentReference w:id="9"/>
      </w:r>
    </w:p>
    <w:p w14:paraId="7A0C27EC" w14:textId="6F228F7A" w:rsidR="008D73FA" w:rsidRPr="00215990" w:rsidRDefault="001A6745" w:rsidP="001C5DAA">
      <w:pPr>
        <w:spacing w:line="480" w:lineRule="auto"/>
        <w:rPr>
          <w:rFonts w:ascii="Times New Roman" w:hAnsi="Times New Roman" w:cs="Times New Roman"/>
          <w:sz w:val="24"/>
          <w:szCs w:val="24"/>
        </w:rPr>
      </w:pPr>
      <w:r w:rsidRPr="00215990">
        <w:rPr>
          <w:rFonts w:ascii="Times New Roman" w:hAnsi="Times New Roman" w:cs="Times New Roman"/>
          <w:sz w:val="24"/>
          <w:szCs w:val="24"/>
        </w:rPr>
        <w:t>In addition to</w:t>
      </w:r>
      <w:r w:rsidR="00E77CCE" w:rsidRPr="00215990">
        <w:rPr>
          <w:rFonts w:ascii="Times New Roman" w:hAnsi="Times New Roman" w:cs="Times New Roman"/>
          <w:sz w:val="24"/>
          <w:szCs w:val="24"/>
        </w:rPr>
        <w:t xml:space="preserve"> receptor selection, a large part of cellular pathogenesis and</w:t>
      </w:r>
      <w:r w:rsidR="00C84C77" w:rsidRPr="00215990">
        <w:rPr>
          <w:rFonts w:ascii="Times New Roman" w:hAnsi="Times New Roman" w:cs="Times New Roman"/>
          <w:sz w:val="24"/>
          <w:szCs w:val="24"/>
        </w:rPr>
        <w:t xml:space="preserve"> within-host infection dynamics</w:t>
      </w:r>
      <w:r w:rsidR="00E77CCE" w:rsidRPr="00215990">
        <w:rPr>
          <w:rFonts w:ascii="Times New Roman" w:hAnsi="Times New Roman" w:cs="Times New Roman"/>
          <w:sz w:val="24"/>
          <w:szCs w:val="24"/>
        </w:rPr>
        <w:t xml:space="preserve"> are controlled by the distribution of the receptor used by the virus</w:t>
      </w:r>
      <w:r w:rsidR="00511715" w:rsidRPr="00215990">
        <w:rPr>
          <w:rFonts w:ascii="Times New Roman" w:hAnsi="Times New Roman" w:cs="Times New Roman"/>
          <w:sz w:val="24"/>
          <w:szCs w:val="24"/>
        </w:rPr>
        <w:t xml:space="preserve"> within or across organ systems</w:t>
      </w:r>
      <w:r w:rsidR="00BD328A" w:rsidRPr="00215990">
        <w:rPr>
          <w:rFonts w:ascii="Times New Roman" w:hAnsi="Times New Roman" w:cs="Times New Roman"/>
          <w:sz w:val="24"/>
          <w:szCs w:val="24"/>
        </w:rPr>
        <w:t xml:space="preserve"> that </w:t>
      </w:r>
      <w:r w:rsidR="008F3AB0" w:rsidRPr="00215990">
        <w:rPr>
          <w:rFonts w:ascii="Times New Roman" w:hAnsi="Times New Roman" w:cs="Times New Roman"/>
          <w:sz w:val="24"/>
          <w:szCs w:val="24"/>
        </w:rPr>
        <w:t>allow</w:t>
      </w:r>
      <w:r w:rsidR="00BD328A" w:rsidRPr="00215990">
        <w:rPr>
          <w:rFonts w:ascii="Times New Roman" w:hAnsi="Times New Roman" w:cs="Times New Roman"/>
          <w:sz w:val="24"/>
          <w:szCs w:val="24"/>
        </w:rPr>
        <w:t xml:space="preserve"> secondary replication at distant sites</w:t>
      </w:r>
      <w:r w:rsidR="00511715" w:rsidRPr="00215990">
        <w:rPr>
          <w:rFonts w:ascii="Times New Roman" w:hAnsi="Times New Roman" w:cs="Times New Roman"/>
          <w:sz w:val="24"/>
          <w:szCs w:val="24"/>
        </w:rPr>
        <w:t>.</w:t>
      </w:r>
      <w:r w:rsidR="00E77CCE" w:rsidRPr="00215990">
        <w:rPr>
          <w:rFonts w:ascii="Times New Roman" w:hAnsi="Times New Roman" w:cs="Times New Roman"/>
          <w:sz w:val="24"/>
          <w:szCs w:val="24"/>
        </w:rPr>
        <w:t xml:space="preserve"> </w:t>
      </w:r>
      <w:r w:rsidR="00C43388" w:rsidRPr="00215990">
        <w:rPr>
          <w:rFonts w:ascii="Times New Roman" w:hAnsi="Times New Roman" w:cs="Times New Roman"/>
          <w:sz w:val="24"/>
          <w:szCs w:val="24"/>
        </w:rPr>
        <w:t xml:space="preserve">The most studied system of receptor distribution </w:t>
      </w:r>
      <w:r w:rsidR="001923CA" w:rsidRPr="00215990">
        <w:rPr>
          <w:rFonts w:ascii="Times New Roman" w:hAnsi="Times New Roman" w:cs="Times New Roman"/>
          <w:sz w:val="24"/>
          <w:szCs w:val="24"/>
        </w:rPr>
        <w:t>across</w:t>
      </w:r>
      <w:r w:rsidR="00C43388" w:rsidRPr="00215990">
        <w:rPr>
          <w:rFonts w:ascii="Times New Roman" w:hAnsi="Times New Roman" w:cs="Times New Roman"/>
          <w:sz w:val="24"/>
          <w:szCs w:val="24"/>
        </w:rPr>
        <w:t xml:space="preserve"> different host </w:t>
      </w:r>
      <w:r w:rsidR="001923CA" w:rsidRPr="00215990">
        <w:rPr>
          <w:rFonts w:ascii="Times New Roman" w:hAnsi="Times New Roman" w:cs="Times New Roman"/>
          <w:sz w:val="24"/>
          <w:szCs w:val="24"/>
        </w:rPr>
        <w:t>species is that of influenza</w:t>
      </w:r>
      <w:r w:rsidR="00C43388" w:rsidRPr="00215990">
        <w:rPr>
          <w:rFonts w:ascii="Times New Roman" w:hAnsi="Times New Roman" w:cs="Times New Roman"/>
          <w:sz w:val="24"/>
          <w:szCs w:val="24"/>
        </w:rPr>
        <w:t xml:space="preserve"> virus. </w:t>
      </w:r>
      <w:r w:rsidR="00E77CCE" w:rsidRPr="00215990">
        <w:rPr>
          <w:rFonts w:ascii="Times New Roman" w:hAnsi="Times New Roman" w:cs="Times New Roman"/>
          <w:sz w:val="24"/>
          <w:szCs w:val="24"/>
        </w:rPr>
        <w:t xml:space="preserve"> Avian and human influenza </w:t>
      </w:r>
      <w:r w:rsidR="00A452CA" w:rsidRPr="00215990">
        <w:rPr>
          <w:rFonts w:ascii="Times New Roman" w:hAnsi="Times New Roman" w:cs="Times New Roman"/>
          <w:sz w:val="24"/>
          <w:szCs w:val="24"/>
        </w:rPr>
        <w:t xml:space="preserve">strains </w:t>
      </w:r>
      <w:r w:rsidR="00E77CCE" w:rsidRPr="00215990">
        <w:rPr>
          <w:rFonts w:ascii="Times New Roman" w:hAnsi="Times New Roman" w:cs="Times New Roman"/>
          <w:sz w:val="24"/>
          <w:szCs w:val="24"/>
        </w:rPr>
        <w:t xml:space="preserve">preferentially use differently terminated sialic acid receptors with SAα2,3Gal (avian receptor) and SAα2,6Gal (mammalian receptor) terminated saccharides </w:t>
      </w:r>
      <w:r w:rsidR="00A452CA" w:rsidRPr="00215990">
        <w:rPr>
          <w:rFonts w:ascii="Times New Roman" w:hAnsi="Times New Roman" w:cs="Times New Roman"/>
          <w:sz w:val="24"/>
          <w:szCs w:val="24"/>
        </w:rPr>
        <w:t xml:space="preserve">distributed </w:t>
      </w:r>
      <w:r w:rsidR="00E77CCE" w:rsidRPr="00215990">
        <w:rPr>
          <w:rFonts w:ascii="Times New Roman" w:hAnsi="Times New Roman" w:cs="Times New Roman"/>
          <w:sz w:val="24"/>
          <w:szCs w:val="24"/>
        </w:rPr>
        <w:t xml:space="preserve">in the upper respiratory tract of birds and </w:t>
      </w:r>
      <w:r w:rsidR="00A967B2" w:rsidRPr="00215990">
        <w:rPr>
          <w:rFonts w:ascii="Times New Roman" w:hAnsi="Times New Roman" w:cs="Times New Roman"/>
          <w:sz w:val="24"/>
          <w:szCs w:val="24"/>
        </w:rPr>
        <w:t>humans, respectively</w:t>
      </w:r>
      <w:r w:rsidR="00995610" w:rsidRPr="00215990">
        <w:rPr>
          <w:rFonts w:ascii="Times New Roman" w:hAnsi="Times New Roman" w:cs="Times New Roman"/>
          <w:sz w:val="24"/>
          <w:szCs w:val="24"/>
        </w:rPr>
        <w:fldChar w:fldCharType="begin"/>
      </w:r>
      <w:r w:rsidR="00995610" w:rsidRPr="00215990">
        <w:rPr>
          <w:rFonts w:ascii="Times New Roman" w:hAnsi="Times New Roman" w:cs="Times New Roman"/>
          <w:sz w:val="24"/>
          <w:szCs w:val="24"/>
        </w:rPr>
        <w:instrText xml:space="preserve"> ADDIN EN.CITE &lt;EndNote&gt;&lt;Cite&gt;&lt;Author&gt;Kumlin&lt;/Author&gt;&lt;Year&gt;2008&lt;/Year&gt;&lt;RecNum&gt;7644&lt;/RecNum&gt;&lt;DisplayText&gt;(Kumlin et al. 2008)&lt;/DisplayText&gt;&lt;record&gt;&lt;rec-number&gt;7644&lt;/rec-number&gt;&lt;foreign-keys&gt;&lt;key app="EN" db-id="pv99xppxsftrpnevsxkp0tvm950xsdp9wz2x" timestamp="1667067482"&gt;7644&lt;/key&gt;&lt;/foreign-keys&gt;&lt;ref-type name="Journal Article"&gt;17&lt;/ref-type&gt;&lt;contributors&gt;&lt;authors&gt;&lt;author&gt;Kumlin, Urban&lt;/author&gt;&lt;author&gt;Olofsson, Sigvard&lt;/author&gt;&lt;author&gt;Dimock, Ken&lt;/author&gt;&lt;author&gt;Arnberg, Niklas&lt;/author&gt;&lt;/authors&gt;&lt;/contributors&gt;&lt;titles&gt;&lt;title&gt;Sialic acid tissue distribution and influenza virus tropism&lt;/title&gt;&lt;secondary-title&gt;Influenza and other respiratory viruses&lt;/secondary-title&gt;&lt;/titles&gt;&lt;periodical&gt;&lt;full-title&gt;Influenza and other respiratory viruses&lt;/full-title&gt;&lt;/periodical&gt;&lt;pages&gt;147-154&lt;/pages&gt;&lt;volume&gt;2&lt;/volume&gt;&lt;number&gt;5&lt;/number&gt;&lt;dates&gt;&lt;year&gt;2008&lt;/year&gt;&lt;/dates&gt;&lt;isbn&gt;1750-2640&lt;/isbn&gt;&lt;urls&gt;&lt;/urls&gt;&lt;/record&gt;&lt;/Cite&gt;&lt;/EndNote&gt;</w:instrText>
      </w:r>
      <w:r w:rsidR="00995610" w:rsidRPr="00215990">
        <w:rPr>
          <w:rFonts w:ascii="Times New Roman" w:hAnsi="Times New Roman" w:cs="Times New Roman"/>
          <w:sz w:val="24"/>
          <w:szCs w:val="24"/>
        </w:rPr>
        <w:fldChar w:fldCharType="separate"/>
      </w:r>
      <w:r w:rsidR="00995610" w:rsidRPr="00215990">
        <w:rPr>
          <w:rFonts w:ascii="Times New Roman" w:hAnsi="Times New Roman" w:cs="Times New Roman"/>
          <w:sz w:val="24"/>
          <w:szCs w:val="24"/>
        </w:rPr>
        <w:t>(Kumlin et al. 2008)</w:t>
      </w:r>
      <w:r w:rsidR="00995610" w:rsidRPr="00215990">
        <w:rPr>
          <w:rFonts w:ascii="Times New Roman" w:hAnsi="Times New Roman" w:cs="Times New Roman"/>
          <w:sz w:val="24"/>
          <w:szCs w:val="24"/>
        </w:rPr>
        <w:fldChar w:fldCharType="end"/>
      </w:r>
      <w:r w:rsidR="00A563B9" w:rsidRPr="00215990">
        <w:rPr>
          <w:rFonts w:ascii="Times New Roman" w:hAnsi="Times New Roman" w:cs="Times New Roman"/>
          <w:sz w:val="24"/>
          <w:szCs w:val="24"/>
        </w:rPr>
        <w:t>.</w:t>
      </w:r>
      <w:r w:rsidR="00E77CCE" w:rsidRPr="00215990">
        <w:rPr>
          <w:rFonts w:ascii="Times New Roman" w:hAnsi="Times New Roman" w:cs="Times New Roman"/>
          <w:sz w:val="24"/>
          <w:szCs w:val="24"/>
        </w:rPr>
        <w:t xml:space="preserve"> However, both types of receptor are </w:t>
      </w:r>
      <w:r w:rsidR="00A967B2" w:rsidRPr="00215990">
        <w:rPr>
          <w:rFonts w:ascii="Times New Roman" w:hAnsi="Times New Roman" w:cs="Times New Roman"/>
          <w:sz w:val="24"/>
          <w:szCs w:val="24"/>
        </w:rPr>
        <w:t xml:space="preserve">also present </w:t>
      </w:r>
      <w:r w:rsidR="00E77CCE" w:rsidRPr="00215990">
        <w:rPr>
          <w:rFonts w:ascii="Times New Roman" w:hAnsi="Times New Roman" w:cs="Times New Roman"/>
          <w:sz w:val="24"/>
          <w:szCs w:val="24"/>
        </w:rPr>
        <w:t xml:space="preserve">in the upper respiratory tract of pigs giving rise to the pigs as a “mixing vessel” theory of flu recombination and evolution </w:t>
      </w:r>
      <w:r w:rsidR="00E77CCE" w:rsidRPr="00215990">
        <w:rPr>
          <w:rFonts w:ascii="Times New Roman" w:hAnsi="Times New Roman" w:cs="Times New Roman"/>
          <w:sz w:val="24"/>
          <w:szCs w:val="24"/>
        </w:rPr>
        <w:fldChar w:fldCharType="begin"/>
      </w:r>
      <w:r w:rsidR="00E77CCE" w:rsidRPr="00215990">
        <w:rPr>
          <w:rFonts w:ascii="Times New Roman" w:hAnsi="Times New Roman" w:cs="Times New Roman"/>
          <w:sz w:val="24"/>
          <w:szCs w:val="24"/>
        </w:rPr>
        <w:instrText xml:space="preserve"> ADDIN EN.CITE &lt;EndNote&gt;&lt;Cite&gt;&lt;Author&gt;Ma&lt;/Author&gt;&lt;Year&gt;2008&lt;/Year&gt;&lt;RecNum&gt;112&lt;/RecNum&gt;&lt;DisplayText&gt;(Ma et al. 2008)&lt;/DisplayText&gt;&lt;record&gt;&lt;rec-number&gt;112&lt;/rec-number&gt;&lt;foreign-keys&gt;&lt;key app="EN" db-id="pv99xppxsftrpnevsxkp0tvm950xsdp9wz2x" timestamp="1655079620"&gt;112&lt;/key&gt;&lt;/foreign-keys&gt;&lt;ref-type name="Journal Article"&gt;17&lt;/ref-type&gt;&lt;contributors&gt;&lt;authors&gt;&lt;author&gt;Ma, W.&lt;/author&gt;&lt;author&gt;Kahn, R. E.&lt;/author&gt;&lt;author&gt;Richt, J. A.&lt;/author&gt;&lt;/authors&gt;&lt;/contributors&gt;&lt;auth-address&gt;Department of Diagnostic Medicine/Pathobiology, College of Veterinary Medicine, Kansas State University, Manhattan, KS, 66506, USA.&lt;/auth-address&gt;&lt;titles&gt;&lt;title&gt;The pig as a mixing vessel for influenza viruses: Human and veterinary implications&lt;/title&gt;&lt;secondary-title&gt;J Mol Genet Med&lt;/secondary-title&gt;&lt;/titles&gt;&lt;periodical&gt;&lt;full-title&gt;J Mol Genet Med&lt;/full-title&gt;&lt;/periodical&gt;&lt;pages&gt;158-66&lt;/pages&gt;&lt;volume&gt;3&lt;/volume&gt;&lt;number&gt;1&lt;/number&gt;&lt;edition&gt;2008/01/01&lt;/edition&gt;&lt;keywords&gt;&lt;keyword&gt;Swine&lt;/keyword&gt;&lt;keyword&gt;genetic reassortment&lt;/keyword&gt;&lt;keyword&gt;human pandemic&lt;/keyword&gt;&lt;keyword&gt;influenza A virus&lt;/keyword&gt;&lt;keyword&gt;mixing vessel&lt;/keyword&gt;&lt;/keywords&gt;&lt;dates&gt;&lt;year&gt;2008&lt;/year&gt;&lt;pub-dates&gt;&lt;date&gt;Nov 27&lt;/date&gt;&lt;/pub-dates&gt;&lt;/dates&gt;&lt;isbn&gt;1747-0862 (Print)&amp;#xD;1747-0862 (Linking)&lt;/isbn&gt;&lt;accession-num&gt;19565018&lt;/accession-num&gt;&lt;urls&gt;&lt;related-urls&gt;&lt;url&gt;https://www.ncbi.nlm.nih.gov/pubmed/19565018&lt;/url&gt;&lt;/related-urls&gt;&lt;/urls&gt;&lt;custom2&gt;PMC2702078&lt;/custom2&gt;&lt;/record&gt;&lt;/Cite&gt;&lt;/EndNote&gt;</w:instrText>
      </w:r>
      <w:r w:rsidR="00E77CCE" w:rsidRPr="00215990">
        <w:rPr>
          <w:rFonts w:ascii="Times New Roman" w:hAnsi="Times New Roman" w:cs="Times New Roman"/>
          <w:sz w:val="24"/>
          <w:szCs w:val="24"/>
        </w:rPr>
        <w:fldChar w:fldCharType="separate"/>
      </w:r>
      <w:r w:rsidR="00E77CCE" w:rsidRPr="00215990">
        <w:rPr>
          <w:rFonts w:ascii="Times New Roman" w:hAnsi="Times New Roman" w:cs="Times New Roman"/>
          <w:sz w:val="24"/>
          <w:szCs w:val="24"/>
        </w:rPr>
        <w:t>(Ma et al. 2008)</w:t>
      </w:r>
      <w:r w:rsidR="00E77CCE" w:rsidRPr="00215990">
        <w:rPr>
          <w:rFonts w:ascii="Times New Roman" w:hAnsi="Times New Roman" w:cs="Times New Roman"/>
          <w:sz w:val="24"/>
          <w:szCs w:val="24"/>
        </w:rPr>
        <w:fldChar w:fldCharType="end"/>
      </w:r>
      <w:r w:rsidR="00E77CCE" w:rsidRPr="00215990">
        <w:rPr>
          <w:rFonts w:ascii="Times New Roman" w:hAnsi="Times New Roman" w:cs="Times New Roman"/>
          <w:sz w:val="24"/>
          <w:szCs w:val="24"/>
        </w:rPr>
        <w:t xml:space="preserve">. </w:t>
      </w:r>
      <w:r w:rsidR="001923CA" w:rsidRPr="00215990">
        <w:rPr>
          <w:rFonts w:ascii="Times New Roman" w:hAnsi="Times New Roman" w:cs="Times New Roman"/>
          <w:sz w:val="24"/>
          <w:szCs w:val="24"/>
        </w:rPr>
        <w:t xml:space="preserve">The </w:t>
      </w:r>
      <w:r w:rsidR="00E77CCE" w:rsidRPr="00215990">
        <w:rPr>
          <w:rFonts w:ascii="Times New Roman" w:hAnsi="Times New Roman" w:cs="Times New Roman"/>
          <w:sz w:val="24"/>
          <w:szCs w:val="24"/>
        </w:rPr>
        <w:t>pig upper respiratory tra</w:t>
      </w:r>
      <w:r w:rsidR="001923CA" w:rsidRPr="00215990">
        <w:rPr>
          <w:rFonts w:ascii="Times New Roman" w:hAnsi="Times New Roman" w:cs="Times New Roman"/>
          <w:sz w:val="24"/>
          <w:szCs w:val="24"/>
        </w:rPr>
        <w:t>ct</w:t>
      </w:r>
      <w:r w:rsidR="00E77CCE" w:rsidRPr="00215990">
        <w:rPr>
          <w:rFonts w:ascii="Times New Roman" w:hAnsi="Times New Roman" w:cs="Times New Roman"/>
          <w:sz w:val="24"/>
          <w:szCs w:val="24"/>
        </w:rPr>
        <w:t xml:space="preserve"> expresses both of these receptors</w:t>
      </w:r>
      <w:r w:rsidR="001923CA" w:rsidRPr="00215990">
        <w:rPr>
          <w:rFonts w:ascii="Times New Roman" w:hAnsi="Times New Roman" w:cs="Times New Roman"/>
          <w:sz w:val="24"/>
          <w:szCs w:val="24"/>
        </w:rPr>
        <w:t>, allowing</w:t>
      </w:r>
      <w:r w:rsidR="00E77CCE" w:rsidRPr="00215990">
        <w:rPr>
          <w:rFonts w:ascii="Times New Roman" w:hAnsi="Times New Roman" w:cs="Times New Roman"/>
          <w:sz w:val="24"/>
          <w:szCs w:val="24"/>
        </w:rPr>
        <w:t xml:space="preserve"> for coinfection with an avian and human strain and recombination to produce a highly pathogenic strain that is more transmissible in people than an avian strain, such as was the case in the 2009 swine flu epidemic</w:t>
      </w:r>
      <w:r w:rsidR="003C6E16" w:rsidRPr="00215990">
        <w:rPr>
          <w:rFonts w:ascii="Times New Roman" w:hAnsi="Times New Roman" w:cs="Times New Roman"/>
          <w:sz w:val="24"/>
          <w:szCs w:val="24"/>
        </w:rPr>
        <w:t xml:space="preserve"> </w:t>
      </w:r>
      <w:r w:rsidR="003C6E16" w:rsidRPr="00215990">
        <w:rPr>
          <w:rFonts w:ascii="Times New Roman" w:hAnsi="Times New Roman" w:cs="Times New Roman"/>
          <w:sz w:val="24"/>
          <w:szCs w:val="24"/>
        </w:rPr>
        <w:fldChar w:fldCharType="begin"/>
      </w:r>
      <w:r w:rsidR="003C6E16" w:rsidRPr="00215990">
        <w:rPr>
          <w:rFonts w:ascii="Times New Roman" w:hAnsi="Times New Roman" w:cs="Times New Roman"/>
          <w:sz w:val="24"/>
          <w:szCs w:val="24"/>
        </w:rPr>
        <w:instrText xml:space="preserve"> ADDIN EN.CITE &lt;EndNote&gt;&lt;Cite&gt;&lt;Author&gt;Vijaykrishna&lt;/Author&gt;&lt;Year&gt;2010&lt;/Year&gt;&lt;RecNum&gt;7786&lt;/RecNum&gt;&lt;DisplayText&gt;(Vijaykrishna et al. 2010)&lt;/DisplayText&gt;&lt;record&gt;&lt;rec-number&gt;7786&lt;/rec-number&gt;&lt;foreign-keys&gt;&lt;key app="EN" db-id="pv99xppxsftrpnevsxkp0tvm950xsdp9wz2x" timestamp="1676559074"&gt;7786&lt;/key&gt;&lt;/foreign-keys&gt;&lt;ref-type name="Journal Article"&gt;17&lt;/ref-type&gt;&lt;contributors&gt;&lt;authors&gt;&lt;author&gt;Vijaykrishna, D&lt;/author&gt;&lt;author&gt;Poon, LLM&lt;/author&gt;&lt;author&gt;Zhu, HC&lt;/author&gt;&lt;author&gt;Ma, SK&lt;/author&gt;&lt;author&gt;Li, OTW&lt;/author&gt;&lt;author&gt;Cheung, CL&lt;/author&gt;&lt;author&gt;Smith, GJD&lt;/author&gt;&lt;author&gt;Peiris, JSM&lt;/author&gt;&lt;author&gt;Guan, Y&lt;/author&gt;&lt;/authors&gt;&lt;/contributors&gt;&lt;titles&gt;&lt;title&gt;Reassortment of pandemic H1N1/2009 influenza A virus in swine&lt;/title&gt;&lt;secondary-title&gt;Science&lt;/secondary-title&gt;&lt;/titles&gt;&lt;periodical&gt;&lt;full-title&gt;Science&lt;/full-title&gt;&lt;/periodical&gt;&lt;pages&gt;1529-1529&lt;/pages&gt;&lt;volume&gt;328&lt;/volume&gt;&lt;number&gt;5985&lt;/number&gt;&lt;dates&gt;&lt;year&gt;2010&lt;/year&gt;&lt;/dates&gt;&lt;isbn&gt;0036-8075&lt;/isbn&gt;&lt;urls&gt;&lt;/urls&gt;&lt;/record&gt;&lt;/Cite&gt;&lt;/EndNote&gt;</w:instrText>
      </w:r>
      <w:r w:rsidR="003C6E16" w:rsidRPr="00215990">
        <w:rPr>
          <w:rFonts w:ascii="Times New Roman" w:hAnsi="Times New Roman" w:cs="Times New Roman"/>
          <w:sz w:val="24"/>
          <w:szCs w:val="24"/>
        </w:rPr>
        <w:fldChar w:fldCharType="separate"/>
      </w:r>
      <w:r w:rsidR="003C6E16" w:rsidRPr="00215990">
        <w:rPr>
          <w:rFonts w:ascii="Times New Roman" w:hAnsi="Times New Roman" w:cs="Times New Roman"/>
          <w:sz w:val="24"/>
          <w:szCs w:val="24"/>
        </w:rPr>
        <w:t>(Vijaykrishna et al. 2010)</w:t>
      </w:r>
      <w:r w:rsidR="003C6E16" w:rsidRPr="00215990">
        <w:rPr>
          <w:rFonts w:ascii="Times New Roman" w:hAnsi="Times New Roman" w:cs="Times New Roman"/>
          <w:sz w:val="24"/>
          <w:szCs w:val="24"/>
        </w:rPr>
        <w:fldChar w:fldCharType="end"/>
      </w:r>
      <w:r w:rsidR="00823D5C" w:rsidRPr="00215990">
        <w:rPr>
          <w:rFonts w:ascii="Times New Roman" w:hAnsi="Times New Roman" w:cs="Times New Roman"/>
          <w:sz w:val="24"/>
          <w:szCs w:val="24"/>
        </w:rPr>
        <w:t>.</w:t>
      </w:r>
      <w:r w:rsidR="00A04007" w:rsidRPr="00215990">
        <w:rPr>
          <w:rFonts w:ascii="Times New Roman" w:hAnsi="Times New Roman" w:cs="Times New Roman"/>
          <w:sz w:val="24"/>
          <w:szCs w:val="24"/>
        </w:rPr>
        <w:t xml:space="preserve">Tissue tropism of avian Influenza has been shown to influence </w:t>
      </w:r>
      <w:r w:rsidR="00D36585" w:rsidRPr="00215990">
        <w:rPr>
          <w:rFonts w:ascii="Times New Roman" w:hAnsi="Times New Roman" w:cs="Times New Roman"/>
          <w:sz w:val="24"/>
          <w:szCs w:val="24"/>
        </w:rPr>
        <w:t>spillover</w:t>
      </w:r>
      <w:r w:rsidR="00A04007" w:rsidRPr="00215990">
        <w:rPr>
          <w:rFonts w:ascii="Times New Roman" w:hAnsi="Times New Roman" w:cs="Times New Roman"/>
          <w:sz w:val="24"/>
          <w:szCs w:val="24"/>
        </w:rPr>
        <w:t xml:space="preserve"> from wild </w:t>
      </w:r>
      <w:r w:rsidR="00A563B9" w:rsidRPr="00215990">
        <w:rPr>
          <w:rFonts w:ascii="Times New Roman" w:hAnsi="Times New Roman" w:cs="Times New Roman"/>
          <w:sz w:val="24"/>
          <w:szCs w:val="24"/>
        </w:rPr>
        <w:t>b</w:t>
      </w:r>
      <w:r w:rsidR="00A04007" w:rsidRPr="00215990">
        <w:rPr>
          <w:rFonts w:ascii="Times New Roman" w:hAnsi="Times New Roman" w:cs="Times New Roman"/>
          <w:sz w:val="24"/>
          <w:szCs w:val="24"/>
        </w:rPr>
        <w:t xml:space="preserve">irds to </w:t>
      </w:r>
      <w:r w:rsidR="00A563B9" w:rsidRPr="00215990">
        <w:rPr>
          <w:rFonts w:ascii="Times New Roman" w:hAnsi="Times New Roman" w:cs="Times New Roman"/>
          <w:sz w:val="24"/>
          <w:szCs w:val="24"/>
        </w:rPr>
        <w:t>p</w:t>
      </w:r>
      <w:r w:rsidR="00A04007" w:rsidRPr="00215990">
        <w:rPr>
          <w:rFonts w:ascii="Times New Roman" w:hAnsi="Times New Roman" w:cs="Times New Roman"/>
          <w:sz w:val="24"/>
          <w:szCs w:val="24"/>
        </w:rPr>
        <w:t xml:space="preserve">igs </w:t>
      </w:r>
      <w:commentRangeStart w:id="10"/>
      <w:r w:rsidR="00A04007" w:rsidRPr="00215990">
        <w:rPr>
          <w:rFonts w:ascii="Times New Roman" w:hAnsi="Times New Roman" w:cs="Times New Roman"/>
          <w:sz w:val="24"/>
          <w:szCs w:val="24"/>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00A04007" w:rsidRPr="00215990">
        <w:rPr>
          <w:rFonts w:ascii="Times New Roman" w:hAnsi="Times New Roman" w:cs="Times New Roman"/>
          <w:sz w:val="24"/>
          <w:szCs w:val="24"/>
        </w:rPr>
        <w:instrText xml:space="preserve"> ADDIN EN.CITE </w:instrText>
      </w:r>
      <w:r w:rsidR="00A04007" w:rsidRPr="00215990">
        <w:rPr>
          <w:rFonts w:ascii="Times New Roman" w:hAnsi="Times New Roman" w:cs="Times New Roman"/>
          <w:sz w:val="24"/>
          <w:szCs w:val="24"/>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00A04007" w:rsidRPr="00215990">
        <w:rPr>
          <w:rFonts w:ascii="Times New Roman" w:hAnsi="Times New Roman" w:cs="Times New Roman"/>
          <w:sz w:val="24"/>
          <w:szCs w:val="24"/>
        </w:rPr>
        <w:instrText xml:space="preserve"> ADDIN EN.CITE.DATA </w:instrText>
      </w:r>
      <w:r w:rsidR="00A04007" w:rsidRPr="00215990">
        <w:rPr>
          <w:rFonts w:ascii="Times New Roman" w:hAnsi="Times New Roman" w:cs="Times New Roman"/>
          <w:sz w:val="24"/>
          <w:szCs w:val="24"/>
        </w:rPr>
      </w:r>
      <w:r w:rsidR="00A04007" w:rsidRPr="00215990">
        <w:rPr>
          <w:rFonts w:ascii="Times New Roman" w:hAnsi="Times New Roman" w:cs="Times New Roman"/>
          <w:sz w:val="24"/>
          <w:szCs w:val="24"/>
        </w:rPr>
        <w:fldChar w:fldCharType="end"/>
      </w:r>
      <w:r w:rsidR="00A04007" w:rsidRPr="00215990">
        <w:rPr>
          <w:rFonts w:ascii="Times New Roman" w:hAnsi="Times New Roman" w:cs="Times New Roman"/>
          <w:sz w:val="24"/>
          <w:szCs w:val="24"/>
        </w:rPr>
      </w:r>
      <w:r w:rsidR="00A04007" w:rsidRPr="00215990">
        <w:rPr>
          <w:rFonts w:ascii="Times New Roman" w:hAnsi="Times New Roman" w:cs="Times New Roman"/>
          <w:sz w:val="24"/>
          <w:szCs w:val="24"/>
        </w:rPr>
        <w:fldChar w:fldCharType="separate"/>
      </w:r>
      <w:r w:rsidR="00A04007" w:rsidRPr="00215990">
        <w:rPr>
          <w:rFonts w:ascii="Times New Roman" w:hAnsi="Times New Roman" w:cs="Times New Roman"/>
          <w:sz w:val="24"/>
          <w:szCs w:val="24"/>
        </w:rPr>
        <w:t>(Zhang et al. 2020)</w:t>
      </w:r>
      <w:r w:rsidR="00A04007" w:rsidRPr="00215990">
        <w:rPr>
          <w:rFonts w:ascii="Times New Roman" w:hAnsi="Times New Roman" w:cs="Times New Roman"/>
          <w:sz w:val="24"/>
          <w:szCs w:val="24"/>
        </w:rPr>
        <w:fldChar w:fldCharType="end"/>
      </w:r>
      <w:r w:rsidR="00A04007" w:rsidRPr="00215990">
        <w:rPr>
          <w:rFonts w:ascii="Times New Roman" w:hAnsi="Times New Roman" w:cs="Times New Roman"/>
          <w:sz w:val="24"/>
          <w:szCs w:val="24"/>
        </w:rPr>
        <w:t>.</w:t>
      </w:r>
      <w:r w:rsidR="00E77CCE" w:rsidRPr="00215990">
        <w:rPr>
          <w:rFonts w:ascii="Times New Roman" w:hAnsi="Times New Roman" w:cs="Times New Roman"/>
          <w:sz w:val="24"/>
          <w:szCs w:val="24"/>
        </w:rPr>
        <w:t xml:space="preserve"> Additionally, </w:t>
      </w:r>
      <w:r w:rsidR="005D3E91" w:rsidRPr="00215990">
        <w:rPr>
          <w:rFonts w:ascii="Times New Roman" w:hAnsi="Times New Roman" w:cs="Times New Roman"/>
          <w:sz w:val="24"/>
          <w:szCs w:val="24"/>
        </w:rPr>
        <w:t>distribution</w:t>
      </w:r>
      <w:r w:rsidR="00E77CCE" w:rsidRPr="00215990">
        <w:rPr>
          <w:rFonts w:ascii="Times New Roman" w:hAnsi="Times New Roman" w:cs="Times New Roman"/>
          <w:sz w:val="24"/>
          <w:szCs w:val="24"/>
        </w:rPr>
        <w:t xml:space="preserve"> of receptors in human</w:t>
      </w:r>
      <w:r w:rsidR="001923CA" w:rsidRPr="00215990">
        <w:rPr>
          <w:rFonts w:ascii="Times New Roman" w:hAnsi="Times New Roman" w:cs="Times New Roman"/>
          <w:sz w:val="24"/>
          <w:szCs w:val="24"/>
        </w:rPr>
        <w:t xml:space="preserve"> spillover hosts is important to cross-species influenza transmission</w:t>
      </w:r>
      <w:commentRangeEnd w:id="10"/>
      <w:r w:rsidR="001923CA" w:rsidRPr="00215990">
        <w:rPr>
          <w:rStyle w:val="CommentReference"/>
          <w:rFonts w:ascii="Times New Roman" w:hAnsi="Times New Roman" w:cs="Times New Roman"/>
          <w:sz w:val="24"/>
          <w:szCs w:val="24"/>
        </w:rPr>
        <w:commentReference w:id="10"/>
      </w:r>
      <w:r w:rsidR="00E439A8" w:rsidRPr="00215990">
        <w:rPr>
          <w:rFonts w:ascii="Times New Roman" w:hAnsi="Times New Roman" w:cs="Times New Roman"/>
          <w:sz w:val="24"/>
          <w:szCs w:val="24"/>
        </w:rPr>
        <w:t xml:space="preserve"> </w:t>
      </w:r>
      <w:r w:rsidR="00E77CCE" w:rsidRPr="00215990">
        <w:rPr>
          <w:rFonts w:ascii="Times New Roman" w:hAnsi="Times New Roman" w:cs="Times New Roman"/>
          <w:sz w:val="24"/>
          <w:szCs w:val="24"/>
        </w:rPr>
        <w:t>Humans</w:t>
      </w:r>
      <w:r w:rsidR="008E7540" w:rsidRPr="00215990">
        <w:rPr>
          <w:rFonts w:ascii="Times New Roman" w:hAnsi="Times New Roman" w:cs="Times New Roman"/>
          <w:sz w:val="24"/>
          <w:szCs w:val="24"/>
        </w:rPr>
        <w:t xml:space="preserve"> </w:t>
      </w:r>
      <w:r w:rsidR="00E77CCE" w:rsidRPr="00215990">
        <w:rPr>
          <w:rFonts w:ascii="Times New Roman" w:hAnsi="Times New Roman" w:cs="Times New Roman"/>
          <w:sz w:val="24"/>
          <w:szCs w:val="24"/>
        </w:rPr>
        <w:t xml:space="preserve"> possess SAα2,3Gal receptors, but only in their lower respiratory tract </w:t>
      </w:r>
      <w:r w:rsidR="00E77CCE" w:rsidRPr="00215990">
        <w:rPr>
          <w:rFonts w:ascii="Times New Roman" w:hAnsi="Times New Roman" w:cs="Times New Roman"/>
          <w:sz w:val="24"/>
          <w:szCs w:val="24"/>
        </w:rPr>
        <w:fldChar w:fldCharType="begin"/>
      </w:r>
      <w:r w:rsidR="00E77CCE" w:rsidRPr="00215990">
        <w:rPr>
          <w:rFonts w:ascii="Times New Roman" w:hAnsi="Times New Roman" w:cs="Times New Roman"/>
          <w:sz w:val="24"/>
          <w:szCs w:val="24"/>
        </w:rPr>
        <w:instrText xml:space="preserve"> ADDIN EN.CITE &lt;EndNote&gt;&lt;Cite&gt;&lt;Author&gt;de Graaf&lt;/Author&gt;&lt;Year&gt;2014&lt;/Year&gt;&lt;RecNum&gt;114&lt;/RecNum&gt;&lt;DisplayText&gt;(de Graaf and Fouchier 2014)&lt;/DisplayText&gt;&lt;record&gt;&lt;rec-number&gt;114&lt;/rec-number&gt;&lt;foreign-keys&gt;&lt;key app="EN" db-id="pv99xppxsftrpnevsxkp0tvm950xsdp9wz2x" timestamp="1655123696"&gt;114&lt;/key&gt;&lt;/foreign-keys&gt;&lt;ref-type name="Journal Article"&gt;17&lt;/ref-type&gt;&lt;contributors&gt;&lt;authors&gt;&lt;author&gt;de Graaf, M.&lt;/author&gt;&lt;author&gt;Fouchier, R. A.&lt;/author&gt;&lt;/authors&gt;&lt;/contributors&gt;&lt;auth-address&gt;Department of Viroscience, Erasmus MC, Rotterdam, The Netherlands.&lt;/auth-address&gt;&lt;titles&gt;&lt;title&gt;Role of receptor binding specificity in influenza A virus transmission and pathogenesis&lt;/title&gt;&lt;secondary-title&gt;EMBO J&lt;/secondary-title&gt;&lt;/titles&gt;&lt;periodical&gt;&lt;full-title&gt;EMBO J&lt;/full-title&gt;&lt;/periodical&gt;&lt;pages&gt;823-41&lt;/pages&gt;&lt;volume&gt;33&lt;/volume&gt;&lt;number&gt;8&lt;/number&gt;&lt;edition&gt;2014/03/29&lt;/edition&gt;&lt;keywords&gt;&lt;keyword&gt;Adaptation, Biological&lt;/keyword&gt;&lt;keyword&gt;Animals&lt;/keyword&gt;&lt;keyword&gt;Hemagglutinin Glycoproteins, Influenza Virus/metabolism&lt;/keyword&gt;&lt;keyword&gt;Humans&lt;/keyword&gt;&lt;keyword&gt;Influenza A virus/*physiology&lt;/keyword&gt;&lt;keyword&gt;Influenza, Human/*transmission/*virology&lt;/keyword&gt;&lt;keyword&gt;Polysaccharides/metabolism&lt;/keyword&gt;&lt;keyword&gt;Protein Binding&lt;/keyword&gt;&lt;keyword&gt;Receptors, Virus/metabolism&lt;/keyword&gt;&lt;keyword&gt;Sialic Acids/metabolism&lt;/keyword&gt;&lt;keyword&gt;Substrate Specificity&lt;/keyword&gt;&lt;keyword&gt;*Viral Tropism&lt;/keyword&gt;&lt;keyword&gt;*Virus Attachment&lt;/keyword&gt;&lt;keyword&gt;Zoonoses/*transmission/*virology&lt;/keyword&gt;&lt;/keywords&gt;&lt;dates&gt;&lt;year&gt;2014&lt;/year&gt;&lt;pub-dates&gt;&lt;date&gt;Apr 16&lt;/date&gt;&lt;/pub-dates&gt;&lt;/dates&gt;&lt;isbn&gt;1460-2075 (Electronic)&amp;#xD;0261-4189 (Linking)&lt;/isbn&gt;&lt;accession-num&gt;24668228&lt;/accession-num&gt;&lt;urls&gt;&lt;related-urls&gt;&lt;url&gt;https://www.ncbi.nlm.nih.gov/pubmed/24668228&lt;/url&gt;&lt;/related-urls&gt;&lt;/urls&gt;&lt;custom2&gt;PMC4194109&lt;/custom2&gt;&lt;electronic-resource-num&gt;10.1002/embj.201387442&lt;/electronic-resource-num&gt;&lt;/record&gt;&lt;/Cite&gt;&lt;/EndNote&gt;</w:instrText>
      </w:r>
      <w:r w:rsidR="00E77CCE" w:rsidRPr="00215990">
        <w:rPr>
          <w:rFonts w:ascii="Times New Roman" w:hAnsi="Times New Roman" w:cs="Times New Roman"/>
          <w:sz w:val="24"/>
          <w:szCs w:val="24"/>
        </w:rPr>
        <w:fldChar w:fldCharType="separate"/>
      </w:r>
      <w:r w:rsidR="00E77CCE" w:rsidRPr="00215990">
        <w:rPr>
          <w:rFonts w:ascii="Times New Roman" w:hAnsi="Times New Roman" w:cs="Times New Roman"/>
          <w:sz w:val="24"/>
          <w:szCs w:val="24"/>
        </w:rPr>
        <w:t>(de Graaf and Fouchier 2014)</w:t>
      </w:r>
      <w:r w:rsidR="00E77CCE" w:rsidRPr="00215990">
        <w:rPr>
          <w:rFonts w:ascii="Times New Roman" w:hAnsi="Times New Roman" w:cs="Times New Roman"/>
          <w:sz w:val="24"/>
          <w:szCs w:val="24"/>
        </w:rPr>
        <w:fldChar w:fldCharType="end"/>
      </w:r>
      <w:r w:rsidR="00E77CCE" w:rsidRPr="00215990">
        <w:rPr>
          <w:rFonts w:ascii="Times New Roman" w:hAnsi="Times New Roman" w:cs="Times New Roman"/>
          <w:sz w:val="24"/>
          <w:szCs w:val="24"/>
        </w:rPr>
        <w:t xml:space="preserve">. </w:t>
      </w:r>
      <w:commentRangeStart w:id="11"/>
      <w:r w:rsidR="008F3AB0" w:rsidRPr="00215990">
        <w:rPr>
          <w:rFonts w:ascii="Times New Roman" w:hAnsi="Times New Roman" w:cs="Times New Roman"/>
          <w:sz w:val="24"/>
          <w:szCs w:val="24"/>
        </w:rPr>
        <w:t>So,</w:t>
      </w:r>
      <w:r w:rsidR="00E77CCE" w:rsidRPr="00215990">
        <w:rPr>
          <w:rFonts w:ascii="Times New Roman" w:hAnsi="Times New Roman" w:cs="Times New Roman"/>
          <w:sz w:val="24"/>
          <w:szCs w:val="24"/>
        </w:rPr>
        <w:t xml:space="preserve"> while people do occasionally become infected with avian influenza, this subtle difference in receptor distribution plays a huge role, both in disease pathogenesis and in transmissibility of infection. The presence of the virus and subsequent replication in the lower respiratory tract results in a much more severe infection with higher morbidity and mortality than a typical human strain of flu. Additionally, the fact that the virus </w:t>
      </w:r>
      <w:r w:rsidR="008F3AB0" w:rsidRPr="00215990">
        <w:rPr>
          <w:rFonts w:ascii="Times New Roman" w:hAnsi="Times New Roman" w:cs="Times New Roman"/>
          <w:sz w:val="24"/>
          <w:szCs w:val="24"/>
        </w:rPr>
        <w:t>cannot</w:t>
      </w:r>
      <w:r w:rsidR="008E7540" w:rsidRPr="00215990">
        <w:rPr>
          <w:rFonts w:ascii="Times New Roman" w:hAnsi="Times New Roman" w:cs="Times New Roman"/>
          <w:sz w:val="24"/>
          <w:szCs w:val="24"/>
        </w:rPr>
        <w:t xml:space="preserve"> </w:t>
      </w:r>
      <w:r w:rsidR="00E77CCE" w:rsidRPr="00215990">
        <w:rPr>
          <w:rFonts w:ascii="Times New Roman" w:hAnsi="Times New Roman" w:cs="Times New Roman"/>
          <w:sz w:val="24"/>
          <w:szCs w:val="24"/>
        </w:rPr>
        <w:lastRenderedPageBreak/>
        <w:t xml:space="preserve">replicate in the upper </w:t>
      </w:r>
      <w:r w:rsidR="00511715" w:rsidRPr="00215990">
        <w:rPr>
          <w:rFonts w:ascii="Times New Roman" w:hAnsi="Times New Roman" w:cs="Times New Roman"/>
          <w:sz w:val="24"/>
          <w:szCs w:val="24"/>
        </w:rPr>
        <w:t>respiratory tract</w:t>
      </w:r>
      <w:r w:rsidR="00E77CCE" w:rsidRPr="00215990">
        <w:rPr>
          <w:rFonts w:ascii="Times New Roman" w:hAnsi="Times New Roman" w:cs="Times New Roman"/>
          <w:sz w:val="24"/>
          <w:szCs w:val="24"/>
        </w:rPr>
        <w:t xml:space="preserve"> </w:t>
      </w:r>
      <w:r w:rsidR="008E7540" w:rsidRPr="00215990">
        <w:rPr>
          <w:rFonts w:ascii="Times New Roman" w:hAnsi="Times New Roman" w:cs="Times New Roman"/>
          <w:sz w:val="24"/>
          <w:szCs w:val="24"/>
        </w:rPr>
        <w:t xml:space="preserve">makes it difficult </w:t>
      </w:r>
      <w:r w:rsidR="00E77CCE" w:rsidRPr="00215990">
        <w:rPr>
          <w:rFonts w:ascii="Times New Roman" w:hAnsi="Times New Roman" w:cs="Times New Roman"/>
          <w:sz w:val="24"/>
          <w:szCs w:val="24"/>
        </w:rPr>
        <w:t xml:space="preserve"> for the virus to be transmitted via respiratory aerosol</w:t>
      </w:r>
      <w:commentRangeEnd w:id="11"/>
      <w:r w:rsidR="001923CA" w:rsidRPr="00215990">
        <w:rPr>
          <w:rStyle w:val="CommentReference"/>
          <w:rFonts w:ascii="Times New Roman" w:hAnsi="Times New Roman" w:cs="Times New Roman"/>
          <w:sz w:val="24"/>
          <w:szCs w:val="24"/>
        </w:rPr>
        <w:commentReference w:id="11"/>
      </w:r>
      <w:r w:rsidR="00E77CCE" w:rsidRPr="00215990">
        <w:rPr>
          <w:rFonts w:ascii="Times New Roman" w:hAnsi="Times New Roman" w:cs="Times New Roman"/>
          <w:sz w:val="24"/>
          <w:szCs w:val="24"/>
        </w:rPr>
        <w:t xml:space="preserve">.  </w:t>
      </w:r>
    </w:p>
    <w:p w14:paraId="0991E17F" w14:textId="26966C7A" w:rsidR="00C432B9" w:rsidRPr="00215990" w:rsidRDefault="00E77CCE" w:rsidP="00AA6AB3">
      <w:pPr>
        <w:spacing w:line="480" w:lineRule="auto"/>
        <w:rPr>
          <w:rFonts w:ascii="Times New Roman" w:hAnsi="Times New Roman" w:cs="Times New Roman"/>
          <w:sz w:val="24"/>
          <w:szCs w:val="24"/>
          <w:lang w:val="en-GB"/>
        </w:rPr>
      </w:pPr>
      <w:r w:rsidRPr="00215990">
        <w:rPr>
          <w:rFonts w:ascii="Times New Roman" w:hAnsi="Times New Roman" w:cs="Times New Roman"/>
          <w:sz w:val="24"/>
          <w:szCs w:val="24"/>
        </w:rPr>
        <w:t>Waterfowl are considered as the primary wild reservoir of avian influenza strains and their role in this partly comes down to receptor distribution</w:t>
      </w:r>
      <w:r w:rsidRPr="00215990">
        <w:rPr>
          <w:rFonts w:ascii="Times New Roman" w:hAnsi="Times New Roman" w:cs="Times New Roman"/>
          <w:sz w:val="24"/>
          <w:szCs w:val="24"/>
          <w:lang w:val="en-GB"/>
        </w:rPr>
        <w:t xml:space="preserve">. The </w:t>
      </w:r>
      <w:r w:rsidRPr="00215990">
        <w:rPr>
          <w:rFonts w:ascii="Times New Roman" w:hAnsi="Times New Roman" w:cs="Times New Roman"/>
          <w:sz w:val="24"/>
          <w:szCs w:val="24"/>
        </w:rPr>
        <w:t xml:space="preserve">SAα2,3Gal receptors used by the influenza virus are present in large amounts in the intestinal tract of many species of </w:t>
      </w:r>
      <w:r w:rsidR="002A07D2" w:rsidRPr="00215990">
        <w:rPr>
          <w:rFonts w:ascii="Times New Roman" w:hAnsi="Times New Roman" w:cs="Times New Roman"/>
          <w:sz w:val="24"/>
          <w:szCs w:val="24"/>
          <w:lang w:val="en-GB"/>
        </w:rPr>
        <w:t>migratory</w:t>
      </w:r>
      <w:r w:rsidRPr="00215990">
        <w:rPr>
          <w:rFonts w:ascii="Times New Roman" w:hAnsi="Times New Roman" w:cs="Times New Roman"/>
          <w:sz w:val="24"/>
          <w:szCs w:val="24"/>
          <w:lang w:val="en-GB"/>
        </w:rPr>
        <w:t xml:space="preserve"> waterfowl </w:t>
      </w:r>
      <w:r w:rsidRPr="00215990">
        <w:rPr>
          <w:rFonts w:ascii="Times New Roman" w:hAnsi="Times New Roman" w:cs="Times New Roman"/>
          <w:noProof/>
          <w:sz w:val="24"/>
          <w:szCs w:val="24"/>
          <w:lang w:val="en-GB"/>
        </w:rPr>
        <w:fldChar w:fldCharType="begin"/>
      </w:r>
      <w:r w:rsidRPr="00215990">
        <w:rPr>
          <w:rFonts w:ascii="Times New Roman" w:hAnsi="Times New Roman" w:cs="Times New Roman"/>
          <w:sz w:val="24"/>
          <w:szCs w:val="24"/>
          <w:lang w:val="en-GB"/>
        </w:rPr>
        <w:instrText xml:space="preserve"> ADDIN EN.CITE &lt;EndNote&gt;&lt;Cite&gt;&lt;Author&gt;Costa&lt;/Author&gt;&lt;Year&gt;2012&lt;/Year&gt;&lt;RecNum&gt;115&lt;/RecNum&gt;&lt;DisplayText&gt;(Costa et al. 2012)&lt;/DisplayText&gt;&lt;record&gt;&lt;rec-number&gt;115&lt;/rec-number&gt;&lt;foreign-keys&gt;&lt;key app="EN" db-id="pv99xppxsftrpnevsxkp0tvm950xsdp9wz2x" timestamp="1655123845"&gt;115&lt;/key&gt;&lt;/foreign-keys&gt;&lt;ref-type name="Journal Article"&gt;17&lt;/ref-type&gt;&lt;contributors&gt;&lt;authors&gt;&lt;author&gt;Costa, T.&lt;/author&gt;&lt;author&gt;Chaves, A. J.&lt;/author&gt;&lt;author&gt;Valle, R.&lt;/author&gt;&lt;author&gt;Darji, A.&lt;/author&gt;&lt;author&gt;van Riel, D.&lt;/author&gt;&lt;author&gt;Kuiken, T.&lt;/author&gt;&lt;author&gt;Majo, N.&lt;/author&gt;&lt;author&gt;Ramis, A.&lt;/author&gt;&lt;/authors&gt;&lt;/contributors&gt;&lt;auth-address&gt;Departament de Sanitat i Anatomia Animals, Facultat de Veterinaria, Universitat Autonoma de Barcelona, Bellaterra, Barcelona, Spain. antonio.ramis@uab.cat.&lt;/auth-address&gt;&lt;titles&gt;&lt;title&gt;Distribution patterns of influenza virus receptors and viral attachment patterns in the respiratory and intestinal tracts of seven avian species&lt;/title&gt;&lt;secondary-title&gt;Vet Res&lt;/secondary-title&gt;&lt;/titles&gt;&lt;periodical&gt;&lt;full-title&gt;Vet Res&lt;/full-title&gt;&lt;/periodical&gt;&lt;pages&gt;28&lt;/pages&gt;&lt;volume&gt;43&lt;/volume&gt;&lt;edition&gt;2012/04/12&lt;/edition&gt;&lt;keywords&gt;&lt;keyword&gt;Animals&lt;/keyword&gt;&lt;keyword&gt;Ducks&lt;/keyword&gt;&lt;keyword&gt;Galliformes&lt;/keyword&gt;&lt;keyword&gt;Influenza A virus/*physiology&lt;/keyword&gt;&lt;keyword&gt;Influenza in Birds/*microbiology/virology&lt;/keyword&gt;&lt;keyword&gt;Intestines/virology&lt;/keyword&gt;&lt;keyword&gt;Poultry Diseases/*metabolism/virology&lt;/keyword&gt;&lt;keyword&gt;Receptors, Cell Surface/*metabolism&lt;/keyword&gt;&lt;keyword&gt;Respiratory System/virology&lt;/keyword&gt;&lt;keyword&gt;Species Specificity&lt;/keyword&gt;&lt;keyword&gt;Struthioniformes&lt;/keyword&gt;&lt;keyword&gt;*Virus Attachment&lt;/keyword&gt;&lt;/keywords&gt;&lt;dates&gt;&lt;year&gt;2012&lt;/year&gt;&lt;pub-dates&gt;&lt;date&gt;Apr 10&lt;/date&gt;&lt;/pub-dates&gt;&lt;/dates&gt;&lt;isbn&gt;1297-9716 (Electronic)&amp;#xD;0928-4249 (Linking)&lt;/isbn&gt;&lt;accession-num&gt;22489675&lt;/accession-num&gt;&lt;urls&gt;&lt;related-urls&gt;&lt;url&gt;https://www.ncbi.nlm.nih.gov/pubmed/22489675&lt;/url&gt;&lt;/related-urls&gt;&lt;/urls&gt;&lt;custom2&gt;PMC3368784&lt;/custom2&gt;&lt;electronic-resource-num&gt;10.1186/1297-9716-43-28&lt;/electronic-resource-num&gt;&lt;/record&gt;&lt;/Cite&gt;&lt;/EndNote&gt;</w:instrText>
      </w:r>
      <w:r w:rsidRPr="00215990">
        <w:rPr>
          <w:rFonts w:ascii="Times New Roman" w:hAnsi="Times New Roman" w:cs="Times New Roman"/>
          <w:noProof/>
          <w:sz w:val="24"/>
          <w:szCs w:val="24"/>
          <w:lang w:val="en-GB"/>
        </w:rPr>
        <w:fldChar w:fldCharType="separate"/>
      </w:r>
      <w:r w:rsidRPr="00215990">
        <w:rPr>
          <w:rFonts w:ascii="Times New Roman" w:hAnsi="Times New Roman" w:cs="Times New Roman"/>
          <w:sz w:val="24"/>
          <w:szCs w:val="24"/>
          <w:lang w:val="en-GB"/>
        </w:rPr>
        <w:t>(Costa et al. 2012)</w:t>
      </w:r>
      <w:r w:rsidRPr="00215990">
        <w:rPr>
          <w:rFonts w:ascii="Times New Roman" w:hAnsi="Times New Roman" w:cs="Times New Roman"/>
          <w:noProof/>
          <w:sz w:val="24"/>
          <w:szCs w:val="24"/>
          <w:lang w:val="en-GB"/>
        </w:rPr>
        <w:fldChar w:fldCharType="end"/>
      </w:r>
      <w:r w:rsidRPr="00215990">
        <w:rPr>
          <w:rFonts w:ascii="Times New Roman" w:hAnsi="Times New Roman" w:cs="Times New Roman"/>
          <w:sz w:val="24"/>
          <w:szCs w:val="24"/>
          <w:lang w:val="en-GB"/>
        </w:rPr>
        <w:t>. Waterfowl belonging to the </w:t>
      </w:r>
      <w:r w:rsidRPr="00215990">
        <w:rPr>
          <w:rFonts w:ascii="Times New Roman" w:hAnsi="Times New Roman" w:cs="Times New Roman"/>
          <w:i/>
          <w:iCs/>
          <w:sz w:val="24"/>
          <w:szCs w:val="24"/>
          <w:lang w:val="en-GB"/>
        </w:rPr>
        <w:t>Anatidae</w:t>
      </w:r>
      <w:r w:rsidRPr="00215990">
        <w:rPr>
          <w:rFonts w:ascii="Times New Roman" w:hAnsi="Times New Roman" w:cs="Times New Roman"/>
          <w:sz w:val="24"/>
          <w:szCs w:val="24"/>
          <w:lang w:val="en-GB"/>
        </w:rPr>
        <w:t xml:space="preserve"> family (ducks, geese, and swans) are the primary reservoir of all 16 hemagglutinin and 9 neuraminidase subtypes of avian influenza viruses </w:t>
      </w:r>
      <w:r w:rsidRPr="00215990">
        <w:rPr>
          <w:rFonts w:ascii="Times New Roman" w:hAnsi="Times New Roman" w:cs="Times New Roman"/>
          <w:noProof/>
          <w:sz w:val="24"/>
          <w:szCs w:val="24"/>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215990">
        <w:rPr>
          <w:rFonts w:ascii="Times New Roman" w:hAnsi="Times New Roman" w:cs="Times New Roman"/>
          <w:sz w:val="24"/>
          <w:szCs w:val="24"/>
          <w:lang w:val="en-GB"/>
        </w:rPr>
        <w:instrText xml:space="preserve"> ADDIN EN.CITE </w:instrText>
      </w:r>
      <w:r w:rsidRPr="00215990">
        <w:rPr>
          <w:rFonts w:ascii="Times New Roman" w:hAnsi="Times New Roman" w:cs="Times New Roman"/>
          <w:noProof/>
          <w:sz w:val="24"/>
          <w:szCs w:val="24"/>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215990">
        <w:rPr>
          <w:rFonts w:ascii="Times New Roman" w:hAnsi="Times New Roman" w:cs="Times New Roman"/>
          <w:sz w:val="24"/>
          <w:szCs w:val="24"/>
          <w:lang w:val="en-GB"/>
        </w:rPr>
        <w:instrText xml:space="preserve"> ADDIN EN.CITE.DATA </w:instrText>
      </w:r>
      <w:r w:rsidRPr="00215990">
        <w:rPr>
          <w:rFonts w:ascii="Times New Roman" w:hAnsi="Times New Roman" w:cs="Times New Roman"/>
          <w:noProof/>
          <w:sz w:val="24"/>
          <w:szCs w:val="24"/>
          <w:lang w:val="en-GB"/>
        </w:rPr>
      </w:r>
      <w:r w:rsidRPr="00215990">
        <w:rPr>
          <w:rFonts w:ascii="Times New Roman" w:hAnsi="Times New Roman" w:cs="Times New Roman"/>
          <w:noProof/>
          <w:sz w:val="24"/>
          <w:szCs w:val="24"/>
          <w:lang w:val="en-GB"/>
        </w:rPr>
        <w:fldChar w:fldCharType="end"/>
      </w:r>
      <w:r w:rsidRPr="00215990">
        <w:rPr>
          <w:rFonts w:ascii="Times New Roman" w:hAnsi="Times New Roman" w:cs="Times New Roman"/>
          <w:noProof/>
          <w:sz w:val="24"/>
          <w:szCs w:val="24"/>
          <w:lang w:val="en-GB"/>
        </w:rPr>
      </w:r>
      <w:r w:rsidRPr="00215990">
        <w:rPr>
          <w:rFonts w:ascii="Times New Roman" w:hAnsi="Times New Roman" w:cs="Times New Roman"/>
          <w:noProof/>
          <w:sz w:val="24"/>
          <w:szCs w:val="24"/>
          <w:lang w:val="en-GB"/>
        </w:rPr>
        <w:fldChar w:fldCharType="separate"/>
      </w:r>
      <w:r w:rsidRPr="00215990">
        <w:rPr>
          <w:rFonts w:ascii="Times New Roman" w:hAnsi="Times New Roman" w:cs="Times New Roman"/>
          <w:sz w:val="24"/>
          <w:szCs w:val="24"/>
          <w:lang w:val="en-GB"/>
        </w:rPr>
        <w:t>(Hansbro et al. 2010)</w:t>
      </w:r>
      <w:r w:rsidRPr="00215990">
        <w:rPr>
          <w:rFonts w:ascii="Times New Roman" w:hAnsi="Times New Roman" w:cs="Times New Roman"/>
          <w:noProof/>
          <w:sz w:val="24"/>
          <w:szCs w:val="24"/>
          <w:lang w:val="en-GB"/>
        </w:rPr>
        <w:fldChar w:fldCharType="end"/>
      </w:r>
      <w:r w:rsidRPr="00215990">
        <w:rPr>
          <w:rFonts w:ascii="Times New Roman" w:hAnsi="Times New Roman" w:cs="Times New Roman"/>
          <w:sz w:val="24"/>
          <w:szCs w:val="24"/>
          <w:lang w:val="en-GB"/>
        </w:rPr>
        <w:t xml:space="preserve">. Migration by these birds results in the inoculation of waterways with live influenza virus which is relatively stable in the </w:t>
      </w:r>
      <w:commentRangeStart w:id="12"/>
      <w:r w:rsidRPr="00215990">
        <w:rPr>
          <w:rFonts w:ascii="Times New Roman" w:hAnsi="Times New Roman" w:cs="Times New Roman"/>
          <w:sz w:val="24"/>
          <w:szCs w:val="24"/>
          <w:lang w:val="en-GB"/>
        </w:rPr>
        <w:t xml:space="preserve">water </w:t>
      </w:r>
      <w:r w:rsidRPr="00215990">
        <w:rPr>
          <w:rFonts w:ascii="Times New Roman" w:hAnsi="Times New Roman" w:cs="Times New Roman"/>
          <w:noProof/>
          <w:sz w:val="24"/>
          <w:szCs w:val="24"/>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215990">
        <w:rPr>
          <w:rFonts w:ascii="Times New Roman" w:hAnsi="Times New Roman" w:cs="Times New Roman"/>
          <w:sz w:val="24"/>
          <w:szCs w:val="24"/>
          <w:lang w:val="en-GB"/>
        </w:rPr>
        <w:instrText xml:space="preserve"> ADDIN EN.CITE </w:instrText>
      </w:r>
      <w:r w:rsidRPr="00215990">
        <w:rPr>
          <w:rFonts w:ascii="Times New Roman" w:hAnsi="Times New Roman" w:cs="Times New Roman"/>
          <w:noProof/>
          <w:sz w:val="24"/>
          <w:szCs w:val="24"/>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215990">
        <w:rPr>
          <w:rFonts w:ascii="Times New Roman" w:hAnsi="Times New Roman" w:cs="Times New Roman"/>
          <w:sz w:val="24"/>
          <w:szCs w:val="24"/>
          <w:lang w:val="en-GB"/>
        </w:rPr>
        <w:instrText xml:space="preserve"> ADDIN EN.CITE.DATA </w:instrText>
      </w:r>
      <w:r w:rsidRPr="00215990">
        <w:rPr>
          <w:rFonts w:ascii="Times New Roman" w:hAnsi="Times New Roman" w:cs="Times New Roman"/>
          <w:noProof/>
          <w:sz w:val="24"/>
          <w:szCs w:val="24"/>
          <w:lang w:val="en-GB"/>
        </w:rPr>
      </w:r>
      <w:r w:rsidRPr="00215990">
        <w:rPr>
          <w:rFonts w:ascii="Times New Roman" w:hAnsi="Times New Roman" w:cs="Times New Roman"/>
          <w:noProof/>
          <w:sz w:val="24"/>
          <w:szCs w:val="24"/>
          <w:lang w:val="en-GB"/>
        </w:rPr>
        <w:fldChar w:fldCharType="end"/>
      </w:r>
      <w:r w:rsidRPr="00215990">
        <w:rPr>
          <w:rFonts w:ascii="Times New Roman" w:hAnsi="Times New Roman" w:cs="Times New Roman"/>
          <w:noProof/>
          <w:sz w:val="24"/>
          <w:szCs w:val="24"/>
          <w:lang w:val="en-GB"/>
        </w:rPr>
      </w:r>
      <w:r w:rsidRPr="00215990">
        <w:rPr>
          <w:rFonts w:ascii="Times New Roman" w:hAnsi="Times New Roman" w:cs="Times New Roman"/>
          <w:noProof/>
          <w:sz w:val="24"/>
          <w:szCs w:val="24"/>
          <w:lang w:val="en-GB"/>
        </w:rPr>
        <w:fldChar w:fldCharType="separate"/>
      </w:r>
      <w:r w:rsidRPr="00215990">
        <w:rPr>
          <w:rFonts w:ascii="Times New Roman" w:hAnsi="Times New Roman" w:cs="Times New Roman"/>
          <w:sz w:val="24"/>
          <w:szCs w:val="24"/>
          <w:lang w:val="en-GB"/>
        </w:rPr>
        <w:t>(Blagodatski et al. 2021)</w:t>
      </w:r>
      <w:r w:rsidRPr="00215990">
        <w:rPr>
          <w:rFonts w:ascii="Times New Roman" w:hAnsi="Times New Roman" w:cs="Times New Roman"/>
          <w:noProof/>
          <w:sz w:val="24"/>
          <w:szCs w:val="24"/>
          <w:lang w:val="en-GB"/>
        </w:rPr>
        <w:fldChar w:fldCharType="end"/>
      </w:r>
      <w:r w:rsidRPr="00215990">
        <w:rPr>
          <w:rFonts w:ascii="Times New Roman" w:hAnsi="Times New Roman" w:cs="Times New Roman"/>
          <w:sz w:val="24"/>
          <w:szCs w:val="24"/>
          <w:lang w:val="en-GB"/>
        </w:rPr>
        <w:t xml:space="preserve">. Additionally, there is also the potential for free-ranging domestic fowl to be exposed to faeces containing avian influenza from these birds. </w:t>
      </w:r>
      <w:r w:rsidR="00391A9A" w:rsidRPr="00215990">
        <w:rPr>
          <w:rFonts w:ascii="Times New Roman" w:hAnsi="Times New Roman" w:cs="Times New Roman"/>
          <w:sz w:val="24"/>
          <w:szCs w:val="24"/>
          <w:lang w:val="en-GB"/>
        </w:rPr>
        <w:t xml:space="preserve">This illustrates how pathological features of infection and ecology can interact to directly influence viral </w:t>
      </w:r>
      <w:r w:rsidR="00B64D6E" w:rsidRPr="00215990">
        <w:rPr>
          <w:rFonts w:ascii="Times New Roman" w:hAnsi="Times New Roman" w:cs="Times New Roman"/>
          <w:sz w:val="24"/>
          <w:szCs w:val="24"/>
          <w:lang w:val="en-GB"/>
        </w:rPr>
        <w:t>transmission</w:t>
      </w:r>
      <w:r w:rsidR="00391A9A" w:rsidRPr="00215990">
        <w:rPr>
          <w:rFonts w:ascii="Times New Roman" w:hAnsi="Times New Roman" w:cs="Times New Roman"/>
          <w:sz w:val="24"/>
          <w:szCs w:val="24"/>
          <w:lang w:val="en-GB"/>
        </w:rPr>
        <w:t xml:space="preserve"> dynamics.</w:t>
      </w:r>
      <w:commentRangeEnd w:id="12"/>
      <w:r w:rsidR="001923CA" w:rsidRPr="00215990">
        <w:rPr>
          <w:rStyle w:val="CommentReference"/>
          <w:rFonts w:ascii="Times New Roman" w:hAnsi="Times New Roman" w:cs="Times New Roman"/>
          <w:sz w:val="24"/>
          <w:szCs w:val="24"/>
        </w:rPr>
        <w:commentReference w:id="12"/>
      </w:r>
    </w:p>
    <w:p w14:paraId="0432240F" w14:textId="50969767" w:rsidR="00321D97" w:rsidRPr="00215990" w:rsidRDefault="00823D5C" w:rsidP="00AA6AB3">
      <w:pPr>
        <w:spacing w:line="480" w:lineRule="auto"/>
        <w:rPr>
          <w:rFonts w:ascii="Times New Roman" w:hAnsi="Times New Roman" w:cs="Times New Roman"/>
          <w:sz w:val="24"/>
          <w:szCs w:val="24"/>
          <w:lang w:val="en-GB"/>
        </w:rPr>
      </w:pPr>
      <w:commentRangeStart w:id="13"/>
      <w:r w:rsidRPr="00215990">
        <w:rPr>
          <w:rFonts w:ascii="Times New Roman" w:hAnsi="Times New Roman" w:cs="Times New Roman"/>
          <w:sz w:val="24"/>
          <w:szCs w:val="24"/>
          <w:lang w:val="en-GB"/>
        </w:rPr>
        <w:t>These</w:t>
      </w:r>
      <w:commentRangeEnd w:id="13"/>
      <w:r w:rsidR="00955B3F" w:rsidRPr="00215990">
        <w:rPr>
          <w:rStyle w:val="CommentReference"/>
          <w:rFonts w:ascii="Times New Roman" w:hAnsi="Times New Roman" w:cs="Times New Roman"/>
          <w:sz w:val="24"/>
          <w:szCs w:val="24"/>
        </w:rPr>
        <w:commentReference w:id="13"/>
      </w:r>
      <w:r w:rsidRPr="00215990">
        <w:rPr>
          <w:rFonts w:ascii="Times New Roman" w:hAnsi="Times New Roman" w:cs="Times New Roman"/>
          <w:sz w:val="24"/>
          <w:szCs w:val="24"/>
          <w:lang w:val="en-GB"/>
        </w:rPr>
        <w:t xml:space="preserve"> are some </w:t>
      </w:r>
      <w:r w:rsidR="003B74CB" w:rsidRPr="00215990">
        <w:rPr>
          <w:rFonts w:ascii="Times New Roman" w:hAnsi="Times New Roman" w:cs="Times New Roman"/>
          <w:sz w:val="24"/>
          <w:szCs w:val="24"/>
          <w:lang w:val="en-GB"/>
        </w:rPr>
        <w:t>well-studied</w:t>
      </w:r>
      <w:r w:rsidRPr="00215990">
        <w:rPr>
          <w:rFonts w:ascii="Times New Roman" w:hAnsi="Times New Roman" w:cs="Times New Roman"/>
          <w:sz w:val="24"/>
          <w:szCs w:val="24"/>
          <w:lang w:val="en-GB"/>
        </w:rPr>
        <w:t xml:space="preserve"> examples of where </w:t>
      </w:r>
      <w:r w:rsidR="00955B3F" w:rsidRPr="00215990">
        <w:rPr>
          <w:rFonts w:ascii="Times New Roman" w:hAnsi="Times New Roman" w:cs="Times New Roman"/>
          <w:sz w:val="24"/>
          <w:szCs w:val="24"/>
          <w:lang w:val="en-GB"/>
        </w:rPr>
        <w:t>infection pathogenesis</w:t>
      </w:r>
      <w:r w:rsidRPr="00215990">
        <w:rPr>
          <w:rFonts w:ascii="Times New Roman" w:hAnsi="Times New Roman" w:cs="Times New Roman"/>
          <w:sz w:val="24"/>
          <w:szCs w:val="24"/>
          <w:lang w:val="en-GB"/>
        </w:rPr>
        <w:t xml:space="preserve"> </w:t>
      </w:r>
      <w:r w:rsidR="00955B3F" w:rsidRPr="00215990">
        <w:rPr>
          <w:rFonts w:ascii="Times New Roman" w:hAnsi="Times New Roman" w:cs="Times New Roman"/>
          <w:sz w:val="24"/>
          <w:szCs w:val="24"/>
          <w:lang w:val="en-GB"/>
        </w:rPr>
        <w:t xml:space="preserve">plays a significant role in </w:t>
      </w:r>
      <w:r w:rsidR="00A563B9" w:rsidRPr="00215990">
        <w:rPr>
          <w:rFonts w:ascii="Times New Roman" w:hAnsi="Times New Roman" w:cs="Times New Roman"/>
          <w:sz w:val="24"/>
          <w:szCs w:val="24"/>
          <w:lang w:val="en-GB"/>
        </w:rPr>
        <w:t>the ability</w:t>
      </w:r>
      <w:r w:rsidRPr="00215990">
        <w:rPr>
          <w:rFonts w:ascii="Times New Roman" w:hAnsi="Times New Roman" w:cs="Times New Roman"/>
          <w:sz w:val="24"/>
          <w:szCs w:val="24"/>
          <w:lang w:val="en-GB"/>
        </w:rPr>
        <w:t xml:space="preserve"> to infect a novel host</w:t>
      </w:r>
      <w:r w:rsidR="00955B3F" w:rsidRPr="00215990">
        <w:rPr>
          <w:rFonts w:ascii="Times New Roman" w:hAnsi="Times New Roman" w:cs="Times New Roman"/>
          <w:sz w:val="24"/>
          <w:szCs w:val="24"/>
          <w:lang w:val="en-GB"/>
        </w:rPr>
        <w:t>.</w:t>
      </w:r>
      <w:r w:rsidRPr="00215990">
        <w:rPr>
          <w:rFonts w:ascii="Times New Roman" w:hAnsi="Times New Roman" w:cs="Times New Roman"/>
          <w:sz w:val="24"/>
          <w:szCs w:val="24"/>
          <w:lang w:val="en-GB"/>
        </w:rPr>
        <w:t xml:space="preserve"> The question </w:t>
      </w:r>
      <w:r w:rsidR="003B74CB" w:rsidRPr="00215990">
        <w:rPr>
          <w:rFonts w:ascii="Times New Roman" w:hAnsi="Times New Roman" w:cs="Times New Roman"/>
          <w:sz w:val="24"/>
          <w:szCs w:val="24"/>
          <w:lang w:val="en-GB"/>
        </w:rPr>
        <w:t>arises</w:t>
      </w:r>
      <w:r w:rsidRPr="00215990">
        <w:rPr>
          <w:rFonts w:ascii="Times New Roman" w:hAnsi="Times New Roman" w:cs="Times New Roman"/>
          <w:sz w:val="24"/>
          <w:szCs w:val="24"/>
          <w:lang w:val="en-GB"/>
        </w:rPr>
        <w:t xml:space="preserve"> </w:t>
      </w:r>
      <w:r w:rsidR="00955B3F" w:rsidRPr="00215990">
        <w:rPr>
          <w:rFonts w:ascii="Times New Roman" w:hAnsi="Times New Roman" w:cs="Times New Roman"/>
          <w:sz w:val="24"/>
          <w:szCs w:val="24"/>
          <w:lang w:val="en-GB"/>
        </w:rPr>
        <w:t xml:space="preserve">if </w:t>
      </w:r>
      <w:r w:rsidRPr="00215990">
        <w:rPr>
          <w:rFonts w:ascii="Times New Roman" w:hAnsi="Times New Roman" w:cs="Times New Roman"/>
          <w:sz w:val="24"/>
          <w:szCs w:val="24"/>
          <w:lang w:val="en-GB"/>
        </w:rPr>
        <w:t xml:space="preserve"> </w:t>
      </w:r>
      <w:r w:rsidR="003B74CB" w:rsidRPr="00215990">
        <w:rPr>
          <w:rFonts w:ascii="Times New Roman" w:hAnsi="Times New Roman" w:cs="Times New Roman"/>
          <w:sz w:val="24"/>
          <w:szCs w:val="24"/>
          <w:lang w:val="en-GB"/>
        </w:rPr>
        <w:t>similar</w:t>
      </w:r>
      <w:r w:rsidRPr="00215990">
        <w:rPr>
          <w:rFonts w:ascii="Times New Roman" w:hAnsi="Times New Roman" w:cs="Times New Roman"/>
          <w:sz w:val="24"/>
          <w:szCs w:val="24"/>
          <w:lang w:val="en-GB"/>
        </w:rPr>
        <w:t xml:space="preserve"> examples exist in the broader literature of pathological </w:t>
      </w:r>
      <w:r w:rsidR="003B74CB" w:rsidRPr="00215990">
        <w:rPr>
          <w:rFonts w:ascii="Times New Roman" w:hAnsi="Times New Roman" w:cs="Times New Roman"/>
          <w:sz w:val="24"/>
          <w:szCs w:val="24"/>
          <w:lang w:val="en-GB"/>
        </w:rPr>
        <w:t>traits</w:t>
      </w:r>
      <w:r w:rsidRPr="00215990">
        <w:rPr>
          <w:rFonts w:ascii="Times New Roman" w:hAnsi="Times New Roman" w:cs="Times New Roman"/>
          <w:sz w:val="24"/>
          <w:szCs w:val="24"/>
          <w:lang w:val="en-GB"/>
        </w:rPr>
        <w:t xml:space="preserve"> influencing a </w:t>
      </w:r>
      <w:r w:rsidR="008F3AB0" w:rsidRPr="00215990">
        <w:rPr>
          <w:rFonts w:ascii="Times New Roman" w:hAnsi="Times New Roman" w:cs="Times New Roman"/>
          <w:sz w:val="24"/>
          <w:szCs w:val="24"/>
          <w:lang w:val="en-GB"/>
        </w:rPr>
        <w:t>virus’s</w:t>
      </w:r>
      <w:r w:rsidRPr="00215990">
        <w:rPr>
          <w:rFonts w:ascii="Times New Roman" w:hAnsi="Times New Roman" w:cs="Times New Roman"/>
          <w:sz w:val="24"/>
          <w:szCs w:val="24"/>
          <w:lang w:val="en-GB"/>
        </w:rPr>
        <w:t xml:space="preserve"> </w:t>
      </w:r>
      <w:r w:rsidR="003B74CB" w:rsidRPr="00215990">
        <w:rPr>
          <w:rFonts w:ascii="Times New Roman" w:hAnsi="Times New Roman" w:cs="Times New Roman"/>
          <w:sz w:val="24"/>
          <w:szCs w:val="24"/>
          <w:lang w:val="en-GB"/>
        </w:rPr>
        <w:t>ability</w:t>
      </w:r>
      <w:r w:rsidRPr="00215990">
        <w:rPr>
          <w:rFonts w:ascii="Times New Roman" w:hAnsi="Times New Roman" w:cs="Times New Roman"/>
          <w:sz w:val="24"/>
          <w:szCs w:val="24"/>
          <w:lang w:val="en-GB"/>
        </w:rPr>
        <w:t xml:space="preserve"> to infect novel </w:t>
      </w:r>
      <w:r w:rsidR="003B74CB" w:rsidRPr="00215990">
        <w:rPr>
          <w:rFonts w:ascii="Times New Roman" w:hAnsi="Times New Roman" w:cs="Times New Roman"/>
          <w:sz w:val="24"/>
          <w:szCs w:val="24"/>
          <w:lang w:val="en-GB"/>
        </w:rPr>
        <w:t>species</w:t>
      </w:r>
      <w:r w:rsidRPr="00215990">
        <w:rPr>
          <w:rFonts w:ascii="Times New Roman" w:hAnsi="Times New Roman" w:cs="Times New Roman"/>
          <w:sz w:val="24"/>
          <w:szCs w:val="24"/>
          <w:lang w:val="en-GB"/>
        </w:rPr>
        <w:t xml:space="preserve"> and whether </w:t>
      </w:r>
      <w:r w:rsidR="003B74CB" w:rsidRPr="00215990">
        <w:rPr>
          <w:rFonts w:ascii="Times New Roman" w:hAnsi="Times New Roman" w:cs="Times New Roman"/>
          <w:sz w:val="24"/>
          <w:szCs w:val="24"/>
          <w:lang w:val="en-GB"/>
        </w:rPr>
        <w:t>general</w:t>
      </w:r>
      <w:r w:rsidRPr="00215990">
        <w:rPr>
          <w:rFonts w:ascii="Times New Roman" w:hAnsi="Times New Roman" w:cs="Times New Roman"/>
          <w:sz w:val="24"/>
          <w:szCs w:val="24"/>
          <w:lang w:val="en-GB"/>
        </w:rPr>
        <w:t xml:space="preserve"> patterns exist that can at least partially explain the role</w:t>
      </w:r>
      <w:r w:rsidR="00CA5BD4" w:rsidRPr="00215990">
        <w:rPr>
          <w:rFonts w:ascii="Times New Roman" w:hAnsi="Times New Roman" w:cs="Times New Roman"/>
          <w:sz w:val="24"/>
          <w:szCs w:val="24"/>
          <w:lang w:val="en-GB"/>
        </w:rPr>
        <w:t xml:space="preserve"> that host-pathogen interaction or ‘pathogenesis’ </w:t>
      </w:r>
      <w:r w:rsidRPr="00215990">
        <w:rPr>
          <w:rFonts w:ascii="Times New Roman" w:hAnsi="Times New Roman" w:cs="Times New Roman"/>
          <w:sz w:val="24"/>
          <w:szCs w:val="24"/>
          <w:lang w:val="en-GB"/>
        </w:rPr>
        <w:t xml:space="preserve">traits may play in cross species </w:t>
      </w:r>
      <w:r w:rsidR="003B74CB" w:rsidRPr="00215990">
        <w:rPr>
          <w:rFonts w:ascii="Times New Roman" w:hAnsi="Times New Roman" w:cs="Times New Roman"/>
          <w:sz w:val="24"/>
          <w:szCs w:val="24"/>
          <w:lang w:val="en-GB"/>
        </w:rPr>
        <w:t>transmission</w:t>
      </w:r>
      <w:r w:rsidRPr="00215990">
        <w:rPr>
          <w:rFonts w:ascii="Times New Roman" w:hAnsi="Times New Roman" w:cs="Times New Roman"/>
          <w:sz w:val="24"/>
          <w:szCs w:val="24"/>
          <w:lang w:val="en-GB"/>
        </w:rPr>
        <w:t xml:space="preserve">, this is a seldom studied area of cross species </w:t>
      </w:r>
      <w:r w:rsidR="003B74CB" w:rsidRPr="00215990">
        <w:rPr>
          <w:rFonts w:ascii="Times New Roman" w:hAnsi="Times New Roman" w:cs="Times New Roman"/>
          <w:sz w:val="24"/>
          <w:szCs w:val="24"/>
          <w:lang w:val="en-GB"/>
        </w:rPr>
        <w:t>transmission</w:t>
      </w:r>
      <w:r w:rsidRPr="00215990">
        <w:rPr>
          <w:rFonts w:ascii="Times New Roman" w:hAnsi="Times New Roman" w:cs="Times New Roman"/>
          <w:sz w:val="24"/>
          <w:szCs w:val="24"/>
          <w:lang w:val="en-GB"/>
        </w:rPr>
        <w:t xml:space="preserve"> and there are likely significant gaps in the available literature.</w:t>
      </w:r>
    </w:p>
    <w:p w14:paraId="27CF37C5" w14:textId="0A9970FB" w:rsidR="004651D9" w:rsidRPr="00215990" w:rsidRDefault="00190E35" w:rsidP="00E439A8">
      <w:pPr>
        <w:tabs>
          <w:tab w:val="left" w:pos="9000"/>
        </w:tabs>
        <w:spacing w:line="480" w:lineRule="auto"/>
        <w:rPr>
          <w:rFonts w:ascii="Times New Roman" w:hAnsi="Times New Roman" w:cs="Times New Roman"/>
          <w:sz w:val="24"/>
          <w:szCs w:val="24"/>
        </w:rPr>
      </w:pPr>
      <w:r w:rsidRPr="00215990">
        <w:rPr>
          <w:rFonts w:ascii="Times New Roman" w:hAnsi="Times New Roman" w:cs="Times New Roman"/>
          <w:sz w:val="24"/>
          <w:szCs w:val="24"/>
        </w:rPr>
        <w:lastRenderedPageBreak/>
        <w:t xml:space="preserve">Here, we synthesize available literature on cross-species transmission events </w:t>
      </w:r>
      <w:r w:rsidR="00C67E1D" w:rsidRPr="00215990">
        <w:rPr>
          <w:rFonts w:ascii="Times New Roman" w:hAnsi="Times New Roman" w:cs="Times New Roman"/>
          <w:sz w:val="24"/>
          <w:szCs w:val="24"/>
        </w:rPr>
        <w:t>along with</w:t>
      </w:r>
      <w:r w:rsidR="00CA5BD4" w:rsidRPr="00215990">
        <w:rPr>
          <w:rFonts w:ascii="Times New Roman" w:hAnsi="Times New Roman" w:cs="Times New Roman"/>
          <w:sz w:val="24"/>
          <w:szCs w:val="24"/>
        </w:rPr>
        <w:t xml:space="preserve"> viral</w:t>
      </w:r>
      <w:r w:rsidR="00C67E1D" w:rsidRPr="00215990">
        <w:rPr>
          <w:rFonts w:ascii="Times New Roman" w:hAnsi="Times New Roman" w:cs="Times New Roman"/>
          <w:sz w:val="24"/>
          <w:szCs w:val="24"/>
        </w:rPr>
        <w:t xml:space="preserve"> </w:t>
      </w:r>
      <w:r w:rsidR="00215990" w:rsidRPr="00215990">
        <w:rPr>
          <w:rFonts w:ascii="Times New Roman" w:hAnsi="Times New Roman" w:cs="Times New Roman"/>
          <w:sz w:val="24"/>
          <w:szCs w:val="24"/>
        </w:rPr>
        <w:t>pathogenesis</w:t>
      </w:r>
      <w:r w:rsidR="00CA5BD4" w:rsidRPr="00215990">
        <w:rPr>
          <w:rFonts w:ascii="Times New Roman" w:hAnsi="Times New Roman" w:cs="Times New Roman"/>
          <w:sz w:val="24"/>
          <w:szCs w:val="24"/>
        </w:rPr>
        <w:t xml:space="preserve"> </w:t>
      </w:r>
      <w:r w:rsidR="00C67E1D" w:rsidRPr="00215990">
        <w:rPr>
          <w:rFonts w:ascii="Times New Roman" w:hAnsi="Times New Roman" w:cs="Times New Roman"/>
          <w:sz w:val="24"/>
          <w:szCs w:val="24"/>
        </w:rPr>
        <w:t xml:space="preserve">data </w:t>
      </w:r>
      <w:r w:rsidR="002D2C53" w:rsidRPr="00215990">
        <w:rPr>
          <w:rFonts w:ascii="Times New Roman" w:hAnsi="Times New Roman" w:cs="Times New Roman"/>
          <w:sz w:val="24"/>
          <w:szCs w:val="24"/>
        </w:rPr>
        <w:t>to determine</w:t>
      </w:r>
      <w:r w:rsidR="00010045" w:rsidRPr="00215990">
        <w:rPr>
          <w:rFonts w:ascii="Times New Roman" w:hAnsi="Times New Roman" w:cs="Times New Roman"/>
          <w:sz w:val="24"/>
          <w:szCs w:val="24"/>
        </w:rPr>
        <w:t xml:space="preserve"> how aspects of viral pathogenesis affect </w:t>
      </w:r>
      <w:commentRangeStart w:id="14"/>
      <w:r w:rsidR="00010045" w:rsidRPr="00215990">
        <w:rPr>
          <w:rFonts w:ascii="Times New Roman" w:hAnsi="Times New Roman" w:cs="Times New Roman"/>
          <w:sz w:val="24"/>
          <w:szCs w:val="24"/>
        </w:rPr>
        <w:t xml:space="preserve">cross-species transmission </w:t>
      </w:r>
      <w:commentRangeEnd w:id="14"/>
      <w:r w:rsidR="00CA5BD4" w:rsidRPr="00215990">
        <w:rPr>
          <w:rStyle w:val="CommentReference"/>
          <w:rFonts w:ascii="Times New Roman" w:hAnsi="Times New Roman" w:cs="Times New Roman"/>
          <w:sz w:val="24"/>
          <w:szCs w:val="24"/>
        </w:rPr>
        <w:commentReference w:id="14"/>
      </w:r>
      <w:r w:rsidR="00010045" w:rsidRPr="00215990">
        <w:rPr>
          <w:rFonts w:ascii="Times New Roman" w:hAnsi="Times New Roman" w:cs="Times New Roman"/>
          <w:sz w:val="24"/>
          <w:szCs w:val="24"/>
        </w:rPr>
        <w:t xml:space="preserve">in RNA viruses. </w:t>
      </w:r>
    </w:p>
    <w:p w14:paraId="6551A13A" w14:textId="1EB2825A" w:rsidR="003D7FA5" w:rsidRPr="00215990" w:rsidRDefault="004651D9" w:rsidP="006919BC">
      <w:pPr>
        <w:spacing w:line="480" w:lineRule="auto"/>
        <w:rPr>
          <w:rFonts w:ascii="Times New Roman" w:hAnsi="Times New Roman" w:cs="Times New Roman"/>
          <w:sz w:val="24"/>
          <w:szCs w:val="24"/>
        </w:rPr>
      </w:pPr>
      <w:r w:rsidRPr="00215990">
        <w:rPr>
          <w:rFonts w:ascii="Times New Roman" w:hAnsi="Times New Roman" w:cs="Times New Roman"/>
          <w:sz w:val="24"/>
          <w:szCs w:val="24"/>
        </w:rPr>
        <w:t xml:space="preserve">The objectives of this study are two-fold; </w:t>
      </w:r>
      <w:r w:rsidR="003B74CB" w:rsidRPr="00215990">
        <w:rPr>
          <w:rFonts w:ascii="Times New Roman" w:hAnsi="Times New Roman" w:cs="Times New Roman"/>
          <w:sz w:val="24"/>
          <w:szCs w:val="24"/>
        </w:rPr>
        <w:t>firstly,</w:t>
      </w:r>
      <w:r w:rsidRPr="00215990">
        <w:rPr>
          <w:rFonts w:ascii="Times New Roman" w:hAnsi="Times New Roman" w:cs="Times New Roman"/>
          <w:sz w:val="24"/>
          <w:szCs w:val="24"/>
        </w:rPr>
        <w:t xml:space="preserve"> we investigate the </w:t>
      </w:r>
      <w:r w:rsidR="003B74CB" w:rsidRPr="00215990">
        <w:rPr>
          <w:rFonts w:ascii="Times New Roman" w:hAnsi="Times New Roman" w:cs="Times New Roman"/>
          <w:sz w:val="24"/>
          <w:szCs w:val="24"/>
        </w:rPr>
        <w:t>availability</w:t>
      </w:r>
      <w:r w:rsidRPr="00215990">
        <w:rPr>
          <w:rFonts w:ascii="Times New Roman" w:hAnsi="Times New Roman" w:cs="Times New Roman"/>
          <w:sz w:val="24"/>
          <w:szCs w:val="24"/>
        </w:rPr>
        <w:t xml:space="preserve"> and quality of existing </w:t>
      </w:r>
      <w:r w:rsidR="00CA5BD4" w:rsidRPr="00215990">
        <w:rPr>
          <w:rFonts w:ascii="Times New Roman" w:hAnsi="Times New Roman" w:cs="Times New Roman"/>
          <w:sz w:val="24"/>
          <w:szCs w:val="24"/>
        </w:rPr>
        <w:t xml:space="preserve">virus pathogenesis </w:t>
      </w:r>
      <w:r w:rsidRPr="00215990">
        <w:rPr>
          <w:rFonts w:ascii="Times New Roman" w:hAnsi="Times New Roman" w:cs="Times New Roman"/>
          <w:sz w:val="24"/>
          <w:szCs w:val="24"/>
        </w:rPr>
        <w:t xml:space="preserve">data as it currently stands and how it is suited to answering questions related to </w:t>
      </w:r>
      <w:r w:rsidR="00215990" w:rsidRPr="00215990">
        <w:rPr>
          <w:rFonts w:ascii="Times New Roman" w:hAnsi="Times New Roman" w:cs="Times New Roman"/>
          <w:sz w:val="24"/>
          <w:szCs w:val="24"/>
        </w:rPr>
        <w:t>pathogenesis</w:t>
      </w:r>
      <w:r w:rsidRPr="00215990">
        <w:rPr>
          <w:rFonts w:ascii="Times New Roman" w:hAnsi="Times New Roman" w:cs="Times New Roman"/>
          <w:sz w:val="24"/>
          <w:szCs w:val="24"/>
        </w:rPr>
        <w:t xml:space="preserve"> and cross species transmission and where gaps in this knowledge may lie. Secondly we aimed to </w:t>
      </w:r>
      <w:r w:rsidR="003B74CB" w:rsidRPr="00215990">
        <w:rPr>
          <w:rFonts w:ascii="Times New Roman" w:hAnsi="Times New Roman" w:cs="Times New Roman"/>
          <w:sz w:val="24"/>
          <w:szCs w:val="24"/>
        </w:rPr>
        <w:t>analyze</w:t>
      </w:r>
      <w:r w:rsidRPr="00215990">
        <w:rPr>
          <w:rFonts w:ascii="Times New Roman" w:hAnsi="Times New Roman" w:cs="Times New Roman"/>
          <w:sz w:val="24"/>
          <w:szCs w:val="24"/>
        </w:rPr>
        <w:t xml:space="preserve">  </w:t>
      </w:r>
      <w:r w:rsidR="00E439A8" w:rsidRPr="00215990">
        <w:rPr>
          <w:rFonts w:ascii="Times New Roman" w:hAnsi="Times New Roman" w:cs="Times New Roman"/>
          <w:sz w:val="24"/>
          <w:szCs w:val="24"/>
        </w:rPr>
        <w:t>t</w:t>
      </w:r>
      <w:r w:rsidRPr="00215990">
        <w:rPr>
          <w:rFonts w:ascii="Times New Roman" w:hAnsi="Times New Roman" w:cs="Times New Roman"/>
          <w:sz w:val="24"/>
          <w:szCs w:val="24"/>
        </w:rPr>
        <w:t xml:space="preserve">he available </w:t>
      </w:r>
      <w:r w:rsidR="00CA5BD4" w:rsidRPr="00215990">
        <w:rPr>
          <w:rFonts w:ascii="Times New Roman" w:hAnsi="Times New Roman" w:cs="Times New Roman"/>
          <w:sz w:val="24"/>
          <w:szCs w:val="24"/>
        </w:rPr>
        <w:t xml:space="preserve">host-virus pathogenesis </w:t>
      </w:r>
      <w:r w:rsidRPr="00215990">
        <w:rPr>
          <w:rFonts w:ascii="Times New Roman" w:hAnsi="Times New Roman" w:cs="Times New Roman"/>
          <w:sz w:val="24"/>
          <w:szCs w:val="24"/>
        </w:rPr>
        <w:t xml:space="preserve">data and identify pathological </w:t>
      </w:r>
      <w:r w:rsidR="003B74CB" w:rsidRPr="00215990">
        <w:rPr>
          <w:rFonts w:ascii="Times New Roman" w:hAnsi="Times New Roman" w:cs="Times New Roman"/>
          <w:sz w:val="24"/>
          <w:szCs w:val="24"/>
        </w:rPr>
        <w:t>traits</w:t>
      </w:r>
      <w:r w:rsidRPr="00215990">
        <w:rPr>
          <w:rFonts w:ascii="Times New Roman" w:hAnsi="Times New Roman" w:cs="Times New Roman"/>
          <w:sz w:val="24"/>
          <w:szCs w:val="24"/>
        </w:rPr>
        <w:t xml:space="preserve"> associated with different types of cross species </w:t>
      </w:r>
      <w:r w:rsidR="003B74CB" w:rsidRPr="00215990">
        <w:rPr>
          <w:rFonts w:ascii="Times New Roman" w:hAnsi="Times New Roman" w:cs="Times New Roman"/>
          <w:sz w:val="24"/>
          <w:szCs w:val="24"/>
        </w:rPr>
        <w:t>transmission</w:t>
      </w:r>
      <w:r w:rsidRPr="00215990">
        <w:rPr>
          <w:rFonts w:ascii="Times New Roman" w:hAnsi="Times New Roman" w:cs="Times New Roman"/>
          <w:sz w:val="24"/>
          <w:szCs w:val="24"/>
        </w:rPr>
        <w:t xml:space="preserve"> events, in </w:t>
      </w:r>
      <w:proofErr w:type="gramStart"/>
      <w:r w:rsidRPr="00215990">
        <w:rPr>
          <w:rFonts w:ascii="Times New Roman" w:hAnsi="Times New Roman" w:cs="Times New Roman"/>
          <w:sz w:val="24"/>
          <w:szCs w:val="24"/>
        </w:rPr>
        <w:t>particular whether</w:t>
      </w:r>
      <w:proofErr w:type="gramEnd"/>
      <w:r w:rsidRPr="00215990">
        <w:rPr>
          <w:rFonts w:ascii="Times New Roman" w:hAnsi="Times New Roman" w:cs="Times New Roman"/>
          <w:sz w:val="24"/>
          <w:szCs w:val="24"/>
        </w:rPr>
        <w:t xml:space="preserve"> these events involve humans</w:t>
      </w:r>
      <w:r w:rsidR="000C1EEA" w:rsidRPr="00215990">
        <w:rPr>
          <w:rFonts w:ascii="Times New Roman" w:hAnsi="Times New Roman" w:cs="Times New Roman"/>
          <w:sz w:val="24"/>
          <w:szCs w:val="24"/>
        </w:rPr>
        <w:t xml:space="preserve"> as a host or spillover species</w:t>
      </w:r>
      <w:r w:rsidRPr="00215990">
        <w:rPr>
          <w:rFonts w:ascii="Times New Roman" w:hAnsi="Times New Roman" w:cs="Times New Roman"/>
          <w:sz w:val="24"/>
          <w:szCs w:val="24"/>
        </w:rPr>
        <w:t xml:space="preserve">. </w:t>
      </w:r>
      <w:bookmarkEnd w:id="1"/>
    </w:p>
    <w:p w14:paraId="3687539B" w14:textId="009F27AC" w:rsidR="007440C3" w:rsidRPr="00215990" w:rsidRDefault="007440C3" w:rsidP="006919BC">
      <w:pPr>
        <w:spacing w:line="480" w:lineRule="auto"/>
        <w:rPr>
          <w:rFonts w:ascii="Times New Roman" w:hAnsi="Times New Roman" w:cs="Times New Roman"/>
          <w:sz w:val="20"/>
          <w:szCs w:val="20"/>
        </w:rPr>
      </w:pPr>
    </w:p>
    <w:p w14:paraId="74C19419" w14:textId="415B8024" w:rsidR="007440C3" w:rsidRPr="00215990" w:rsidRDefault="007440C3" w:rsidP="006919BC">
      <w:pPr>
        <w:spacing w:line="480" w:lineRule="auto"/>
        <w:rPr>
          <w:rFonts w:ascii="Times New Roman" w:hAnsi="Times New Roman" w:cs="Times New Roman"/>
          <w:sz w:val="20"/>
          <w:szCs w:val="20"/>
        </w:rPr>
      </w:pPr>
    </w:p>
    <w:p w14:paraId="6E4FAA3C" w14:textId="0142B2BE" w:rsidR="007440C3" w:rsidRPr="00215990" w:rsidRDefault="007440C3" w:rsidP="006919BC">
      <w:pPr>
        <w:spacing w:line="480" w:lineRule="auto"/>
        <w:rPr>
          <w:rFonts w:ascii="Times New Roman" w:hAnsi="Times New Roman" w:cs="Times New Roman"/>
          <w:sz w:val="20"/>
          <w:szCs w:val="20"/>
        </w:rPr>
      </w:pPr>
    </w:p>
    <w:p w14:paraId="76CFC8B6" w14:textId="1C53D5F9" w:rsidR="007440C3" w:rsidRPr="00215990" w:rsidRDefault="007440C3" w:rsidP="006919BC">
      <w:pPr>
        <w:spacing w:line="480" w:lineRule="auto"/>
        <w:rPr>
          <w:rFonts w:ascii="Times New Roman" w:hAnsi="Times New Roman" w:cs="Times New Roman"/>
          <w:sz w:val="20"/>
          <w:szCs w:val="20"/>
        </w:rPr>
      </w:pPr>
    </w:p>
    <w:p w14:paraId="57446708" w14:textId="763172DF" w:rsidR="007440C3" w:rsidRPr="00215990" w:rsidRDefault="007440C3" w:rsidP="006919BC">
      <w:pPr>
        <w:spacing w:line="480" w:lineRule="auto"/>
        <w:rPr>
          <w:rFonts w:ascii="Times New Roman" w:hAnsi="Times New Roman" w:cs="Times New Roman"/>
          <w:sz w:val="20"/>
          <w:szCs w:val="20"/>
        </w:rPr>
      </w:pPr>
    </w:p>
    <w:p w14:paraId="6210D477" w14:textId="3AB3B205" w:rsidR="007440C3" w:rsidRPr="00215990" w:rsidRDefault="007440C3" w:rsidP="006919BC">
      <w:pPr>
        <w:spacing w:line="480" w:lineRule="auto"/>
        <w:rPr>
          <w:rFonts w:ascii="Times New Roman" w:hAnsi="Times New Roman" w:cs="Times New Roman"/>
          <w:sz w:val="20"/>
          <w:szCs w:val="20"/>
        </w:rPr>
      </w:pPr>
    </w:p>
    <w:p w14:paraId="1AC14D06" w14:textId="04B4A58B" w:rsidR="007440C3" w:rsidRPr="00215990" w:rsidRDefault="007440C3" w:rsidP="006919BC">
      <w:pPr>
        <w:spacing w:line="480" w:lineRule="auto"/>
        <w:rPr>
          <w:rFonts w:ascii="Times New Roman" w:hAnsi="Times New Roman" w:cs="Times New Roman"/>
          <w:sz w:val="20"/>
          <w:szCs w:val="20"/>
        </w:rPr>
      </w:pPr>
    </w:p>
    <w:p w14:paraId="213F681D" w14:textId="1889F73B" w:rsidR="007440C3" w:rsidRPr="00215990" w:rsidRDefault="007440C3" w:rsidP="006919BC">
      <w:pPr>
        <w:spacing w:line="480" w:lineRule="auto"/>
        <w:rPr>
          <w:rFonts w:ascii="Times New Roman" w:hAnsi="Times New Roman" w:cs="Times New Roman"/>
          <w:sz w:val="20"/>
          <w:szCs w:val="20"/>
        </w:rPr>
      </w:pPr>
    </w:p>
    <w:p w14:paraId="7FDE4BFA" w14:textId="0E15A2D8" w:rsidR="007440C3" w:rsidRPr="00215990" w:rsidRDefault="007440C3" w:rsidP="006919BC">
      <w:pPr>
        <w:spacing w:line="480" w:lineRule="auto"/>
        <w:rPr>
          <w:rFonts w:ascii="Times New Roman" w:hAnsi="Times New Roman" w:cs="Times New Roman"/>
          <w:sz w:val="20"/>
          <w:szCs w:val="20"/>
        </w:rPr>
      </w:pPr>
    </w:p>
    <w:p w14:paraId="6F14F708" w14:textId="1255E173" w:rsidR="007440C3" w:rsidRPr="00215990" w:rsidRDefault="007440C3" w:rsidP="006919BC">
      <w:pPr>
        <w:spacing w:line="480" w:lineRule="auto"/>
        <w:rPr>
          <w:rFonts w:ascii="Times New Roman" w:hAnsi="Times New Roman" w:cs="Times New Roman"/>
          <w:sz w:val="20"/>
          <w:szCs w:val="20"/>
        </w:rPr>
      </w:pPr>
    </w:p>
    <w:p w14:paraId="268D787A" w14:textId="1C53B4B1" w:rsidR="007440C3" w:rsidRPr="00215990" w:rsidRDefault="007440C3" w:rsidP="006919BC">
      <w:pPr>
        <w:spacing w:line="480" w:lineRule="auto"/>
        <w:rPr>
          <w:rFonts w:ascii="Times New Roman" w:hAnsi="Times New Roman" w:cs="Times New Roman"/>
          <w:sz w:val="20"/>
          <w:szCs w:val="20"/>
        </w:rPr>
      </w:pPr>
    </w:p>
    <w:p w14:paraId="5247B202" w14:textId="77777777" w:rsidR="007440C3" w:rsidRPr="00215990" w:rsidRDefault="007440C3" w:rsidP="006919BC">
      <w:pPr>
        <w:spacing w:line="480" w:lineRule="auto"/>
        <w:rPr>
          <w:rFonts w:ascii="Times New Roman" w:hAnsi="Times New Roman" w:cs="Times New Roman"/>
          <w:b/>
          <w:bCs/>
          <w:u w:val="single"/>
        </w:rPr>
      </w:pPr>
    </w:p>
    <w:p w14:paraId="13FF6418" w14:textId="16FE66A2" w:rsidR="00F55701" w:rsidRPr="00215990" w:rsidRDefault="001160DC" w:rsidP="001C5DAA">
      <w:pPr>
        <w:pStyle w:val="Heading2"/>
        <w:rPr>
          <w:rFonts w:ascii="Times New Roman" w:hAnsi="Times New Roman" w:cs="Times New Roman"/>
        </w:rPr>
      </w:pPr>
      <w:r w:rsidRPr="00215990">
        <w:rPr>
          <w:rFonts w:ascii="Times New Roman" w:hAnsi="Times New Roman" w:cs="Times New Roman"/>
        </w:rPr>
        <w:lastRenderedPageBreak/>
        <w:t>M</w:t>
      </w:r>
      <w:r w:rsidR="00F55701" w:rsidRPr="00215990">
        <w:rPr>
          <w:rFonts w:ascii="Times New Roman" w:hAnsi="Times New Roman" w:cs="Times New Roman"/>
        </w:rPr>
        <w:t xml:space="preserve">ethods </w:t>
      </w:r>
    </w:p>
    <w:p w14:paraId="0C1B1C11" w14:textId="77777777" w:rsidR="001160DC" w:rsidRPr="00215990" w:rsidRDefault="001160DC" w:rsidP="001C5DAA">
      <w:pPr>
        <w:pStyle w:val="Heading3"/>
        <w:rPr>
          <w:rFonts w:ascii="Times New Roman" w:eastAsia="Times New Roman" w:hAnsi="Times New Roman" w:cs="Times New Roman"/>
        </w:rPr>
      </w:pPr>
      <w:r w:rsidRPr="00215990">
        <w:rPr>
          <w:rFonts w:ascii="Times New Roman" w:eastAsia="Times New Roman" w:hAnsi="Times New Roman" w:cs="Times New Roman"/>
        </w:rPr>
        <w:t>Data acquisition and overview </w:t>
      </w:r>
    </w:p>
    <w:p w14:paraId="0EA0A249" w14:textId="241F5D54" w:rsidR="003243B7" w:rsidRPr="00215990" w:rsidRDefault="00F55701" w:rsidP="00AA6AB3">
      <w:pPr>
        <w:pStyle w:val="NormalWeb"/>
        <w:spacing w:before="180" w:beforeAutospacing="0" w:after="180" w:afterAutospacing="0" w:line="480" w:lineRule="auto"/>
        <w:rPr>
          <w:b/>
          <w:bCs/>
        </w:rPr>
      </w:pPr>
      <w:r w:rsidRPr="00215990">
        <w:t>A search of the Pub</w:t>
      </w:r>
      <w:r w:rsidR="00C67E1D" w:rsidRPr="00215990">
        <w:t>M</w:t>
      </w:r>
      <w:r w:rsidRPr="00215990">
        <w:t xml:space="preserve">ed database was performed </w:t>
      </w:r>
      <w:r w:rsidR="008A5622" w:rsidRPr="00215990">
        <w:t>as described below.</w:t>
      </w:r>
      <w:r w:rsidRPr="00215990">
        <w:t xml:space="preserve"> These search results were then screened using the </w:t>
      </w:r>
      <w:r w:rsidRPr="00215990">
        <w:rPr>
          <w:i/>
          <w:iCs/>
        </w:rPr>
        <w:t>metagear</w:t>
      </w:r>
      <w:r w:rsidRPr="00215990">
        <w:t xml:space="preserve"> package in R according to the </w:t>
      </w:r>
      <w:commentRangeStart w:id="15"/>
      <w:commentRangeStart w:id="16"/>
      <w:commentRangeStart w:id="17"/>
      <w:r w:rsidR="00586B08" w:rsidRPr="00215990">
        <w:t>P</w:t>
      </w:r>
      <w:r w:rsidR="00586B08" w:rsidRPr="00215990">
        <w:t xml:space="preserve">RISMA </w:t>
      </w:r>
      <w:r w:rsidRPr="00215990">
        <w:t>guidelines fig</w:t>
      </w:r>
      <w:r w:rsidR="00C67E1D" w:rsidRPr="00215990">
        <w:t xml:space="preserve"> X</w:t>
      </w:r>
      <w:r w:rsidRPr="00215990">
        <w:t>.</w:t>
      </w:r>
      <w:r w:rsidR="003243B7" w:rsidRPr="00215990">
        <w:rPr>
          <w:b/>
          <w:bCs/>
        </w:rPr>
        <w:t xml:space="preserve">. </w:t>
      </w:r>
      <w:r w:rsidR="003243B7" w:rsidRPr="00215990">
        <w:t xml:space="preserve">Following this a </w:t>
      </w:r>
      <w:r w:rsidR="004131A4" w:rsidRPr="00215990">
        <w:t xml:space="preserve">secondary </w:t>
      </w:r>
      <w:r w:rsidR="003243B7" w:rsidRPr="00215990">
        <w:t>search was conducted to provide known pathological data for each virus</w:t>
      </w:r>
      <w:r w:rsidR="00C47B0A" w:rsidRPr="00215990">
        <w:t>.</w:t>
      </w:r>
      <w:r w:rsidR="003243B7" w:rsidRPr="00215990">
        <w:rPr>
          <w:b/>
          <w:bCs/>
        </w:rPr>
        <w:t xml:space="preserve"> </w:t>
      </w:r>
      <w:r w:rsidR="002D2C53" w:rsidRPr="00215990">
        <w:rPr>
          <w:b/>
          <w:bCs/>
        </w:rPr>
        <w:t xml:space="preserve"> </w:t>
      </w:r>
      <w:commentRangeEnd w:id="15"/>
      <w:r w:rsidR="00CD44B5" w:rsidRPr="00215990">
        <w:rPr>
          <w:rStyle w:val="CommentReference"/>
          <w:rFonts w:eastAsiaTheme="minorHAnsi"/>
          <w:sz w:val="24"/>
          <w:szCs w:val="24"/>
        </w:rPr>
        <w:commentReference w:id="15"/>
      </w:r>
      <w:commentRangeEnd w:id="16"/>
      <w:r w:rsidR="00CD44B5" w:rsidRPr="00215990">
        <w:rPr>
          <w:rStyle w:val="CommentReference"/>
          <w:rFonts w:eastAsiaTheme="minorHAnsi"/>
          <w:sz w:val="24"/>
          <w:szCs w:val="24"/>
        </w:rPr>
        <w:commentReference w:id="16"/>
      </w:r>
      <w:commentRangeEnd w:id="17"/>
      <w:r w:rsidR="00A94849" w:rsidRPr="00215990">
        <w:rPr>
          <w:rStyle w:val="CommentReference"/>
          <w:rFonts w:eastAsiaTheme="minorHAnsi"/>
          <w:sz w:val="24"/>
          <w:szCs w:val="24"/>
        </w:rPr>
        <w:commentReference w:id="17"/>
      </w:r>
    </w:p>
    <w:p w14:paraId="66D7F492" w14:textId="66C06479" w:rsidR="001160DC" w:rsidRPr="00215990" w:rsidRDefault="00F55701" w:rsidP="00AA6AB3">
      <w:pPr>
        <w:pStyle w:val="NormalWeb"/>
        <w:spacing w:before="180" w:beforeAutospacing="0" w:after="180" w:afterAutospacing="0" w:line="480" w:lineRule="auto"/>
      </w:pPr>
      <w:r w:rsidRPr="00215990">
        <w:t xml:space="preserve">The </w:t>
      </w:r>
      <w:r w:rsidRPr="00215990">
        <w:rPr>
          <w:color w:val="000000"/>
        </w:rPr>
        <w:t xml:space="preserve">resulting </w:t>
      </w:r>
      <w:r w:rsidR="001160DC" w:rsidRPr="00215990">
        <w:rPr>
          <w:color w:val="000000"/>
        </w:rPr>
        <w:t xml:space="preserve">data were imported into R Studio </w:t>
      </w:r>
      <w:r w:rsidR="008037F9" w:rsidRPr="00215990">
        <w:rPr>
          <w:color w:val="000000"/>
        </w:rPr>
        <w:t>(version 2022.12.0+353) </w:t>
      </w:r>
      <w:r w:rsidR="008037F9" w:rsidRPr="00215990">
        <w:rPr>
          <w:color w:val="000000"/>
        </w:rPr>
        <w:fldChar w:fldCharType="begin"/>
      </w:r>
      <w:r w:rsidR="008037F9" w:rsidRPr="00215990">
        <w:rPr>
          <w:color w:val="000000"/>
        </w:rPr>
        <w:instrText xml:space="preserve"> ADDIN EN.CITE &lt;EndNote&gt;&lt;Cite&gt;&lt;Author&gt;Posit team&lt;/Author&gt;&lt;Year&gt;2022&lt;/Year&gt;&lt;RecNum&gt;7751&lt;/RecNum&gt;&lt;DisplayText&gt;(Posit team 2022)&lt;/DisplayText&gt;&lt;record&gt;&lt;rec-number&gt;7751&lt;/rec-number&gt;&lt;foreign-keys&gt;&lt;key app="EN" db-id="pv99xppxsftrpnevsxkp0tvm950xsdp9wz2x" timestamp="1675369978"&gt;7751&lt;/key&gt;&lt;/foreign-keys&gt;&lt;ref-type name="Computer Program"&gt;9&lt;/ref-type&gt;&lt;contributors&gt;&lt;authors&gt;&lt;author&gt;Posit team,&lt;/author&gt;&lt;/authors&gt;&lt;/contributors&gt;&lt;titles&gt;&lt;title&gt;RStudio: Integrated Development Environment for R&lt;/title&gt;&lt;/titles&gt;&lt;dates&gt;&lt;year&gt;2022&lt;/year&gt;&lt;/dates&gt;&lt;pub-location&gt;Boston, MA&lt;/pub-location&gt;&lt;publisher&gt;Posit  Software&lt;/publisher&gt;&lt;urls&gt;&lt;related-urls&gt;&lt;url&gt; http://www.posit.co/.&lt;/url&gt;&lt;/related-urls&gt;&lt;/urls&gt;&lt;/record&gt;&lt;/Cite&gt;&lt;/EndNote&gt;</w:instrText>
      </w:r>
      <w:r w:rsidR="008037F9" w:rsidRPr="00215990">
        <w:rPr>
          <w:color w:val="000000"/>
        </w:rPr>
        <w:fldChar w:fldCharType="separate"/>
      </w:r>
      <w:r w:rsidR="008037F9" w:rsidRPr="00215990">
        <w:rPr>
          <w:color w:val="000000"/>
        </w:rPr>
        <w:t>(Posit team 2022)</w:t>
      </w:r>
      <w:r w:rsidR="008037F9" w:rsidRPr="00215990">
        <w:rPr>
          <w:color w:val="000000"/>
        </w:rPr>
        <w:fldChar w:fldCharType="end"/>
      </w:r>
      <w:r w:rsidR="008037F9" w:rsidRPr="00215990">
        <w:rPr>
          <w:color w:val="000000"/>
        </w:rPr>
        <w:t>..</w:t>
      </w:r>
      <w:r w:rsidR="001160DC" w:rsidRPr="00215990">
        <w:rPr>
          <w:color w:val="000000"/>
        </w:rPr>
        <w:t xml:space="preserve"> A detailed description of data analysis is contained in the scripts within the project repository (https://github.com/JJWilson1991/</w:t>
      </w:r>
      <w:r w:rsidR="00850B14" w:rsidRPr="00215990">
        <w:rPr>
          <w:color w:val="000000"/>
        </w:rPr>
        <w:t>Pathogenesis_project</w:t>
      </w:r>
      <w:r w:rsidR="001160DC" w:rsidRPr="00215990">
        <w:rPr>
          <w:color w:val="000000"/>
        </w:rPr>
        <w:t>). All analyses were conducted in the R programming</w:t>
      </w:r>
      <w:r w:rsidR="008037F9" w:rsidRPr="00215990">
        <w:rPr>
          <w:color w:val="000000"/>
        </w:rPr>
        <w:t xml:space="preserve"> environment (version 4.2.0.)</w:t>
      </w:r>
      <w:r w:rsidR="008037F9" w:rsidRPr="00215990">
        <w:rPr>
          <w:color w:val="000000"/>
        </w:rPr>
        <w:fldChar w:fldCharType="begin"/>
      </w:r>
      <w:r w:rsidR="008037F9" w:rsidRPr="00215990">
        <w:rPr>
          <w:color w:val="000000"/>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8037F9" w:rsidRPr="00215990">
        <w:rPr>
          <w:color w:val="000000"/>
        </w:rPr>
        <w:fldChar w:fldCharType="separate"/>
      </w:r>
      <w:r w:rsidR="008037F9" w:rsidRPr="00215990">
        <w:rPr>
          <w:color w:val="000000"/>
        </w:rPr>
        <w:t>(R Core Team 2022)</w:t>
      </w:r>
      <w:r w:rsidR="008037F9" w:rsidRPr="00215990">
        <w:rPr>
          <w:color w:val="000000"/>
        </w:rPr>
        <w:fldChar w:fldCharType="end"/>
      </w:r>
      <w:r w:rsidR="008037F9" w:rsidRPr="00215990">
        <w:rPr>
          <w:color w:val="000000"/>
        </w:rPr>
        <w:t>.</w:t>
      </w:r>
      <w:r w:rsidR="001160DC" w:rsidRPr="00215990">
        <w:rPr>
          <w:color w:val="000000"/>
        </w:rPr>
        <w:t xml:space="preserve"> References to packages in this methods section indicate specific packages used within the R environment to perform analyses.</w:t>
      </w:r>
    </w:p>
    <w:p w14:paraId="3CF76C90" w14:textId="4F03FCB3" w:rsidR="008A5622" w:rsidRPr="00215990" w:rsidRDefault="006919BC" w:rsidP="001C5DAA">
      <w:pPr>
        <w:pStyle w:val="Heading3"/>
        <w:rPr>
          <w:rFonts w:ascii="Times New Roman" w:eastAsia="Times New Roman" w:hAnsi="Times New Roman" w:cs="Times New Roman"/>
        </w:rPr>
      </w:pPr>
      <w:r w:rsidRPr="00215990">
        <w:rPr>
          <w:rFonts w:ascii="Times New Roman" w:eastAsia="Times New Roman" w:hAnsi="Times New Roman" w:cs="Times New Roman"/>
        </w:rPr>
        <w:t>L</w:t>
      </w:r>
      <w:r w:rsidR="008A5622" w:rsidRPr="00215990">
        <w:rPr>
          <w:rFonts w:ascii="Times New Roman" w:eastAsia="Times New Roman" w:hAnsi="Times New Roman" w:cs="Times New Roman"/>
        </w:rPr>
        <w:t>iterature search</w:t>
      </w:r>
    </w:p>
    <w:p w14:paraId="60D48BDA" w14:textId="6BE74755" w:rsidR="00C67E1D" w:rsidRPr="00215990" w:rsidRDefault="00ED030A" w:rsidP="00AA6AB3">
      <w:pPr>
        <w:spacing w:after="120" w:line="480" w:lineRule="auto"/>
        <w:rPr>
          <w:rFonts w:ascii="Times New Roman" w:eastAsia="Times New Roman" w:hAnsi="Times New Roman" w:cs="Times New Roman"/>
          <w:b/>
          <w:bCs/>
          <w:color w:val="000000"/>
          <w:sz w:val="24"/>
          <w:szCs w:val="24"/>
        </w:rPr>
      </w:pPr>
      <w:r w:rsidRPr="00215990">
        <w:rPr>
          <w:rFonts w:ascii="Times New Roman" w:hAnsi="Times New Roman" w:cs="Times New Roman"/>
          <w:noProof/>
          <w:sz w:val="24"/>
          <w:szCs w:val="24"/>
        </w:rPr>
        <mc:AlternateContent>
          <mc:Choice Requires="wpg">
            <w:drawing>
              <wp:anchor distT="0" distB="0" distL="114300" distR="114300" simplePos="0" relativeHeight="251744256" behindDoc="0" locked="0" layoutInCell="1" allowOverlap="1" wp14:anchorId="7A465BF3" wp14:editId="0BFFE658">
                <wp:simplePos x="0" y="0"/>
                <wp:positionH relativeFrom="column">
                  <wp:posOffset>-126124</wp:posOffset>
                </wp:positionH>
                <wp:positionV relativeFrom="paragraph">
                  <wp:posOffset>1924488</wp:posOffset>
                </wp:positionV>
                <wp:extent cx="6318250" cy="2427758"/>
                <wp:effectExtent l="0" t="0" r="25400" b="10795"/>
                <wp:wrapTopAndBottom/>
                <wp:docPr id="38" name="Group 38"/>
                <wp:cNvGraphicFramePr/>
                <a:graphic xmlns:a="http://schemas.openxmlformats.org/drawingml/2006/main">
                  <a:graphicData uri="http://schemas.microsoft.com/office/word/2010/wordprocessingGroup">
                    <wpg:wgp>
                      <wpg:cNvGrpSpPr/>
                      <wpg:grpSpPr>
                        <a:xfrm>
                          <a:off x="0" y="0"/>
                          <a:ext cx="6318250" cy="2427758"/>
                          <a:chOff x="0" y="0"/>
                          <a:chExt cx="6318250" cy="2427758"/>
                        </a:xfrm>
                      </wpg:grpSpPr>
                      <pic:pic xmlns:pic="http://schemas.openxmlformats.org/drawingml/2006/picture">
                        <pic:nvPicPr>
                          <pic:cNvPr id="36" name="Picture 36" descr="A picture containing graphical user interface&#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l="411" t="1723" r="447" b="446"/>
                          <a:stretch/>
                        </pic:blipFill>
                        <pic:spPr bwMode="auto">
                          <a:xfrm>
                            <a:off x="0" y="0"/>
                            <a:ext cx="6318250" cy="2082165"/>
                          </a:xfrm>
                          <a:prstGeom prst="rect">
                            <a:avLst/>
                          </a:prstGeom>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0" y="2081048"/>
                            <a:ext cx="6318250" cy="346710"/>
                          </a:xfrm>
                          <a:prstGeom prst="rect">
                            <a:avLst/>
                          </a:prstGeom>
                          <a:solidFill>
                            <a:srgbClr val="FFFFFF"/>
                          </a:solidFill>
                          <a:ln w="9525">
                            <a:solidFill>
                              <a:srgbClr val="000000"/>
                            </a:solidFill>
                            <a:miter lim="800000"/>
                            <a:headEnd/>
                            <a:tailEnd/>
                          </a:ln>
                        </wps:spPr>
                        <wps:txbx>
                          <w:txbxContent>
                            <w:p w14:paraId="0F2029C7" w14:textId="6D6C4DCB" w:rsidR="00ED030A" w:rsidRDefault="00ED030A">
                              <w:r>
                                <w:t xml:space="preserve">Table 1: list of Exclusion and inclusion criteria for literature search screening </w:t>
                              </w:r>
                            </w:p>
                          </w:txbxContent>
                        </wps:txbx>
                        <wps:bodyPr rot="0" vert="horz" wrap="square" lIns="91440" tIns="45720" rIns="91440" bIns="45720" anchor="t" anchorCtr="0">
                          <a:noAutofit/>
                        </wps:bodyPr>
                      </wps:wsp>
                    </wpg:wgp>
                  </a:graphicData>
                </a:graphic>
              </wp:anchor>
            </w:drawing>
          </mc:Choice>
          <mc:Fallback>
            <w:pict>
              <v:group w14:anchorId="7A465BF3" id="Group 38" o:spid="_x0000_s1038" style="position:absolute;margin-left:-9.95pt;margin-top:151.55pt;width:497.5pt;height:191.15pt;z-index:251744256" coordsize="63182,242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6" o:spid="_x0000_s1039" type="#_x0000_t75" alt="A picture containing graphical user interface&#10;&#10;Description automatically generated" style="position:absolute;width:63182;height:20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">
                  <v:imagedata r:id="rId11" o:title="A picture containing graphical user interface&#10;&#10;Description automatically generated" croptop="1129f" cropbottom="292f" cropleft="269f" cropright="293f"/>
                </v:shape>
                <v:shape id="_x0000_s1040" type="#_x0000_t202" style="position:absolute;top:20810;width:63182;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">
                  <v:textbox>
                    <w:txbxContent>
                      <w:p w14:paraId="0F2029C7" w14:textId="6D6C4DCB" w:rsidR="00ED030A" w:rsidRDefault="00ED030A">
                        <w:r>
                          <w:t xml:space="preserve">Table 1: list of Exclusion and inclusion criteria for literature search screening </w:t>
                        </w:r>
                      </w:p>
                    </w:txbxContent>
                  </v:textbox>
                </v:shape>
                <w10:wrap type="topAndBottom"/>
              </v:group>
            </w:pict>
          </mc:Fallback>
        </mc:AlternateContent>
      </w:r>
      <w:r w:rsidR="00D36585" w:rsidRPr="00215990">
        <w:rPr>
          <w:rFonts w:ascii="Times New Roman" w:hAnsi="Times New Roman" w:cs="Times New Roman"/>
          <w:noProof/>
          <w:sz w:val="24"/>
          <w:szCs w:val="24"/>
        </w:rPr>
        <mc:AlternateContent>
          <mc:Choice Requires="wps">
            <w:drawing>
              <wp:anchor distT="45720" distB="45720" distL="114300" distR="114300" simplePos="0" relativeHeight="251672576" behindDoc="1" locked="0" layoutInCell="1" allowOverlap="1" wp14:anchorId="27EED011" wp14:editId="418F17C7">
                <wp:simplePos x="0" y="0"/>
                <wp:positionH relativeFrom="column">
                  <wp:posOffset>-124460</wp:posOffset>
                </wp:positionH>
                <wp:positionV relativeFrom="paragraph">
                  <wp:posOffset>863600</wp:posOffset>
                </wp:positionV>
                <wp:extent cx="6318250" cy="863600"/>
                <wp:effectExtent l="0" t="0" r="25400" b="12700"/>
                <wp:wrapTight wrapText="bothSides">
                  <wp:wrapPolygon edited="0">
                    <wp:start x="0" y="0"/>
                    <wp:lineTo x="0" y="21441"/>
                    <wp:lineTo x="21622" y="21441"/>
                    <wp:lineTo x="21622"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8250" cy="863600"/>
                        </a:xfrm>
                        <a:prstGeom prst="rect">
                          <a:avLst/>
                        </a:prstGeom>
                        <a:solidFill>
                          <a:srgbClr val="FFFFFF"/>
                        </a:solidFill>
                        <a:ln w="9525">
                          <a:solidFill>
                            <a:srgbClr val="000000"/>
                          </a:solidFill>
                          <a:miter lim="800000"/>
                          <a:headEnd/>
                          <a:tailEnd/>
                        </a:ln>
                      </wps:spPr>
                      <wps:txbx>
                        <w:txbxContent>
                          <w:p w14:paraId="266A5364" w14:textId="4A9C6E37" w:rsidR="00647DC8" w:rsidRDefault="00647DC8" w:rsidP="00647DC8">
                            <w:pPr>
                              <w:rPr>
                                <w:b/>
                                <w:bCs/>
                              </w:rPr>
                            </w:pPr>
                            <w:r>
                              <w:rPr>
                                <w:b/>
                                <w:bCs/>
                              </w:rPr>
                              <w:t>Fig</w:t>
                            </w:r>
                            <w:r w:rsidR="006919BC">
                              <w:rPr>
                                <w:b/>
                                <w:bCs/>
                              </w:rPr>
                              <w:t>ure 1</w:t>
                            </w:r>
                            <w:r>
                              <w:rPr>
                                <w:b/>
                                <w:bCs/>
                              </w:rPr>
                              <w:t xml:space="preserve">: </w:t>
                            </w:r>
                            <w:r w:rsidR="006919BC">
                              <w:rPr>
                                <w:b/>
                                <w:bCs/>
                              </w:rPr>
                              <w:t xml:space="preserve">List of search terms </w:t>
                            </w:r>
                            <w:r>
                              <w:rPr>
                                <w:b/>
                                <w:bCs/>
                              </w:rPr>
                              <w:t xml:space="preserve">used in </w:t>
                            </w:r>
                            <w:r w:rsidR="002A07D2">
                              <w:rPr>
                                <w:b/>
                                <w:bCs/>
                              </w:rPr>
                              <w:t>PubMed</w:t>
                            </w:r>
                            <w:r>
                              <w:rPr>
                                <w:b/>
                                <w:bCs/>
                              </w:rPr>
                              <w:t xml:space="preserve"> search</w:t>
                            </w:r>
                            <w:r w:rsidR="006919BC">
                              <w:rPr>
                                <w:b/>
                                <w:bCs/>
                              </w:rPr>
                              <w:t xml:space="preserve"> for gathering initial list of </w:t>
                            </w:r>
                            <w:r w:rsidR="008F3AB0">
                              <w:rPr>
                                <w:b/>
                                <w:bCs/>
                              </w:rPr>
                              <w:t>literature.</w:t>
                            </w:r>
                          </w:p>
                          <w:p w14:paraId="3330CAEA" w14:textId="1206B56A" w:rsidR="00647DC8" w:rsidRPr="006919BC" w:rsidRDefault="00647DC8" w:rsidP="00BE501D">
                            <w:r w:rsidRPr="006919BC">
                              <w:t>(((RNA virus) AND (((((Spillover) OR (cross-species transmission)) OR (host-switching)) OR (interspecies transmission)) OR (zoonosis))) NOT (Covid)) NOT (Review[Publication Type])</w:t>
                            </w:r>
                          </w:p>
                          <w:p w14:paraId="232444DA" w14:textId="5C33AE9D" w:rsidR="00647DC8" w:rsidRDefault="00647DC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EED011" id="Text Box 2" o:spid="_x0000_s1041" type="#_x0000_t202" style="position:absolute;margin-left:-9.8pt;margin-top:68pt;width:497.5pt;height:68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">
                <v:textbox>
                  <w:txbxContent>
                    <w:p w14:paraId="266A5364" w14:textId="4A9C6E37" w:rsidR="00647DC8" w:rsidRDefault="00647DC8" w:rsidP="00647DC8">
                      <w:pPr>
                        <w:rPr>
                          <w:b/>
                          <w:bCs/>
                        </w:rPr>
                      </w:pPr>
                      <w:r>
                        <w:rPr>
                          <w:b/>
                          <w:bCs/>
                        </w:rPr>
                        <w:t>Fig</w:t>
                      </w:r>
                      <w:r w:rsidR="006919BC">
                        <w:rPr>
                          <w:b/>
                          <w:bCs/>
                        </w:rPr>
                        <w:t>ure 1</w:t>
                      </w:r>
                      <w:r>
                        <w:rPr>
                          <w:b/>
                          <w:bCs/>
                        </w:rPr>
                        <w:t xml:space="preserve">: </w:t>
                      </w:r>
                      <w:r w:rsidR="006919BC">
                        <w:rPr>
                          <w:b/>
                          <w:bCs/>
                        </w:rPr>
                        <w:t xml:space="preserve">List of search terms </w:t>
                      </w:r>
                      <w:r>
                        <w:rPr>
                          <w:b/>
                          <w:bCs/>
                        </w:rPr>
                        <w:t xml:space="preserve">used in </w:t>
                      </w:r>
                      <w:r w:rsidR="002A07D2">
                        <w:rPr>
                          <w:b/>
                          <w:bCs/>
                        </w:rPr>
                        <w:t>PubMed</w:t>
                      </w:r>
                      <w:r>
                        <w:rPr>
                          <w:b/>
                          <w:bCs/>
                        </w:rPr>
                        <w:t xml:space="preserve"> search</w:t>
                      </w:r>
                      <w:r w:rsidR="006919BC">
                        <w:rPr>
                          <w:b/>
                          <w:bCs/>
                        </w:rPr>
                        <w:t xml:space="preserve"> for gathering initial list of </w:t>
                      </w:r>
                      <w:r w:rsidR="008F3AB0">
                        <w:rPr>
                          <w:b/>
                          <w:bCs/>
                        </w:rPr>
                        <w:t>literature.</w:t>
                      </w:r>
                    </w:p>
                    <w:p w14:paraId="3330CAEA" w14:textId="1206B56A" w:rsidR="00647DC8" w:rsidRPr="006919BC" w:rsidRDefault="00647DC8" w:rsidP="00BE501D">
                      <w:r w:rsidRPr="006919BC">
                        <w:t>(((RNA virus) AND (((((Spillover) OR (cross-species transmission)) OR (host-switching)) OR (interspecies transmission)) OR (zoonosis))) NOT (Covid)) NOT (Review[Publication Type])</w:t>
                      </w:r>
                    </w:p>
                    <w:p w14:paraId="232444DA" w14:textId="5C33AE9D" w:rsidR="00647DC8" w:rsidRDefault="00647DC8"/>
                  </w:txbxContent>
                </v:textbox>
                <w10:wrap type="tight"/>
              </v:shape>
            </w:pict>
          </mc:Fallback>
        </mc:AlternateContent>
      </w:r>
      <w:r w:rsidR="008A5622" w:rsidRPr="00215990">
        <w:rPr>
          <w:rFonts w:ascii="Times New Roman" w:eastAsia="Times New Roman" w:hAnsi="Times New Roman" w:cs="Times New Roman"/>
          <w:color w:val="000000"/>
          <w:sz w:val="24"/>
          <w:szCs w:val="24"/>
        </w:rPr>
        <w:t xml:space="preserve">A literature search was performed of the </w:t>
      </w:r>
      <w:r w:rsidR="002D2C53" w:rsidRPr="00215990">
        <w:rPr>
          <w:rFonts w:ascii="Times New Roman" w:eastAsia="Times New Roman" w:hAnsi="Times New Roman" w:cs="Times New Roman"/>
          <w:color w:val="000000"/>
          <w:sz w:val="24"/>
          <w:szCs w:val="24"/>
        </w:rPr>
        <w:t>PubMed</w:t>
      </w:r>
      <w:r w:rsidR="008A5622" w:rsidRPr="00215990">
        <w:rPr>
          <w:rFonts w:ascii="Times New Roman" w:eastAsia="Times New Roman" w:hAnsi="Times New Roman" w:cs="Times New Roman"/>
          <w:color w:val="000000"/>
          <w:sz w:val="24"/>
          <w:szCs w:val="24"/>
        </w:rPr>
        <w:t xml:space="preserve"> data base according to </w:t>
      </w:r>
      <w:r w:rsidR="002D2C53" w:rsidRPr="00215990">
        <w:rPr>
          <w:rFonts w:ascii="Times New Roman" w:eastAsia="Times New Roman" w:hAnsi="Times New Roman" w:cs="Times New Roman"/>
          <w:color w:val="000000"/>
          <w:sz w:val="24"/>
          <w:szCs w:val="24"/>
        </w:rPr>
        <w:t>Prisma</w:t>
      </w:r>
      <w:r w:rsidR="008A5622" w:rsidRPr="00215990">
        <w:rPr>
          <w:rFonts w:ascii="Times New Roman" w:eastAsia="Times New Roman" w:hAnsi="Times New Roman" w:cs="Times New Roman"/>
          <w:color w:val="000000"/>
          <w:sz w:val="24"/>
          <w:szCs w:val="24"/>
        </w:rPr>
        <w:t xml:space="preserve"> guidelines</w:t>
      </w:r>
      <w:r w:rsidR="00F279FF" w:rsidRPr="00215990">
        <w:rPr>
          <w:rFonts w:ascii="Times New Roman" w:eastAsia="Times New Roman" w:hAnsi="Times New Roman" w:cs="Times New Roman"/>
          <w:color w:val="000000"/>
          <w:sz w:val="24"/>
          <w:szCs w:val="24"/>
        </w:rPr>
        <w:fldChar w:fldCharType="begin"/>
      </w:r>
      <w:r w:rsidR="00F279FF" w:rsidRPr="00215990">
        <w:rPr>
          <w:rFonts w:ascii="Times New Roman" w:eastAsia="Times New Roman" w:hAnsi="Times New Roman" w:cs="Times New Roman"/>
          <w:color w:val="000000"/>
          <w:sz w:val="24"/>
          <w:szCs w:val="24"/>
        </w:rPr>
        <w:instrText xml:space="preserve"> ADDIN EN.CITE &lt;EndNote&gt;&lt;Cite&gt;&lt;Author&gt;Page&lt;/Author&gt;&lt;Year&gt;2021&lt;/Year&gt;&lt;RecNum&gt;7771&lt;/RecNum&gt;&lt;DisplayText&gt;(Page et al. 2021)&lt;/DisplayText&gt;&lt;record&gt;&lt;rec-number&gt;7771&lt;/rec-number&gt;&lt;foreign-keys&gt;&lt;key app="EN" db-id="pv99xppxsftrpnevsxkp0tvm950xsdp9wz2x" timestamp="1676324343"&gt;777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F279FF" w:rsidRPr="00215990">
        <w:rPr>
          <w:rFonts w:ascii="Times New Roman" w:eastAsia="Times New Roman" w:hAnsi="Times New Roman" w:cs="Times New Roman"/>
          <w:color w:val="000000"/>
          <w:sz w:val="24"/>
          <w:szCs w:val="24"/>
        </w:rPr>
        <w:fldChar w:fldCharType="separate"/>
      </w:r>
      <w:r w:rsidR="00F279FF" w:rsidRPr="00215990">
        <w:rPr>
          <w:rFonts w:ascii="Times New Roman" w:eastAsia="Times New Roman" w:hAnsi="Times New Roman" w:cs="Times New Roman"/>
          <w:noProof/>
          <w:color w:val="000000"/>
          <w:sz w:val="24"/>
          <w:szCs w:val="24"/>
        </w:rPr>
        <w:t>(Page et al. 2021)</w:t>
      </w:r>
      <w:r w:rsidR="00F279FF" w:rsidRPr="00215990">
        <w:rPr>
          <w:rFonts w:ascii="Times New Roman" w:eastAsia="Times New Roman" w:hAnsi="Times New Roman" w:cs="Times New Roman"/>
          <w:color w:val="000000"/>
          <w:sz w:val="24"/>
          <w:szCs w:val="24"/>
        </w:rPr>
        <w:fldChar w:fldCharType="end"/>
      </w:r>
      <w:r w:rsidR="002D2C53" w:rsidRPr="00215990">
        <w:rPr>
          <w:rFonts w:ascii="Times New Roman" w:eastAsia="Times New Roman" w:hAnsi="Times New Roman" w:cs="Times New Roman"/>
          <w:color w:val="000000"/>
          <w:sz w:val="24"/>
          <w:szCs w:val="24"/>
        </w:rPr>
        <w:t>.</w:t>
      </w:r>
      <w:r w:rsidR="008A5622" w:rsidRPr="00215990">
        <w:rPr>
          <w:rFonts w:ascii="Times New Roman" w:eastAsia="Times New Roman" w:hAnsi="Times New Roman" w:cs="Times New Roman"/>
          <w:color w:val="000000"/>
          <w:sz w:val="24"/>
          <w:szCs w:val="24"/>
        </w:rPr>
        <w:t xml:space="preserve"> The search terms described in figure </w:t>
      </w:r>
      <w:r w:rsidR="004C2A78" w:rsidRPr="00215990">
        <w:rPr>
          <w:rFonts w:ascii="Times New Roman" w:eastAsia="Times New Roman" w:hAnsi="Times New Roman" w:cs="Times New Roman"/>
          <w:color w:val="000000"/>
          <w:sz w:val="24"/>
          <w:szCs w:val="24"/>
        </w:rPr>
        <w:t>1</w:t>
      </w:r>
      <w:r w:rsidR="008A5622" w:rsidRPr="00215990">
        <w:rPr>
          <w:rFonts w:ascii="Times New Roman" w:eastAsia="Times New Roman" w:hAnsi="Times New Roman" w:cs="Times New Roman"/>
          <w:color w:val="000000"/>
          <w:sz w:val="24"/>
          <w:szCs w:val="24"/>
        </w:rPr>
        <w:t xml:space="preserve"> were used with the </w:t>
      </w:r>
      <w:r w:rsidR="008A5622" w:rsidRPr="00215990">
        <w:rPr>
          <w:rFonts w:ascii="Times New Roman" w:eastAsia="Times New Roman" w:hAnsi="Times New Roman" w:cs="Times New Roman"/>
          <w:color w:val="000000"/>
          <w:sz w:val="24"/>
          <w:szCs w:val="24"/>
        </w:rPr>
        <w:lastRenderedPageBreak/>
        <w:t>results being screen</w:t>
      </w:r>
      <w:r w:rsidR="00A563B9" w:rsidRPr="00215990">
        <w:rPr>
          <w:rFonts w:ascii="Times New Roman" w:eastAsia="Times New Roman" w:hAnsi="Times New Roman" w:cs="Times New Roman"/>
          <w:color w:val="000000"/>
          <w:sz w:val="24"/>
          <w:szCs w:val="24"/>
        </w:rPr>
        <w:t>ed</w:t>
      </w:r>
      <w:r w:rsidR="008A5622" w:rsidRPr="00215990">
        <w:rPr>
          <w:rFonts w:ascii="Times New Roman" w:eastAsia="Times New Roman" w:hAnsi="Times New Roman" w:cs="Times New Roman"/>
          <w:color w:val="000000"/>
          <w:sz w:val="24"/>
          <w:szCs w:val="24"/>
        </w:rPr>
        <w:t xml:space="preserve"> for eligibility using the Metagear package in R</w:t>
      </w:r>
      <w:r w:rsidR="00F279FF" w:rsidRPr="00215990">
        <w:rPr>
          <w:rFonts w:ascii="Times New Roman" w:eastAsia="Times New Roman" w:hAnsi="Times New Roman" w:cs="Times New Roman"/>
          <w:color w:val="000000"/>
          <w:sz w:val="24"/>
          <w:szCs w:val="24"/>
        </w:rPr>
        <w:fldChar w:fldCharType="begin"/>
      </w:r>
      <w:r w:rsidR="00F279FF" w:rsidRPr="00215990">
        <w:rPr>
          <w:rFonts w:ascii="Times New Roman" w:eastAsia="Times New Roman" w:hAnsi="Times New Roman" w:cs="Times New Roman"/>
          <w:color w:val="000000"/>
          <w:sz w:val="24"/>
          <w:szCs w:val="24"/>
        </w:rPr>
        <w:instrText xml:space="preserve"> ADDIN EN.CITE &lt;EndNote&gt;&lt;Cite&gt;&lt;Author&gt;Lajeunesse&lt;/Author&gt;&lt;Year&gt;2016&lt;/Year&gt;&lt;RecNum&gt;7772&lt;/RecNum&gt;&lt;DisplayText&gt;(Lajeunesse 2016)&lt;/DisplayText&gt;&lt;record&gt;&lt;rec-number&gt;7772&lt;/rec-number&gt;&lt;foreign-keys&gt;&lt;key app="EN" db-id="pv99xppxsftrpnevsxkp0tvm950xsdp9wz2x" timestamp="1676324675"&gt;7772&lt;/key&gt;&lt;/foreign-keys&gt;&lt;ref-type name="Journal Article"&gt;17&lt;/ref-type&gt;&lt;contributors&gt;&lt;authors&gt;&lt;author&gt; Lajeunesse, M.J.&lt;/author&gt;&lt;/authors&gt;&lt;/contributors&gt;&lt;titles&gt;&lt;title&gt;Facilitating systematic reviews, data extraction, and meta-analysis with the metagear package for R. &lt;/title&gt;&lt;secondary-title&gt;Methods in Ecology and Evolution&lt;/secondary-title&gt;&lt;/titles&gt;&lt;periodical&gt;&lt;full-title&gt;Methods in Ecology and Evolution&lt;/full-title&gt;&lt;/periodical&gt;&lt;pages&gt;323-330&lt;/pages&gt;&lt;volume&gt;7&lt;/volume&gt;&lt;dates&gt;&lt;year&gt;2016&lt;/year&gt;&lt;/dates&gt;&lt;urls&gt;&lt;/urls&gt;&lt;/record&gt;&lt;/Cite&gt;&lt;/EndNote&gt;</w:instrText>
      </w:r>
      <w:r w:rsidR="00F279FF" w:rsidRPr="00215990">
        <w:rPr>
          <w:rFonts w:ascii="Times New Roman" w:eastAsia="Times New Roman" w:hAnsi="Times New Roman" w:cs="Times New Roman"/>
          <w:color w:val="000000"/>
          <w:sz w:val="24"/>
          <w:szCs w:val="24"/>
        </w:rPr>
        <w:fldChar w:fldCharType="separate"/>
      </w:r>
      <w:r w:rsidR="00F279FF" w:rsidRPr="00215990">
        <w:rPr>
          <w:rFonts w:ascii="Times New Roman" w:eastAsia="Times New Roman" w:hAnsi="Times New Roman" w:cs="Times New Roman"/>
          <w:noProof/>
          <w:color w:val="000000"/>
          <w:sz w:val="24"/>
          <w:szCs w:val="24"/>
        </w:rPr>
        <w:t>(Lajeunesse 2016)</w:t>
      </w:r>
      <w:r w:rsidR="00F279FF" w:rsidRPr="00215990">
        <w:rPr>
          <w:rFonts w:ascii="Times New Roman" w:eastAsia="Times New Roman" w:hAnsi="Times New Roman" w:cs="Times New Roman"/>
          <w:color w:val="000000"/>
          <w:sz w:val="24"/>
          <w:szCs w:val="24"/>
        </w:rPr>
        <w:fldChar w:fldCharType="end"/>
      </w:r>
      <w:r w:rsidR="008A5622" w:rsidRPr="00215990">
        <w:rPr>
          <w:rFonts w:ascii="Times New Roman" w:eastAsia="Times New Roman" w:hAnsi="Times New Roman" w:cs="Times New Roman"/>
          <w:color w:val="000000"/>
          <w:sz w:val="24"/>
          <w:szCs w:val="24"/>
        </w:rPr>
        <w:t xml:space="preserve">. Eligibility criteria </w:t>
      </w:r>
      <w:commentRangeStart w:id="18"/>
      <w:r w:rsidR="002D2C53" w:rsidRPr="00215990">
        <w:rPr>
          <w:rFonts w:ascii="Times New Roman" w:eastAsia="Times New Roman" w:hAnsi="Times New Roman" w:cs="Times New Roman"/>
          <w:color w:val="000000"/>
          <w:sz w:val="24"/>
          <w:szCs w:val="24"/>
        </w:rPr>
        <w:t>described</w:t>
      </w:r>
      <w:r w:rsidR="008A5622" w:rsidRPr="00215990">
        <w:rPr>
          <w:rFonts w:ascii="Times New Roman" w:eastAsia="Times New Roman" w:hAnsi="Times New Roman" w:cs="Times New Roman"/>
          <w:color w:val="000000"/>
          <w:sz w:val="24"/>
          <w:szCs w:val="24"/>
        </w:rPr>
        <w:t xml:space="preserve"> in </w:t>
      </w:r>
      <w:r w:rsidR="002A07D2" w:rsidRPr="00215990">
        <w:rPr>
          <w:rFonts w:ascii="Times New Roman" w:eastAsia="Times New Roman" w:hAnsi="Times New Roman" w:cs="Times New Roman"/>
          <w:color w:val="000000"/>
          <w:sz w:val="24"/>
          <w:szCs w:val="24"/>
        </w:rPr>
        <w:t>table</w:t>
      </w:r>
      <w:r w:rsidR="008A5622" w:rsidRPr="00215990">
        <w:rPr>
          <w:rFonts w:ascii="Times New Roman" w:eastAsia="Times New Roman" w:hAnsi="Times New Roman" w:cs="Times New Roman"/>
          <w:color w:val="000000"/>
          <w:sz w:val="24"/>
          <w:szCs w:val="24"/>
        </w:rPr>
        <w:t xml:space="preserve"> </w:t>
      </w:r>
      <w:r w:rsidR="004C2A78" w:rsidRPr="00215990">
        <w:rPr>
          <w:rFonts w:ascii="Times New Roman" w:eastAsia="Times New Roman" w:hAnsi="Times New Roman" w:cs="Times New Roman"/>
          <w:color w:val="000000"/>
          <w:sz w:val="24"/>
          <w:szCs w:val="24"/>
        </w:rPr>
        <w:t>1</w:t>
      </w:r>
      <w:r w:rsidR="008A5622" w:rsidRPr="00215990">
        <w:rPr>
          <w:rFonts w:ascii="Times New Roman" w:eastAsia="Times New Roman" w:hAnsi="Times New Roman" w:cs="Times New Roman"/>
          <w:color w:val="000000"/>
          <w:sz w:val="24"/>
          <w:szCs w:val="24"/>
        </w:rPr>
        <w:t>.</w:t>
      </w:r>
      <w:r w:rsidR="00C67E1D" w:rsidRPr="00215990">
        <w:rPr>
          <w:rFonts w:ascii="Times New Roman" w:eastAsia="Times New Roman" w:hAnsi="Times New Roman" w:cs="Times New Roman"/>
          <w:b/>
          <w:bCs/>
          <w:color w:val="000000"/>
          <w:sz w:val="24"/>
          <w:szCs w:val="24"/>
        </w:rPr>
        <w:t xml:space="preserve"> </w:t>
      </w:r>
      <w:commentRangeEnd w:id="18"/>
      <w:r w:rsidR="00CA5BD4" w:rsidRPr="00215990">
        <w:rPr>
          <w:rStyle w:val="CommentReference"/>
          <w:rFonts w:ascii="Times New Roman" w:hAnsi="Times New Roman" w:cs="Times New Roman"/>
          <w:sz w:val="24"/>
          <w:szCs w:val="24"/>
        </w:rPr>
        <w:commentReference w:id="18"/>
      </w:r>
    </w:p>
    <w:p w14:paraId="212C3A4A" w14:textId="43CCE99F" w:rsidR="008A5622" w:rsidRPr="00215990" w:rsidRDefault="00ED030A" w:rsidP="00AA6AB3">
      <w:pPr>
        <w:spacing w:after="120" w:line="480" w:lineRule="auto"/>
        <w:rPr>
          <w:rFonts w:ascii="Times New Roman" w:eastAsia="Times New Roman" w:hAnsi="Times New Roman" w:cs="Times New Roman"/>
          <w:color w:val="000000"/>
          <w:sz w:val="24"/>
          <w:szCs w:val="24"/>
        </w:rPr>
      </w:pPr>
      <w:r w:rsidRPr="00215990">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746304" behindDoc="0" locked="0" layoutInCell="1" allowOverlap="1" wp14:anchorId="70B4D1F0" wp14:editId="73347257">
                <wp:simplePos x="0" y="0"/>
                <wp:positionH relativeFrom="column">
                  <wp:posOffset>-40511</wp:posOffset>
                </wp:positionH>
                <wp:positionV relativeFrom="paragraph">
                  <wp:posOffset>1452623</wp:posOffset>
                </wp:positionV>
                <wp:extent cx="6182995" cy="2832027"/>
                <wp:effectExtent l="0" t="0" r="27305" b="26035"/>
                <wp:wrapTopAndBottom/>
                <wp:docPr id="43" name="Group 43"/>
                <wp:cNvGraphicFramePr/>
                <a:graphic xmlns:a="http://schemas.openxmlformats.org/drawingml/2006/main">
                  <a:graphicData uri="http://schemas.microsoft.com/office/word/2010/wordprocessingGroup">
                    <wpg:wgp>
                      <wpg:cNvGrpSpPr/>
                      <wpg:grpSpPr>
                        <a:xfrm>
                          <a:off x="0" y="0"/>
                          <a:ext cx="6182995" cy="2832027"/>
                          <a:chOff x="0" y="0"/>
                          <a:chExt cx="6182995" cy="2832027"/>
                        </a:xfrm>
                      </wpg:grpSpPr>
                      <wps:wsp>
                        <wps:cNvPr id="39" name="Text Box 2"/>
                        <wps:cNvSpPr txBox="1">
                          <a:spLocks noChangeArrowheads="1"/>
                        </wps:cNvSpPr>
                        <wps:spPr bwMode="auto">
                          <a:xfrm>
                            <a:off x="0" y="2280212"/>
                            <a:ext cx="6182995" cy="551815"/>
                          </a:xfrm>
                          <a:prstGeom prst="rect">
                            <a:avLst/>
                          </a:prstGeom>
                          <a:solidFill>
                            <a:srgbClr val="FFFFFF"/>
                          </a:solidFill>
                          <a:ln w="9525">
                            <a:solidFill>
                              <a:srgbClr val="000000"/>
                            </a:solidFill>
                            <a:miter lim="800000"/>
                            <a:headEnd/>
                            <a:tailEnd/>
                          </a:ln>
                        </wps:spPr>
                        <wps:txbx>
                          <w:txbxContent>
                            <w:p w14:paraId="2E9C2A28" w14:textId="53875BE6" w:rsidR="00AA6AB3" w:rsidRDefault="00AA6AB3">
                              <w:r>
                                <w:t xml:space="preserve">Table </w:t>
                              </w:r>
                              <w:r w:rsidR="00ED030A">
                                <w:t>2: List of data recorded from each qualifying piece of literature on a cross species transmission event and the corresponding pathological data recorded from reference material.</w:t>
                              </w:r>
                            </w:p>
                          </w:txbxContent>
                        </wps:txbx>
                        <wps:bodyPr rot="0" vert="horz" wrap="square" lIns="91440" tIns="45720" rIns="91440" bIns="45720" anchor="t" anchorCtr="0">
                          <a:noAutofit/>
                        </wps:bodyPr>
                      </wps:wsp>
                      <pic:pic xmlns:pic="http://schemas.openxmlformats.org/drawingml/2006/picture">
                        <pic:nvPicPr>
                          <pic:cNvPr id="42" name="Picture 42" descr="Table&#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2254885"/>
                          </a:xfrm>
                          <a:prstGeom prst="rect">
                            <a:avLst/>
                          </a:prstGeom>
                        </pic:spPr>
                      </pic:pic>
                    </wpg:wgp>
                  </a:graphicData>
                </a:graphic>
              </wp:anchor>
            </w:drawing>
          </mc:Choice>
          <mc:Fallback>
            <w:pict>
              <v:group w14:anchorId="70B4D1F0" id="Group 43" o:spid="_x0000_s1042" style="position:absolute;margin-left:-3.2pt;margin-top:114.4pt;width:486.85pt;height:223pt;z-index:251746304" coordsize="61829,28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">
                <v:shape id="_x0000_s1043" type="#_x0000_t202" style="position:absolute;top:22802;width:61829;height:5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">
                  <v:textbox>
                    <w:txbxContent>
                      <w:p w14:paraId="2E9C2A28" w14:textId="53875BE6" w:rsidR="00AA6AB3" w:rsidRDefault="00AA6AB3">
                        <w:r>
                          <w:t xml:space="preserve">Table </w:t>
                        </w:r>
                        <w:r w:rsidR="00ED030A">
                          <w:t>2: List of data recorded from each qualifying piece of literature on a cross species transmission event and the corresponding pathological data recorded from reference material.</w:t>
                        </w:r>
                      </w:p>
                    </w:txbxContent>
                  </v:textbox>
                </v:shape>
                <v:shape id="Picture 42" o:spid="_x0000_s1044" type="#_x0000_t75" alt="Table&#10;&#10;Description automatically generated" style="position:absolute;width:59436;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">
                  <v:imagedata r:id="rId13" o:title="Table&#10;&#10;Description automatically generated"/>
                </v:shape>
                <w10:wrap type="topAndBottom"/>
              </v:group>
            </w:pict>
          </mc:Fallback>
        </mc:AlternateContent>
      </w:r>
      <w:r w:rsidRPr="00215990">
        <w:rPr>
          <w:rFonts w:ascii="Times New Roman" w:eastAsia="Times New Roman" w:hAnsi="Times New Roman" w:cs="Times New Roman"/>
          <w:color w:val="000000"/>
          <w:sz w:val="24"/>
          <w:szCs w:val="24"/>
        </w:rPr>
        <w:t xml:space="preserve">Following inclusion in the study, data relating to the cross-species transmission event were recorded from </w:t>
      </w:r>
      <w:r w:rsidR="00C67E1D" w:rsidRPr="00215990">
        <w:rPr>
          <w:rFonts w:ascii="Times New Roman" w:eastAsia="Times New Roman" w:hAnsi="Times New Roman" w:cs="Times New Roman"/>
          <w:color w:val="000000"/>
          <w:sz w:val="24"/>
          <w:szCs w:val="24"/>
        </w:rPr>
        <w:t xml:space="preserve">each article, listed in table </w:t>
      </w:r>
      <w:r w:rsidR="004C2A78" w:rsidRPr="00215990">
        <w:rPr>
          <w:rFonts w:ascii="Times New Roman" w:eastAsia="Times New Roman" w:hAnsi="Times New Roman" w:cs="Times New Roman"/>
          <w:color w:val="000000"/>
          <w:sz w:val="24"/>
          <w:szCs w:val="24"/>
        </w:rPr>
        <w:t>2</w:t>
      </w:r>
      <w:r w:rsidR="00C67E1D" w:rsidRPr="00215990">
        <w:rPr>
          <w:rFonts w:ascii="Times New Roman" w:eastAsia="Times New Roman" w:hAnsi="Times New Roman" w:cs="Times New Roman"/>
          <w:color w:val="000000"/>
          <w:sz w:val="24"/>
          <w:szCs w:val="24"/>
        </w:rPr>
        <w:t xml:space="preserve">. The pathological traits recorded from the secondary search are also listed in table </w:t>
      </w:r>
      <w:r w:rsidR="004C2A78" w:rsidRPr="00215990">
        <w:rPr>
          <w:rFonts w:ascii="Times New Roman" w:eastAsia="Times New Roman" w:hAnsi="Times New Roman" w:cs="Times New Roman"/>
          <w:color w:val="000000"/>
          <w:sz w:val="24"/>
          <w:szCs w:val="24"/>
        </w:rPr>
        <w:t>2</w:t>
      </w:r>
      <w:r w:rsidR="00C67E1D" w:rsidRPr="00215990">
        <w:rPr>
          <w:rFonts w:ascii="Times New Roman" w:eastAsia="Times New Roman" w:hAnsi="Times New Roman" w:cs="Times New Roman"/>
          <w:color w:val="000000"/>
          <w:sz w:val="24"/>
          <w:szCs w:val="24"/>
        </w:rPr>
        <w:t>.</w:t>
      </w:r>
      <w:r w:rsidR="00C47B0A" w:rsidRPr="00215990">
        <w:rPr>
          <w:rFonts w:ascii="Times New Roman" w:hAnsi="Times New Roman" w:cs="Times New Roman"/>
          <w:b/>
          <w:bCs/>
          <w:sz w:val="24"/>
          <w:szCs w:val="24"/>
        </w:rPr>
        <w:t xml:space="preserve"> </w:t>
      </w:r>
      <w:r w:rsidR="00C47B0A" w:rsidRPr="00215990">
        <w:rPr>
          <w:rFonts w:ascii="Times New Roman" w:hAnsi="Times New Roman" w:cs="Times New Roman"/>
          <w:sz w:val="24"/>
          <w:szCs w:val="24"/>
        </w:rPr>
        <w:t xml:space="preserve">events were defined as zoonotic, anthroponotic or not zoonotic. “Not zoonotic” being defined as a virus which is not considered to infect </w:t>
      </w:r>
      <w:commentRangeStart w:id="19"/>
      <w:r w:rsidR="00C47B0A" w:rsidRPr="00215990">
        <w:rPr>
          <w:rFonts w:ascii="Times New Roman" w:hAnsi="Times New Roman" w:cs="Times New Roman"/>
          <w:sz w:val="24"/>
          <w:szCs w:val="24"/>
        </w:rPr>
        <w:t xml:space="preserve">humans. An “anthroponotic” event is defined as a virus which has been transmitted from a human reservoir to another species. </w:t>
      </w:r>
      <w:commentRangeEnd w:id="19"/>
      <w:r w:rsidR="000128E3" w:rsidRPr="00215990">
        <w:commentReference w:id="19"/>
      </w:r>
      <w:r w:rsidR="00586B08" w:rsidRPr="00215990">
        <w:rPr>
          <w:rFonts w:ascii="Times New Roman" w:hAnsi="Times New Roman" w:cs="Times New Roman"/>
          <w:sz w:val="24"/>
          <w:szCs w:val="24"/>
        </w:rPr>
        <w:t xml:space="preserve">Spillover is defined as </w:t>
      </w:r>
      <w:r w:rsidR="00586B08" w:rsidRPr="00215990">
        <w:rPr>
          <w:rFonts w:ascii="Times New Roman" w:hAnsi="Times New Roman" w:cs="Times New Roman"/>
          <w:sz w:val="24"/>
          <w:szCs w:val="24"/>
        </w:rPr>
        <w:t> the transmission of a parasite from one host species to another, regardless of whether onwards transmission in the recipient host is successful</w:t>
      </w:r>
      <w:r w:rsidR="00462846" w:rsidRPr="00215990">
        <w:rPr>
          <w:rFonts w:ascii="Times New Roman" w:hAnsi="Times New Roman" w:cs="Times New Roman"/>
          <w:sz w:val="24"/>
          <w:szCs w:val="24"/>
        </w:rPr>
        <w:fldChar w:fldCharType="begin">
          <w:fldData xml:space="preserve">PEVuZE5vdGU+PENpdGU+PEF1dGhvcj5Cb3JyZW1hbnM8L0F1dGhvcj48WWVhcj4yMDE5PC9ZZWFy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</w:fldData>
        </w:fldChar>
      </w:r>
      <w:r w:rsidR="00462846" w:rsidRPr="00215990">
        <w:rPr>
          <w:rFonts w:ascii="Times New Roman" w:hAnsi="Times New Roman" w:cs="Times New Roman"/>
          <w:sz w:val="24"/>
          <w:szCs w:val="24"/>
        </w:rPr>
        <w:instrText xml:space="preserve"> ADDIN EN.CITE </w:instrText>
      </w:r>
      <w:r w:rsidR="00462846" w:rsidRPr="00215990">
        <w:rPr>
          <w:rFonts w:ascii="Times New Roman" w:hAnsi="Times New Roman" w:cs="Times New Roman"/>
          <w:sz w:val="24"/>
          <w:szCs w:val="24"/>
        </w:rPr>
        <w:fldChar w:fldCharType="begin">
          <w:fldData xml:space="preserve">PEVuZE5vdGU+PENpdGU+PEF1dGhvcj5Cb3JyZW1hbnM8L0F1dGhvcj48WWVhcj4yMDE5PC9ZZWFy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</w:fldData>
        </w:fldChar>
      </w:r>
      <w:r w:rsidR="00462846" w:rsidRPr="00215990">
        <w:rPr>
          <w:rFonts w:ascii="Times New Roman" w:hAnsi="Times New Roman" w:cs="Times New Roman"/>
          <w:sz w:val="24"/>
          <w:szCs w:val="24"/>
        </w:rPr>
        <w:instrText xml:space="preserve"> ADDIN EN.CITE.DATA </w:instrText>
      </w:r>
      <w:r w:rsidR="00462846" w:rsidRPr="00215990">
        <w:rPr>
          <w:rFonts w:ascii="Times New Roman" w:hAnsi="Times New Roman" w:cs="Times New Roman"/>
          <w:sz w:val="24"/>
          <w:szCs w:val="24"/>
        </w:rPr>
      </w:r>
      <w:r w:rsidR="00462846" w:rsidRPr="00215990">
        <w:rPr>
          <w:rFonts w:ascii="Times New Roman" w:hAnsi="Times New Roman" w:cs="Times New Roman"/>
          <w:sz w:val="24"/>
          <w:szCs w:val="24"/>
        </w:rPr>
        <w:fldChar w:fldCharType="end"/>
      </w:r>
      <w:r w:rsidR="00462846" w:rsidRPr="00215990">
        <w:rPr>
          <w:rFonts w:ascii="Times New Roman" w:hAnsi="Times New Roman" w:cs="Times New Roman"/>
          <w:sz w:val="24"/>
          <w:szCs w:val="24"/>
        </w:rPr>
        <w:fldChar w:fldCharType="separate"/>
      </w:r>
      <w:r w:rsidR="00462846" w:rsidRPr="00215990">
        <w:rPr>
          <w:rFonts w:ascii="Times New Roman" w:hAnsi="Times New Roman" w:cs="Times New Roman"/>
          <w:noProof/>
          <w:sz w:val="24"/>
          <w:szCs w:val="24"/>
        </w:rPr>
        <w:t>(Borremans et al. 2019)</w:t>
      </w:r>
      <w:r w:rsidR="00462846" w:rsidRPr="00215990">
        <w:rPr>
          <w:rFonts w:ascii="Times New Roman" w:hAnsi="Times New Roman" w:cs="Times New Roman"/>
          <w:sz w:val="24"/>
          <w:szCs w:val="24"/>
        </w:rPr>
        <w:fldChar w:fldCharType="end"/>
      </w:r>
      <w:r w:rsidR="00586B08" w:rsidRPr="00215990">
        <w:rPr>
          <w:rFonts w:ascii="Times New Roman" w:hAnsi="Times New Roman" w:cs="Times New Roman"/>
          <w:sz w:val="24"/>
          <w:szCs w:val="24"/>
        </w:rPr>
        <w:t>.</w:t>
      </w:r>
      <w:r w:rsidR="00586B08" w:rsidRPr="00215990">
        <w:rPr>
          <w:rFonts w:ascii="Times New Roman" w:hAnsi="Times New Roman" w:cs="Times New Roman"/>
          <w:sz w:val="24"/>
          <w:szCs w:val="24"/>
        </w:rPr>
        <w:t xml:space="preserve"> Reservoir host is defined as </w:t>
      </w:r>
      <w:r w:rsidR="00586B08" w:rsidRPr="00215990">
        <w:rPr>
          <w:rFonts w:ascii="Times New Roman" w:hAnsi="Times New Roman" w:cs="Times New Roman"/>
          <w:sz w:val="24"/>
          <w:szCs w:val="24"/>
        </w:rPr>
        <w:t>a species responsible for shedding the parasite and causing a spillover exposure event, either by shedding the parasite into the environment or through direct contact with the recipient host</w:t>
      </w:r>
      <w:r w:rsidR="00462846" w:rsidRPr="00215990">
        <w:rPr>
          <w:rFonts w:ascii="Times New Roman" w:hAnsi="Times New Roman" w:cs="Times New Roman"/>
          <w:sz w:val="24"/>
          <w:szCs w:val="24"/>
        </w:rPr>
        <w:fldChar w:fldCharType="begin">
          <w:fldData xml:space="preserve">PEVuZE5vdGU+PENpdGU+PEF1dGhvcj5Cb3JyZW1hbnM8L0F1dGhvcj48WWVhcj4yMDE5PC9ZZWFy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</w:fldData>
        </w:fldChar>
      </w:r>
      <w:r w:rsidR="00462846" w:rsidRPr="00215990">
        <w:rPr>
          <w:rFonts w:ascii="Times New Roman" w:hAnsi="Times New Roman" w:cs="Times New Roman"/>
          <w:sz w:val="24"/>
          <w:szCs w:val="24"/>
        </w:rPr>
        <w:instrText xml:space="preserve"> ADDIN EN.CITE </w:instrText>
      </w:r>
      <w:r w:rsidR="00462846" w:rsidRPr="00215990">
        <w:rPr>
          <w:rFonts w:ascii="Times New Roman" w:hAnsi="Times New Roman" w:cs="Times New Roman"/>
          <w:sz w:val="24"/>
          <w:szCs w:val="24"/>
        </w:rPr>
        <w:fldChar w:fldCharType="begin">
          <w:fldData xml:space="preserve">PEVuZE5vdGU+PENpdGU+PEF1dGhvcj5Cb3JyZW1hbnM8L0F1dGhvcj48WWVhcj4yMDE5PC9ZZWFy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</w:fldData>
        </w:fldChar>
      </w:r>
      <w:r w:rsidR="00462846" w:rsidRPr="00215990">
        <w:rPr>
          <w:rFonts w:ascii="Times New Roman" w:hAnsi="Times New Roman" w:cs="Times New Roman"/>
          <w:sz w:val="24"/>
          <w:szCs w:val="24"/>
        </w:rPr>
        <w:instrText xml:space="preserve"> ADDIN EN.CITE.DATA </w:instrText>
      </w:r>
      <w:r w:rsidR="00462846" w:rsidRPr="00215990">
        <w:rPr>
          <w:rFonts w:ascii="Times New Roman" w:hAnsi="Times New Roman" w:cs="Times New Roman"/>
          <w:sz w:val="24"/>
          <w:szCs w:val="24"/>
        </w:rPr>
      </w:r>
      <w:r w:rsidR="00462846" w:rsidRPr="00215990">
        <w:rPr>
          <w:rFonts w:ascii="Times New Roman" w:hAnsi="Times New Roman" w:cs="Times New Roman"/>
          <w:sz w:val="24"/>
          <w:szCs w:val="24"/>
        </w:rPr>
        <w:fldChar w:fldCharType="end"/>
      </w:r>
      <w:r w:rsidR="00462846" w:rsidRPr="00215990">
        <w:rPr>
          <w:rFonts w:ascii="Times New Roman" w:hAnsi="Times New Roman" w:cs="Times New Roman"/>
          <w:sz w:val="24"/>
          <w:szCs w:val="24"/>
        </w:rPr>
        <w:fldChar w:fldCharType="separate"/>
      </w:r>
      <w:r w:rsidR="00462846" w:rsidRPr="00215990">
        <w:rPr>
          <w:rFonts w:ascii="Times New Roman" w:hAnsi="Times New Roman" w:cs="Times New Roman"/>
          <w:noProof/>
          <w:sz w:val="24"/>
          <w:szCs w:val="24"/>
        </w:rPr>
        <w:t>(Borremans et al. 2019)</w:t>
      </w:r>
      <w:r w:rsidR="00462846" w:rsidRPr="00215990">
        <w:rPr>
          <w:rFonts w:ascii="Times New Roman" w:hAnsi="Times New Roman" w:cs="Times New Roman"/>
          <w:sz w:val="24"/>
          <w:szCs w:val="24"/>
        </w:rPr>
        <w:fldChar w:fldCharType="end"/>
      </w:r>
      <w:r w:rsidR="00586B08" w:rsidRPr="00215990">
        <w:rPr>
          <w:rFonts w:ascii="Times New Roman" w:hAnsi="Times New Roman" w:cs="Times New Roman"/>
          <w:sz w:val="24"/>
          <w:szCs w:val="24"/>
        </w:rPr>
        <w:t xml:space="preserve">. Spillover host is defined as </w:t>
      </w:r>
      <w:r w:rsidR="00586B08" w:rsidRPr="00215990">
        <w:rPr>
          <w:rFonts w:ascii="Times New Roman" w:hAnsi="Times New Roman" w:cs="Times New Roman"/>
          <w:sz w:val="24"/>
          <w:szCs w:val="24"/>
        </w:rPr>
        <w:t>a species that is infected by a parasite originating from a different host species</w:t>
      </w:r>
      <w:r w:rsidR="00586B08" w:rsidRPr="00215990">
        <w:rPr>
          <w:rFonts w:ascii="Times New Roman" w:hAnsi="Times New Roman" w:cs="Times New Roman"/>
          <w:sz w:val="24"/>
          <w:szCs w:val="24"/>
        </w:rPr>
        <w:t xml:space="preserve"> </w:t>
      </w:r>
      <w:r w:rsidR="00586B08" w:rsidRPr="00215990">
        <w:rPr>
          <w:rFonts w:ascii="Times New Roman" w:hAnsi="Times New Roman" w:cs="Times New Roman"/>
          <w:sz w:val="24"/>
          <w:szCs w:val="24"/>
        </w:rPr>
        <w:fldChar w:fldCharType="begin">
          <w:fldData xml:space="preserve">PEVuZE5vdGU+PENpdGU+PEF1dGhvcj5Cb3JyZW1hbnM8L0F1dGhvcj48WWVhcj4yMDE5PC9ZZWFy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</w:fldData>
        </w:fldChar>
      </w:r>
      <w:r w:rsidR="00586B08" w:rsidRPr="00215990">
        <w:rPr>
          <w:rFonts w:ascii="Times New Roman" w:hAnsi="Times New Roman" w:cs="Times New Roman"/>
          <w:sz w:val="24"/>
          <w:szCs w:val="24"/>
        </w:rPr>
        <w:instrText xml:space="preserve"> ADDIN EN.CITE </w:instrText>
      </w:r>
      <w:r w:rsidR="00586B08" w:rsidRPr="00215990">
        <w:rPr>
          <w:rFonts w:ascii="Times New Roman" w:hAnsi="Times New Roman" w:cs="Times New Roman"/>
          <w:sz w:val="24"/>
          <w:szCs w:val="24"/>
        </w:rPr>
        <w:fldChar w:fldCharType="begin">
          <w:fldData xml:space="preserve">PEVuZE5vdGU+PENpdGU+PEF1dGhvcj5Cb3JyZW1hbnM8L0F1dGhvcj48WWVhcj4yMDE5PC9ZZWFy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</w:fldData>
        </w:fldChar>
      </w:r>
      <w:r w:rsidR="00586B08" w:rsidRPr="00215990">
        <w:rPr>
          <w:rFonts w:ascii="Times New Roman" w:hAnsi="Times New Roman" w:cs="Times New Roman"/>
          <w:sz w:val="24"/>
          <w:szCs w:val="24"/>
        </w:rPr>
        <w:instrText xml:space="preserve"> ADDIN EN.CITE.DATA </w:instrText>
      </w:r>
      <w:r w:rsidR="00586B08" w:rsidRPr="00215990">
        <w:rPr>
          <w:rFonts w:ascii="Times New Roman" w:hAnsi="Times New Roman" w:cs="Times New Roman"/>
          <w:sz w:val="24"/>
          <w:szCs w:val="24"/>
        </w:rPr>
      </w:r>
      <w:r w:rsidR="00586B08" w:rsidRPr="00215990">
        <w:rPr>
          <w:rFonts w:ascii="Times New Roman" w:hAnsi="Times New Roman" w:cs="Times New Roman"/>
          <w:sz w:val="24"/>
          <w:szCs w:val="24"/>
        </w:rPr>
        <w:fldChar w:fldCharType="end"/>
      </w:r>
      <w:r w:rsidR="00586B08" w:rsidRPr="00215990">
        <w:rPr>
          <w:rFonts w:ascii="Times New Roman" w:hAnsi="Times New Roman" w:cs="Times New Roman"/>
          <w:sz w:val="24"/>
          <w:szCs w:val="24"/>
        </w:rPr>
        <w:fldChar w:fldCharType="separate"/>
      </w:r>
      <w:r w:rsidR="00586B08" w:rsidRPr="00215990">
        <w:rPr>
          <w:rFonts w:ascii="Times New Roman" w:hAnsi="Times New Roman" w:cs="Times New Roman"/>
          <w:sz w:val="24"/>
          <w:szCs w:val="24"/>
        </w:rPr>
        <w:t>(Borremans et al. 2019)</w:t>
      </w:r>
      <w:r w:rsidR="00586B08" w:rsidRPr="00215990">
        <w:rPr>
          <w:rFonts w:ascii="Times New Roman" w:hAnsi="Times New Roman" w:cs="Times New Roman"/>
          <w:sz w:val="24"/>
          <w:szCs w:val="24"/>
        </w:rPr>
        <w:fldChar w:fldCharType="end"/>
      </w:r>
      <w:r w:rsidR="00586B08" w:rsidRPr="00215990">
        <w:rPr>
          <w:rFonts w:ascii="Times New Roman" w:hAnsi="Times New Roman" w:cs="Times New Roman"/>
          <w:sz w:val="24"/>
          <w:szCs w:val="24"/>
        </w:rPr>
        <w:t>.</w:t>
      </w:r>
    </w:p>
    <w:p w14:paraId="1DF5770B" w14:textId="5EB1136C" w:rsidR="00C67E1D" w:rsidRPr="00215990" w:rsidRDefault="00C67E1D" w:rsidP="00AA6AB3">
      <w:pPr>
        <w:spacing w:after="120" w:line="480" w:lineRule="auto"/>
        <w:rPr>
          <w:rFonts w:ascii="Times New Roman" w:eastAsia="Times New Roman" w:hAnsi="Times New Roman" w:cs="Times New Roman"/>
          <w:b/>
          <w:bCs/>
          <w:color w:val="000000"/>
          <w:sz w:val="24"/>
          <w:szCs w:val="24"/>
        </w:rPr>
      </w:pPr>
    </w:p>
    <w:p w14:paraId="3FBC158F" w14:textId="4CF866D3" w:rsidR="00C67E1D" w:rsidRPr="00215990" w:rsidRDefault="00ED030A" w:rsidP="00AA6AB3">
      <w:pPr>
        <w:spacing w:after="120" w:line="480" w:lineRule="auto"/>
        <w:rPr>
          <w:rFonts w:ascii="Times New Roman" w:eastAsia="Times New Roman" w:hAnsi="Times New Roman" w:cs="Times New Roman"/>
          <w:b/>
          <w:bCs/>
          <w:color w:val="000000"/>
          <w:sz w:val="20"/>
          <w:szCs w:val="20"/>
        </w:rPr>
      </w:pPr>
      <w:r w:rsidRPr="00215990">
        <w:rPr>
          <w:rFonts w:ascii="Times New Roman" w:eastAsia="Times New Roman" w:hAnsi="Times New Roman" w:cs="Times New Roman"/>
          <w:b/>
          <w:bCs/>
          <w:color w:val="000000"/>
          <w:sz w:val="20"/>
          <w:szCs w:val="20"/>
        </w:rPr>
        <w:t xml:space="preserve">  </w:t>
      </w:r>
    </w:p>
    <w:p w14:paraId="05CE7F1A" w14:textId="17A92B4D" w:rsidR="001160DC" w:rsidRPr="00215990" w:rsidRDefault="003D7FA5" w:rsidP="001C5DAA">
      <w:pPr>
        <w:pStyle w:val="Heading3"/>
        <w:rPr>
          <w:rFonts w:ascii="Times New Roman" w:eastAsia="Times New Roman" w:hAnsi="Times New Roman" w:cs="Times New Roman"/>
        </w:rPr>
      </w:pPr>
      <w:r w:rsidRPr="00215990">
        <w:rPr>
          <w:rFonts w:ascii="Times New Roman" w:eastAsia="Times New Roman" w:hAnsi="Times New Roman" w:cs="Times New Roman"/>
          <w:noProof/>
        </w:rPr>
        <mc:AlternateContent>
          <mc:Choice Requires="wpg">
            <w:drawing>
              <wp:anchor distT="0" distB="0" distL="114300" distR="114300" simplePos="0" relativeHeight="251655168" behindDoc="0" locked="0" layoutInCell="1" allowOverlap="1" wp14:anchorId="115A94F4" wp14:editId="0B7FD15A">
                <wp:simplePos x="0" y="0"/>
                <wp:positionH relativeFrom="column">
                  <wp:posOffset>-127635</wp:posOffset>
                </wp:positionH>
                <wp:positionV relativeFrom="paragraph">
                  <wp:posOffset>0</wp:posOffset>
                </wp:positionV>
                <wp:extent cx="6245860" cy="5329555"/>
                <wp:effectExtent l="0" t="0" r="21590" b="23495"/>
                <wp:wrapTopAndBottom/>
                <wp:docPr id="51" name="Group 51"/>
                <wp:cNvGraphicFramePr/>
                <a:graphic xmlns:a="http://schemas.openxmlformats.org/drawingml/2006/main">
                  <a:graphicData uri="http://schemas.microsoft.com/office/word/2010/wordprocessingGroup">
                    <wpg:wgp>
                      <wpg:cNvGrpSpPr/>
                      <wpg:grpSpPr>
                        <a:xfrm>
                          <a:off x="0" y="0"/>
                          <a:ext cx="6245860" cy="5329555"/>
                          <a:chOff x="0" y="0"/>
                          <a:chExt cx="7192010" cy="5194852"/>
                        </a:xfrm>
                      </wpg:grpSpPr>
                      <wpg:grpSp>
                        <wpg:cNvPr id="7" name="Group 3"/>
                        <wpg:cNvGrpSpPr/>
                        <wpg:grpSpPr>
                          <a:xfrm>
                            <a:off x="0" y="0"/>
                            <a:ext cx="7192010" cy="4608830"/>
                            <a:chOff x="0" y="-193835"/>
                            <a:chExt cx="4843081" cy="5951633"/>
                          </a:xfrm>
                        </wpg:grpSpPr>
                        <wps:wsp>
                          <wps:cNvPr id="8" name="Straight Arrow Connector 8"/>
                          <wps:cNvCnPr/>
                          <wps:spPr>
                            <a:xfrm>
                              <a:off x="2349303" y="962465"/>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2349303" y="2130083"/>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356337" y="297414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2370405" y="3804139"/>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0" y="-193835"/>
                              <a:ext cx="4843081" cy="5951633"/>
                              <a:chOff x="0" y="-193835"/>
                              <a:chExt cx="4843081" cy="5951633"/>
                            </a:xfrm>
                          </wpg:grpSpPr>
                          <wps:wsp>
                            <wps:cNvPr id="13" name="Rectangle 13"/>
                            <wps:cNvSpPr/>
                            <wps:spPr>
                              <a:xfrm>
                                <a:off x="458846" y="344659"/>
                                <a:ext cx="1887220" cy="8888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934760" y="344659"/>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58846"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3E80D" w14:textId="11E64DDA"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w:t>
                                  </w:r>
                                  <w:r w:rsidR="008F3AB0" w:rsidRPr="008A5622">
                                    <w:rPr>
                                      <w:rFonts w:eastAsia="Calibri" w:hAnsi="Calibri"/>
                                      <w:color w:val="000000"/>
                                      <w:kern w:val="24"/>
                                      <w:sz w:val="18"/>
                                      <w:szCs w:val="18"/>
                                      <w:lang w:val="en-AU"/>
                                    </w:rPr>
                                    <w:t>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941793"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4A427C32"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n = </w:t>
                                  </w:r>
                                  <w:r w:rsidR="006919BC">
                                    <w:rPr>
                                      <w:rFonts w:eastAsia="Calibri" w:hAnsi="Calibri"/>
                                      <w:color w:val="000000"/>
                                      <w:kern w:val="24"/>
                                      <w:sz w:val="18"/>
                                      <w:szCs w:val="18"/>
                                      <w:lang w:val="en-AU"/>
                                    </w:rPr>
                                    <w:t>657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58846" y="2700996"/>
                                <a:ext cx="1887220" cy="6471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1A0FC5" w14:textId="24C55B5B"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sought for </w:t>
                                  </w:r>
                                  <w:r w:rsidR="008F3AB0" w:rsidRPr="008A5622">
                                    <w:rPr>
                                      <w:rFonts w:eastAsia="Calibri" w:hAnsi="Calibri"/>
                                      <w:color w:val="000000"/>
                                      <w:kern w:val="24"/>
                                      <w:sz w:val="18"/>
                                      <w:szCs w:val="18"/>
                                      <w:lang w:val="en-AU"/>
                                    </w:rPr>
                                    <w:t>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948827" y="2620897"/>
                                <a:ext cx="1887220" cy="6276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DAEF3" w14:textId="0E7AAB85"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not </w:t>
                                  </w:r>
                                  <w:r w:rsidR="008F3AB0" w:rsidRPr="008A5622">
                                    <w:rPr>
                                      <w:rFonts w:eastAsia="Calibri" w:hAnsi="Calibri"/>
                                      <w:color w:val="000000"/>
                                      <w:kern w:val="24"/>
                                      <w:sz w:val="18"/>
                                      <w:szCs w:val="18"/>
                                      <w:lang w:val="en-AU"/>
                                    </w:rPr>
                                    <w:t>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458846" y="3629807"/>
                                <a:ext cx="1887220" cy="6590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4FFF7D" w14:textId="4CD39B8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assessed for </w:t>
                                  </w:r>
                                  <w:r w:rsidR="008F3AB0" w:rsidRPr="008A5622">
                                    <w:rPr>
                                      <w:rFonts w:eastAsia="Calibri" w:hAnsi="Calibri"/>
                                      <w:color w:val="000000"/>
                                      <w:kern w:val="24"/>
                                      <w:sz w:val="18"/>
                                      <w:szCs w:val="18"/>
                                      <w:lang w:val="en-AU"/>
                                    </w:rPr>
                                    <w:t>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955861" y="3516923"/>
                                <a:ext cx="1887220" cy="20719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7563358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r w:rsidR="007C1460">
                                    <w:rPr>
                                      <w:rFonts w:eastAsia="Calibri" w:hAnsi="Calibri"/>
                                      <w:color w:val="000000"/>
                                      <w:kern w:val="24"/>
                                      <w:sz w:val="18"/>
                                      <w:szCs w:val="18"/>
                                      <w:lang w:val="en-AU"/>
                                    </w:rPr>
                                    <w:t>49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62083" y="4729603"/>
                                <a:ext cx="1887220" cy="929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51AE8B" w14:textId="0BD4C79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Studies included in </w:t>
                                  </w:r>
                                  <w:r w:rsidR="008F3AB0" w:rsidRPr="008A5622">
                                    <w:rPr>
                                      <w:rFonts w:eastAsia="Calibri" w:hAnsi="Calibri"/>
                                      <w:color w:val="000000"/>
                                      <w:kern w:val="24"/>
                                      <w:sz w:val="18"/>
                                      <w:szCs w:val="18"/>
                                      <w:lang w:val="en-AU"/>
                                    </w:rPr>
                                    <w:t>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465875" y="-193835"/>
                                <a:ext cx="4345229" cy="456778"/>
                              </a:xfrm>
                              <a:prstGeom prst="flowChartAlternateProcess">
                                <a:avLst/>
                              </a:prstGeom>
                              <a:solidFill>
                                <a:schemeClr val="accent2">
                                  <a:lumMod val="40000"/>
                                  <a:lumOff val="60000"/>
                                </a:schemeClr>
                              </a:solidFill>
                            </wps:spPr>
                            <wps:style>
                              <a:lnRef idx="2">
                                <a:schemeClr val="accent4">
                                  <a:shade val="50000"/>
                                </a:schemeClr>
                              </a:lnRef>
                              <a:fillRef idx="1">
                                <a:schemeClr val="accent4"/>
                              </a:fillRef>
                              <a:effectRef idx="0">
                                <a:schemeClr val="accent4"/>
                              </a:effectRef>
                              <a:fontRef idx="minor">
                                <a:schemeClr val="lt1"/>
                              </a:fontRef>
                            </wps:style>
                            <wps:txb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rot="16200000">
                                <a:off x="-504815" y="829969"/>
                                <a:ext cx="1276985"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Flowchart: Alternate Process 24"/>
                            <wps:cNvSpPr/>
                            <wps:spPr>
                              <a:xfrm rot="16200000">
                                <a:off x="-1021516" y="2898611"/>
                                <a:ext cx="2305921"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rot="16200000">
                                <a:off x="-528971" y="4951505"/>
                                <a:ext cx="1349696"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6" name="Straight Arrow Connector 26"/>
                          <wps:cNvCnPr/>
                          <wps:spPr>
                            <a:xfrm>
                              <a:off x="1293054" y="1232693"/>
                              <a:ext cx="0" cy="4589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293054" y="2412609"/>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307122" y="3348502"/>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a:cxnSpLocks/>
                          </wps:cNvCnPr>
                          <wps:spPr>
                            <a:xfrm>
                              <a:off x="1318296" y="4288867"/>
                              <a:ext cx="0" cy="4407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0" name="Text Box 2"/>
                        <wps:cNvSpPr txBox="1">
                          <a:spLocks noChangeArrowheads="1"/>
                        </wps:cNvSpPr>
                        <wps:spPr bwMode="auto">
                          <a:xfrm>
                            <a:off x="489096" y="4699592"/>
                            <a:ext cx="6553835" cy="495260"/>
                          </a:xfrm>
                          <a:prstGeom prst="rect">
                            <a:avLst/>
                          </a:prstGeom>
                          <a:solidFill>
                            <a:srgbClr val="FFFFFF"/>
                          </a:solidFill>
                          <a:ln w="9525">
                            <a:solidFill>
                              <a:srgbClr val="000000"/>
                            </a:solidFill>
                            <a:miter lim="800000"/>
                            <a:headEnd/>
                            <a:tailEnd/>
                          </a:ln>
                        </wps:spPr>
                        <wps:txbx>
                          <w:txbxContent>
                            <w:p w14:paraId="2BEEEE54" w14:textId="5360302C" w:rsidR="00AA6AB3" w:rsidRDefault="00AA6AB3">
                              <w:r>
                                <w:t xml:space="preserve">Figure </w:t>
                              </w:r>
                              <w:r w:rsidR="006919BC">
                                <w:t>2:</w:t>
                              </w:r>
                              <w:r w:rsidR="001C5DAA">
                                <w:t xml:space="preserve"> Flow diagram for screening and reviewing </w:t>
                              </w:r>
                              <w:r w:rsidR="007C1460">
                                <w:t xml:space="preserve">search results for this study based on PRISMA </w:t>
                              </w:r>
                              <w:r w:rsidR="008F3AB0">
                                <w:t>guidelines.</w:t>
                              </w:r>
                              <w:r w:rsidR="007C1460">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15A94F4" id="Group 51" o:spid="_x0000_s1045" style="position:absolute;margin-left:-10.05pt;margin-top:0;width:491.8pt;height:419.65pt;z-index:251655168;mso-width-relative:margin;mso-height-relative:margin" coordsize="71920,51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">
                <v:group id="Group 3" o:spid="_x0000_s1046" style="position:absolute;width:71920;height:46088"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32" coordsize="21600,21600" o:spt="32" o:oned="t" path="m,l21600,21600e" filled="f">
                    <v:path arrowok="t" fillok="f" o:connecttype="none"/>
                    <o:lock v:ext="edit" shapetype="t"/>
                  </v:shapetype>
                  <v:shape id="Straight Arrow Connector 8" o:spid="_x0000_s1047" type="#_x0000_t32" style="position:absolute;left:23493;top:962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" strokecolor="black [3213]" strokeweight=".5pt">
                    <v:stroke endarrow="block" joinstyle="miter"/>
                  </v:shape>
                  <v:shape id="Straight Arrow Connector 9" o:spid="_x0000_s1048" type="#_x0000_t32" style="position:absolute;left:23493;top:21300;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" strokecolor="black [3213]" strokeweight=".5pt">
                    <v:stroke endarrow="block" joinstyle="miter"/>
                  </v:shape>
                  <v:shape id="Straight Arrow Connector 10" o:spid="_x0000_s1049" type="#_x0000_t32" style="position:absolute;left:23563;top:297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shape id="Straight Arrow Connector 11" o:spid="_x0000_s1050" type="#_x0000_t32" style="position:absolute;left:23704;top:380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" strokecolor="black [3213]" strokeweight=".5pt">
                    <v:stroke endarrow="block" joinstyle="miter"/>
                  </v:shape>
                  <v:group id="Group 12" o:spid="_x0000_s1051" style="position:absolute;top:-1938;width:48430;height:59515"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52" style="position:absolute;left:4588;top:3446;width:18872;height:8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v:textbox>
                    </v:rect>
                    <v:rect id="Rectangle 14" o:spid="_x0000_s1053" style="position:absolute;left:29347;top:3446;width:18872;height:1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BCWwwAAANsAAAAPAAAAZHJzL2Rvd25yZXYueG1sRE9Na8JA&#10;EL0X/A/LCL2Ibiyl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3QQlsMAAADbAAAADwAA&#10;AAAAAAAAAAAAAAAHAgAAZHJzL2Rvd25yZXYueG1sUEsFBgAAAAADAAMAtwAAAPcCAAAAAA==&#10;" filled="f" strokecolor="black [3213]" strokeweight="1pt">
                      <v:textbo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v:textbox>
                    </v:rect>
                    <v:rect id="Rectangle 15" o:spid="_x0000_s1054" style="position:absolute;left:4588;top:16916;width:18872;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UNwwAAANsAAAAPAAAAZHJzL2Rvd25yZXYueG1sRE9Na8JA&#10;EL0X/A/LCL2Ibiy0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lDi1DcMAAADbAAAADwAA&#10;AAAAAAAAAAAAAAAHAgAAZHJzL2Rvd25yZXYueG1sUEsFBgAAAAADAAMAtwAAAPcCAAAAAA==&#10;" filled="f" strokecolor="black [3213]" strokeweight="1pt">
                      <v:textbox>
                        <w:txbxContent>
                          <w:p w14:paraId="45A3E80D" w14:textId="11E64DDA"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w:t>
                            </w:r>
                            <w:r w:rsidR="008F3AB0" w:rsidRPr="008A5622">
                              <w:rPr>
                                <w:rFonts w:eastAsia="Calibri" w:hAnsi="Calibri"/>
                                <w:color w:val="000000"/>
                                <w:kern w:val="24"/>
                                <w:sz w:val="18"/>
                                <w:szCs w:val="18"/>
                                <w:lang w:val="en-AU"/>
                              </w:rPr>
                              <w:t>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v:textbox>
                    </v:rect>
                    <v:rect id="Rectangle 16" o:spid="_x0000_s1055" style="position:absolute;left:29417;top:16916;width:18873;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4A427C32"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n = </w:t>
                            </w:r>
                            <w:r w:rsidR="006919BC">
                              <w:rPr>
                                <w:rFonts w:eastAsia="Calibri" w:hAnsi="Calibri"/>
                                <w:color w:val="000000"/>
                                <w:kern w:val="24"/>
                                <w:sz w:val="18"/>
                                <w:szCs w:val="18"/>
                                <w:lang w:val="en-AU"/>
                              </w:rPr>
                              <w:t>6578</w:t>
                            </w:r>
                            <w:r w:rsidRPr="008A5622">
                              <w:rPr>
                                <w:rFonts w:eastAsia="Calibri" w:hAnsi="Calibri"/>
                                <w:color w:val="000000"/>
                                <w:kern w:val="24"/>
                                <w:sz w:val="18"/>
                                <w:szCs w:val="18"/>
                                <w:lang w:val="en-AU"/>
                              </w:rPr>
                              <w:t>)</w:t>
                            </w:r>
                          </w:p>
                        </w:txbxContent>
                      </v:textbox>
                    </v:rect>
                    <v:rect id="Rectangle 17" o:spid="_x0000_s1056" style="position:absolute;left:4588;top:27009;width:18872;height:6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textbox>
                        <w:txbxContent>
                          <w:p w14:paraId="4A1A0FC5" w14:textId="24C55B5B"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sought for </w:t>
                            </w:r>
                            <w:r w:rsidR="008F3AB0" w:rsidRPr="008A5622">
                              <w:rPr>
                                <w:rFonts w:eastAsia="Calibri" w:hAnsi="Calibri"/>
                                <w:color w:val="000000"/>
                                <w:kern w:val="24"/>
                                <w:sz w:val="18"/>
                                <w:szCs w:val="18"/>
                                <w:lang w:val="en-AU"/>
                              </w:rPr>
                              <w:t>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18" o:spid="_x0000_s1057" style="position:absolute;left:29488;top:26208;width:18872;height:6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292DAEF3" w14:textId="0E7AAB85"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not </w:t>
                            </w:r>
                            <w:r w:rsidR="008F3AB0" w:rsidRPr="008A5622">
                              <w:rPr>
                                <w:rFonts w:eastAsia="Calibri" w:hAnsi="Calibri"/>
                                <w:color w:val="000000"/>
                                <w:kern w:val="24"/>
                                <w:sz w:val="18"/>
                                <w:szCs w:val="18"/>
                                <w:lang w:val="en-AU"/>
                              </w:rPr>
                              <w:t>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v:textbox>
                    </v:rect>
                    <v:rect id="Rectangle 19" o:spid="_x0000_s1058" style="position:absolute;left:4588;top:36298;width:18872;height:6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14:paraId="4F4FFF7D" w14:textId="4CD39B8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assessed for </w:t>
                            </w:r>
                            <w:r w:rsidR="008F3AB0" w:rsidRPr="008A5622">
                              <w:rPr>
                                <w:rFonts w:eastAsia="Calibri" w:hAnsi="Calibri"/>
                                <w:color w:val="000000"/>
                                <w:kern w:val="24"/>
                                <w:sz w:val="18"/>
                                <w:szCs w:val="18"/>
                                <w:lang w:val="en-AU"/>
                              </w:rPr>
                              <w:t>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20" o:spid="_x0000_s1059" style="position:absolute;left:29558;top:35169;width:18872;height:20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" filled="f" strokecolor="black [3213]" strokeweight="1pt">
                      <v:textbo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7563358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r w:rsidR="007C1460">
                              <w:rPr>
                                <w:rFonts w:eastAsia="Calibri" w:hAnsi="Calibri"/>
                                <w:color w:val="000000"/>
                                <w:kern w:val="24"/>
                                <w:sz w:val="18"/>
                                <w:szCs w:val="18"/>
                                <w:lang w:val="en-AU"/>
                              </w:rPr>
                              <w:t>491</w:t>
                            </w:r>
                          </w:p>
                        </w:txbxContent>
                      </v:textbox>
                    </v:rect>
                    <v:rect id="Rectangle 21" o:spid="_x0000_s1060" style="position:absolute;left:4620;top:47296;width:18873;height:9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" filled="f" strokecolor="black [3213]" strokeweight="1pt">
                      <v:textbox>
                        <w:txbxContent>
                          <w:p w14:paraId="5B51AE8B" w14:textId="0BD4C79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Studies included in </w:t>
                            </w:r>
                            <w:r w:rsidR="008F3AB0" w:rsidRPr="008A5622">
                              <w:rPr>
                                <w:rFonts w:eastAsia="Calibri" w:hAnsi="Calibri"/>
                                <w:color w:val="000000"/>
                                <w:kern w:val="24"/>
                                <w:sz w:val="18"/>
                                <w:szCs w:val="18"/>
                                <w:lang w:val="en-AU"/>
                              </w:rPr>
                              <w:t>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 o:spid="_x0000_s1061" type="#_x0000_t176" style="position:absolute;left:4658;top:-1938;width:43453;height:4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" fillcolor="#f7caac [1301]" strokecolor="#7f5f00 [1607]" strokeweight="1pt">
                      <v:textbo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v:textbox>
                    </v:shape>
                    <v:shape id="Flowchart: Alternate Process 23" o:spid="_x0000_s1062" type="#_x0000_t176" style="position:absolute;left:-5048;top:8299;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39HxgAAANsAAAAPAAAAZHJzL2Rvd25yZXYueG1sRI9Ba8JA&#10;FITvBf/D8oTemo0p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mmN/R8YAAADbAAAA&#10;DwAAAAAAAAAAAAAAAAAHAgAAZHJzL2Rvd25yZXYueG1sUEsFBgAAAAADAAMAtwAAAPoCAAAAAA==&#10;" fillcolor="#c5e0b3 [1305]" strokecolor="black [3213]" strokeweight="1pt">
                      <v:textbo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v:textbox>
                    </v:shape>
                    <v:shape id="Flowchart: Alternate Process 24" o:spid="_x0000_s1063" type="#_x0000_t176" style="position:absolute;left:-10216;top:28986;width:2306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uczxgAAANsAAAAPAAAAZHJzL2Rvd25yZXYueG1sRI9Ba8JA&#10;FITvBf/D8oTemo2h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FYrnM8YAAADbAAAA&#10;DwAAAAAAAAAAAAAAAAAHAgAAZHJzL2Rvd25yZXYueG1sUEsFBgAAAAADAAMAtwAAAPoCAAAAAA==&#10;" fillcolor="#c5e0b3 [1305]" strokecolor="black [3213]" strokeweight="1pt">
                      <v:textbo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v:textbox>
                    </v:shape>
                    <v:shape id="Flowchart: Alternate Process 25" o:spid="_x0000_s1064" type="#_x0000_t176" style="position:absolute;left:-5289;top:49514;width:13496;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kKoxgAAANsAAAAPAAAAZHJzL2Rvd25yZXYueG1sRI9Ba8JA&#10;FITvBf/D8oTemo2BFk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esZCqMYAAADbAAAA&#10;DwAAAAAAAAAAAAAAAAAHAgAAZHJzL2Rvd25yZXYueG1sUEsFBgAAAAADAAMAtwAAAPoCAAAAAA==&#10;" fillcolor="#c5e0b3 [1305]" strokecolor="black [3213]" strokeweight="1pt">
                      <v:textbo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v:textbox>
                    </v:shape>
                  </v:group>
                  <v:shape id="Straight Arrow Connector 26" o:spid="_x0000_s1065" type="#_x0000_t32" style="position:absolute;left:12930;top:12326;width:0;height:4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Straight Arrow Connector 27" o:spid="_x0000_s1066" type="#_x0000_t32" style="position:absolute;left:12930;top:24126;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28" o:spid="_x0000_s1067" type="#_x0000_t32" style="position:absolute;left:13071;top:33485;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068" type="#_x0000_t32" style="position:absolute;left:13182;top:42888;width:0;height:4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o:lock v:ext="edit" shapetype="f"/>
                  </v:shape>
                </v:group>
                <v:shape id="_x0000_s1069" type="#_x0000_t202" style="position:absolute;left:4890;top:46995;width:65539;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2BEEEE54" w14:textId="5360302C" w:rsidR="00AA6AB3" w:rsidRDefault="00AA6AB3">
                        <w:r>
                          <w:t xml:space="preserve">Figure </w:t>
                        </w:r>
                        <w:r w:rsidR="006919BC">
                          <w:t>2:</w:t>
                        </w:r>
                        <w:r w:rsidR="001C5DAA">
                          <w:t xml:space="preserve"> Flow diagram for screening and reviewing </w:t>
                        </w:r>
                        <w:r w:rsidR="007C1460">
                          <w:t xml:space="preserve">search results for this study based on PRISMA </w:t>
                        </w:r>
                        <w:r w:rsidR="008F3AB0">
                          <w:t>guidelines.</w:t>
                        </w:r>
                        <w:r w:rsidR="007C1460">
                          <w:t xml:space="preserve"> </w:t>
                        </w:r>
                      </w:p>
                    </w:txbxContent>
                  </v:textbox>
                </v:shape>
                <w10:wrap type="topAndBottom"/>
              </v:group>
            </w:pict>
          </mc:Fallback>
        </mc:AlternateContent>
      </w:r>
      <w:r w:rsidR="001160DC" w:rsidRPr="00215990">
        <w:rPr>
          <w:rFonts w:ascii="Times New Roman" w:eastAsia="Times New Roman" w:hAnsi="Times New Roman" w:cs="Times New Roman"/>
        </w:rPr>
        <w:t>Multiple correspondence Analysis</w:t>
      </w:r>
    </w:p>
    <w:p w14:paraId="3E816DF7" w14:textId="0B60FC37" w:rsidR="00744721" w:rsidRPr="00215990" w:rsidRDefault="004131A4" w:rsidP="00744721">
      <w:pPr>
        <w:pStyle w:val="NormalWeb"/>
        <w:spacing w:before="180" w:beforeAutospacing="0" w:after="180" w:afterAutospacing="0" w:line="480" w:lineRule="auto"/>
        <w:rPr>
          <w:color w:val="000000"/>
        </w:rPr>
      </w:pPr>
      <w:r w:rsidRPr="00215990">
        <w:rPr>
          <w:color w:val="333333"/>
          <w:shd w:val="clear" w:color="auto" w:fill="FFFFFF"/>
        </w:rPr>
        <w:t xml:space="preserve">To </w:t>
      </w:r>
      <w:r w:rsidR="002D2C53" w:rsidRPr="00215990">
        <w:rPr>
          <w:color w:val="333333"/>
          <w:shd w:val="clear" w:color="auto" w:fill="FFFFFF"/>
        </w:rPr>
        <w:t>analyze</w:t>
      </w:r>
      <w:r w:rsidRPr="00215990">
        <w:rPr>
          <w:color w:val="333333"/>
          <w:shd w:val="clear" w:color="auto" w:fill="FFFFFF"/>
        </w:rPr>
        <w:t xml:space="preserve"> the relationship between pathological parameters, multiple correspondence analysis (MCA) was </w:t>
      </w:r>
      <w:r w:rsidR="005B2CF6" w:rsidRPr="00215990">
        <w:rPr>
          <w:color w:val="333333"/>
          <w:shd w:val="clear" w:color="auto" w:fill="FFFFFF"/>
        </w:rPr>
        <w:t>conducted</w:t>
      </w:r>
      <w:r w:rsidRPr="00215990">
        <w:rPr>
          <w:color w:val="333333"/>
          <w:shd w:val="clear" w:color="auto" w:fill="FFFFFF"/>
        </w:rPr>
        <w:t>. MCA is a descriptive technique designed to measure correspondence between the rows and columns</w:t>
      </w:r>
      <w:r w:rsidR="005B2CF6" w:rsidRPr="00215990">
        <w:rPr>
          <w:color w:val="333333"/>
          <w:shd w:val="clear" w:color="auto" w:fill="FFFFFF"/>
        </w:rPr>
        <w:t xml:space="preserve"> in tables of data</w:t>
      </w:r>
      <w:r w:rsidRPr="00215990">
        <w:rPr>
          <w:color w:val="333333"/>
          <w:shd w:val="clear" w:color="auto" w:fill="FFFFFF"/>
        </w:rPr>
        <w:t>. The object</w:t>
      </w:r>
      <w:r w:rsidR="00443745" w:rsidRPr="00215990">
        <w:rPr>
          <w:color w:val="333333"/>
          <w:shd w:val="clear" w:color="auto" w:fill="FFFFFF"/>
        </w:rPr>
        <w:t>ive</w:t>
      </w:r>
      <w:r w:rsidRPr="00215990">
        <w:rPr>
          <w:color w:val="333333"/>
          <w:shd w:val="clear" w:color="auto" w:fill="FFFFFF"/>
        </w:rPr>
        <w:t xml:space="preserve"> of MCA is to visualize the relationship of categorical </w:t>
      </w:r>
      <w:r w:rsidR="005B2CF6" w:rsidRPr="00215990">
        <w:rPr>
          <w:color w:val="333333"/>
          <w:shd w:val="clear" w:color="auto" w:fill="FFFFFF"/>
        </w:rPr>
        <w:t>variables</w:t>
      </w:r>
      <w:r w:rsidRPr="00215990">
        <w:rPr>
          <w:color w:val="333333"/>
          <w:shd w:val="clear" w:color="auto" w:fill="FFFFFF"/>
        </w:rPr>
        <w:t>. Correspondence analysis</w:t>
      </w:r>
      <w:r w:rsidR="005B2CF6" w:rsidRPr="00215990">
        <w:rPr>
          <w:color w:val="333333"/>
          <w:shd w:val="clear" w:color="auto" w:fill="FFFFFF"/>
        </w:rPr>
        <w:t xml:space="preserve"> is</w:t>
      </w:r>
      <w:r w:rsidRPr="00215990">
        <w:rPr>
          <w:color w:val="333333"/>
          <w:shd w:val="clear" w:color="auto" w:fill="FFFFFF"/>
        </w:rPr>
        <w:t xml:space="preserve"> used to explore the relationship between variables by comparison with distance in multiple </w:t>
      </w:r>
      <w:r w:rsidRPr="00215990">
        <w:rPr>
          <w:color w:val="333333"/>
          <w:shd w:val="clear" w:color="auto" w:fill="FFFFFF"/>
        </w:rPr>
        <w:lastRenderedPageBreak/>
        <w:t xml:space="preserve">dimension space. </w:t>
      </w:r>
      <w:r w:rsidR="005B2CF6" w:rsidRPr="00215990">
        <w:rPr>
          <w:color w:val="333333"/>
          <w:shd w:val="clear" w:color="auto" w:fill="FFFFFF"/>
        </w:rPr>
        <w:t>T</w:t>
      </w:r>
      <w:r w:rsidRPr="00215990">
        <w:rPr>
          <w:color w:val="333333"/>
          <w:shd w:val="clear" w:color="auto" w:fill="FFFFFF"/>
        </w:rPr>
        <w:t xml:space="preserve">he first two dimensions can usually explain </w:t>
      </w:r>
      <w:r w:rsidR="005B2CF6" w:rsidRPr="00215990">
        <w:rPr>
          <w:color w:val="333333"/>
          <w:shd w:val="clear" w:color="auto" w:fill="FFFFFF"/>
        </w:rPr>
        <w:t xml:space="preserve">most of the </w:t>
      </w:r>
      <w:r w:rsidRPr="00215990">
        <w:rPr>
          <w:color w:val="333333"/>
          <w:shd w:val="clear" w:color="auto" w:fill="FFFFFF"/>
        </w:rPr>
        <w:t>variation</w:t>
      </w:r>
      <w:r w:rsidR="005B2CF6" w:rsidRPr="00215990">
        <w:rPr>
          <w:color w:val="333333"/>
          <w:shd w:val="clear" w:color="auto" w:fill="FFFFFF"/>
        </w:rPr>
        <w:t xml:space="preserve"> seen in the data.</w:t>
      </w:r>
      <w:r w:rsidR="005B2CF6" w:rsidRPr="00215990">
        <w:rPr>
          <w:color w:val="212121"/>
          <w:shd w:val="clear" w:color="auto" w:fill="FFFFFF"/>
        </w:rPr>
        <w:t xml:space="preserve"> Following data processing a total of n=213 rows along with 31 columns were uses for MCA. The</w:t>
      </w:r>
      <w:r w:rsidR="002D2C53" w:rsidRPr="00215990">
        <w:rPr>
          <w:color w:val="212121"/>
          <w:shd w:val="clear" w:color="auto" w:fill="FFFFFF"/>
        </w:rPr>
        <w:t xml:space="preserve"> </w:t>
      </w:r>
      <w:r w:rsidR="005B2CF6" w:rsidRPr="00215990">
        <w:rPr>
          <w:color w:val="212121"/>
          <w:shd w:val="clear" w:color="auto" w:fill="FFFFFF"/>
        </w:rPr>
        <w:t xml:space="preserve">MCA was also repeated with just the </w:t>
      </w:r>
      <w:r w:rsidR="001C5DAA" w:rsidRPr="00215990">
        <w:rPr>
          <w:color w:val="212121"/>
          <w:shd w:val="clear" w:color="auto" w:fill="FFFFFF"/>
        </w:rPr>
        <w:t>unique</w:t>
      </w:r>
      <w:r w:rsidR="005B2CF6" w:rsidRPr="00215990">
        <w:rPr>
          <w:color w:val="212121"/>
          <w:shd w:val="clear" w:color="auto" w:fill="FFFFFF"/>
        </w:rPr>
        <w:t xml:space="preserve"> viruses </w:t>
      </w:r>
      <w:r w:rsidR="00443745" w:rsidRPr="00215990">
        <w:rPr>
          <w:color w:val="212121"/>
          <w:shd w:val="clear" w:color="auto" w:fill="FFFFFF"/>
        </w:rPr>
        <w:t>(</w:t>
      </w:r>
      <w:r w:rsidR="005B2CF6" w:rsidRPr="00215990">
        <w:rPr>
          <w:color w:val="212121"/>
          <w:shd w:val="clear" w:color="auto" w:fill="FFFFFF"/>
        </w:rPr>
        <w:t>n=52</w:t>
      </w:r>
      <w:r w:rsidR="00443745" w:rsidRPr="00215990">
        <w:rPr>
          <w:color w:val="212121"/>
          <w:shd w:val="clear" w:color="auto" w:fill="FFFFFF"/>
        </w:rPr>
        <w:t>)</w:t>
      </w:r>
      <w:r w:rsidR="005B2CF6" w:rsidRPr="00215990">
        <w:rPr>
          <w:color w:val="212121"/>
          <w:shd w:val="clear" w:color="auto" w:fill="FFFFFF"/>
        </w:rPr>
        <w:t xml:space="preserve">, to remove bias in the correspondence caused by viruses which occur often in the literature in spillover events between multiple different species </w:t>
      </w:r>
      <w:r w:rsidR="002D2C53" w:rsidRPr="00215990">
        <w:rPr>
          <w:color w:val="212121"/>
          <w:shd w:val="clear" w:color="auto" w:fill="FFFFFF"/>
        </w:rPr>
        <w:t>e.g.,</w:t>
      </w:r>
      <w:r w:rsidR="005B2CF6" w:rsidRPr="00215990">
        <w:rPr>
          <w:color w:val="212121"/>
          <w:shd w:val="clear" w:color="auto" w:fill="FFFFFF"/>
        </w:rPr>
        <w:t xml:space="preserve"> influenza.</w:t>
      </w:r>
      <w:r w:rsidR="005B2CF6" w:rsidRPr="00215990">
        <w:rPr>
          <w:color w:val="000000"/>
        </w:rPr>
        <w:t xml:space="preserve"> Multiple correspondence analysis was conducted on the data using the package </w:t>
      </w:r>
      <w:r w:rsidR="005B2CF6" w:rsidRPr="00215990">
        <w:rPr>
          <w:i/>
          <w:iCs/>
          <w:color w:val="000000"/>
        </w:rPr>
        <w:t>FactoMineR</w:t>
      </w:r>
      <w:r w:rsidR="00113CEA" w:rsidRPr="00215990">
        <w:rPr>
          <w:i/>
          <w:iCs/>
          <w:color w:val="000000"/>
        </w:rPr>
        <w:t xml:space="preserve"> </w:t>
      </w:r>
      <w:r w:rsidR="00113CEA" w:rsidRPr="00215990">
        <w:rPr>
          <w:color w:val="000000"/>
        </w:rPr>
        <w:fldChar w:fldCharType="begin"/>
      </w:r>
      <w:r w:rsidR="00113CEA" w:rsidRPr="00215990">
        <w:rPr>
          <w:color w:val="000000"/>
        </w:rPr>
        <w:instrText xml:space="preserve"> ADDIN EN.CITE &lt;EndNote&gt;&lt;Cite&gt;&lt;Author&gt;Le&lt;/Author&gt;&lt;Year&gt;2008&lt;/Year&gt;&lt;RecNum&gt;7774&lt;/RecNum&gt;&lt;DisplayText&gt;(Le 2008)&lt;/DisplayText&gt;&lt;record&gt;&lt;rec-number&gt;7774&lt;/rec-number&gt;&lt;foreign-keys&gt;&lt;key app="EN" db-id="pv99xppxsftrpnevsxkp0tvm950xsdp9wz2x" timestamp="1676325131"&gt;7774&lt;/key&gt;&lt;/foreign-keys&gt;&lt;ref-type name="Journal Article"&gt;17&lt;/ref-type&gt;&lt;contributors&gt;&lt;authors&gt;&lt;author&gt; Le, S., Josse, J., Husson, F.&lt;/author&gt;&lt;/authors&gt;&lt;/contributors&gt;&lt;titles&gt;&lt;title&gt;FactoMineR: An R Package for Multivariate Analysis&lt;/title&gt;&lt;secondary-title&gt;Journal of Statistical Software&lt;/secondary-title&gt;&lt;/titles&gt;&lt;periodical&gt;&lt;full-title&gt;Journal of Statistical Software&lt;/full-title&gt;&lt;/periodical&gt;&lt;pages&gt;1-18&lt;/pages&gt;&lt;volume&gt;25&lt;/volume&gt;&lt;dates&gt;&lt;year&gt;2008&lt;/year&gt;&lt;/dates&gt;&lt;urls&gt;&lt;/urls&gt;&lt;electronic-resource-num&gt;10.18637/jss.v025.i01&lt;/electronic-resource-num&gt;&lt;/record&gt;&lt;/Cite&gt;&lt;/EndNote&gt;</w:instrText>
      </w:r>
      <w:r w:rsidR="00113CEA" w:rsidRPr="00215990">
        <w:rPr>
          <w:color w:val="000000"/>
        </w:rPr>
        <w:fldChar w:fldCharType="separate"/>
      </w:r>
      <w:r w:rsidR="00113CEA" w:rsidRPr="00215990">
        <w:rPr>
          <w:noProof/>
          <w:color w:val="000000"/>
        </w:rPr>
        <w:t>(Le 2008)</w:t>
      </w:r>
      <w:r w:rsidR="00113CEA" w:rsidRPr="00215990">
        <w:rPr>
          <w:color w:val="000000"/>
        </w:rPr>
        <w:fldChar w:fldCharType="end"/>
      </w:r>
      <w:r w:rsidR="005B2CF6" w:rsidRPr="00215990">
        <w:rPr>
          <w:i/>
          <w:iCs/>
          <w:color w:val="000000"/>
        </w:rPr>
        <w:t xml:space="preserve">. </w:t>
      </w:r>
      <w:r w:rsidR="005B2CF6" w:rsidRPr="00215990">
        <w:rPr>
          <w:color w:val="000000"/>
        </w:rPr>
        <w:t xml:space="preserve"> </w:t>
      </w:r>
    </w:p>
    <w:p w14:paraId="6DCD7D4F" w14:textId="3302BD8A" w:rsidR="00AA6AB3" w:rsidRPr="00215990" w:rsidRDefault="00276459" w:rsidP="001C5DAA">
      <w:pPr>
        <w:pStyle w:val="Heading3"/>
        <w:rPr>
          <w:rFonts w:ascii="Times New Roman" w:hAnsi="Times New Roman" w:cs="Times New Roman"/>
        </w:rPr>
      </w:pPr>
      <w:r w:rsidRPr="00215990">
        <w:rPr>
          <w:rFonts w:ascii="Times New Roman" w:hAnsi="Times New Roman" w:cs="Times New Roman"/>
        </w:rPr>
        <w:t>Hierarchical cluster analysis</w:t>
      </w:r>
    </w:p>
    <w:p w14:paraId="33587E57" w14:textId="5A83A406" w:rsidR="00276459" w:rsidRPr="00215990" w:rsidRDefault="004D5603" w:rsidP="00AA6AB3">
      <w:pPr>
        <w:pStyle w:val="NormalWeb"/>
        <w:spacing w:before="180" w:beforeAutospacing="0" w:after="180" w:afterAutospacing="0" w:line="480" w:lineRule="auto"/>
        <w:rPr>
          <w:color w:val="000000"/>
        </w:rPr>
      </w:pPr>
      <w:r w:rsidRPr="00215990">
        <w:rPr>
          <w:color w:val="000000"/>
        </w:rPr>
        <w:t>We</w:t>
      </w:r>
      <w:r w:rsidR="00284505" w:rsidRPr="00215990">
        <w:rPr>
          <w:color w:val="000000"/>
        </w:rPr>
        <w:t xml:space="preserve"> used hierarchical cluster analysis to group </w:t>
      </w:r>
      <w:r w:rsidRPr="00215990">
        <w:rPr>
          <w:color w:val="000000"/>
        </w:rPr>
        <w:t>viruses</w:t>
      </w:r>
      <w:r w:rsidR="00284505" w:rsidRPr="00215990">
        <w:rPr>
          <w:color w:val="000000"/>
        </w:rPr>
        <w:t xml:space="preserve"> into </w:t>
      </w:r>
      <w:r w:rsidRPr="00215990">
        <w:rPr>
          <w:color w:val="000000"/>
        </w:rPr>
        <w:t>pathologically</w:t>
      </w:r>
      <w:r w:rsidR="00284505" w:rsidRPr="00215990">
        <w:rPr>
          <w:color w:val="000000"/>
        </w:rPr>
        <w:t xml:space="preserve"> similar clusters. Specifically, we constructed a </w:t>
      </w:r>
      <w:r w:rsidR="00EA6C73" w:rsidRPr="00215990">
        <w:rPr>
          <w:color w:val="000000"/>
        </w:rPr>
        <w:t>dissimilarity</w:t>
      </w:r>
      <w:r w:rsidR="00284505" w:rsidRPr="00215990">
        <w:rPr>
          <w:color w:val="000000"/>
        </w:rPr>
        <w:t xml:space="preserve"> matrix </w:t>
      </w:r>
      <w:r w:rsidR="00EA6C73" w:rsidRPr="00215990">
        <w:rPr>
          <w:color w:val="000000"/>
        </w:rPr>
        <w:t xml:space="preserve">using the Gower distance </w:t>
      </w:r>
      <w:r w:rsidR="00EA6C73" w:rsidRPr="00215990">
        <w:rPr>
          <w:color w:val="000000"/>
        </w:rPr>
        <w:fldChar w:fldCharType="begin"/>
      </w:r>
      <w:r w:rsidR="00EA6C73" w:rsidRPr="00215990">
        <w:rPr>
          <w:color w:val="000000"/>
        </w:rPr>
        <w:instrText xml:space="preserve"> ADDIN EN.CITE &lt;EndNote&gt;&lt;Cite&gt;&lt;Author&gt;Gower&lt;/Author&gt;&lt;Year&gt;1971&lt;/Year&gt;&lt;RecNum&gt;7630&lt;/RecNum&gt;&lt;DisplayText&gt;(Gower 1971)&lt;/DisplayText&gt;&lt;record&gt;&lt;rec-number&gt;7630&lt;/rec-number&gt;&lt;foreign-keys&gt;&lt;key app="EN" db-id="pv99xppxsftrpnevsxkp0tvm950xsdp9wz2x" timestamp="1666987599"&gt;7630&lt;/key&gt;&lt;/foreign-keys&gt;&lt;ref-type name="Journal Article"&gt;17&lt;/ref-type&gt;&lt;contributors&gt;&lt;authors&gt;&lt;author&gt;Gower, J. C.&lt;/author&gt;&lt;/authors&gt;&lt;/contributors&gt;&lt;titles&gt;&lt;title&gt;A General Coefficient of Similarity and Some of Its Properties&lt;/title&gt;&lt;secondary-title&gt;Biometrics&lt;/secondary-title&gt;&lt;/titles&gt;&lt;periodical&gt;&lt;full-title&gt;Biometrics&lt;/full-title&gt;&lt;/periodical&gt;&lt;pages&gt;857-871&lt;/pages&gt;&lt;volume&gt;27&lt;/volume&gt;&lt;number&gt;4&lt;/number&gt;&lt;dates&gt;&lt;year&gt;1971&lt;/year&gt;&lt;/dates&gt;&lt;publisher&gt;[Wiley, International Biometric Society]&lt;/publisher&gt;&lt;isbn&gt;0006341X, 15410420&lt;/isbn&gt;&lt;urls&gt;&lt;related-urls&gt;&lt;url&gt;http://www.jstor.org/stable/2528823&lt;/url&gt;&lt;/related-urls&gt;&lt;/urls&gt;&lt;custom1&gt;Full publication date: Dec., 1971&lt;/custom1&gt;&lt;electronic-resource-num&gt;10.2307/2528823&lt;/electronic-resource-num&gt;&lt;remote-database-name&gt;JSTOR&lt;/remote-database-name&gt;&lt;access-date&gt;2022/10/28/&lt;/access-date&gt;&lt;/record&gt;&lt;/Cite&gt;&lt;/EndNote&gt;</w:instrText>
      </w:r>
      <w:r w:rsidR="00EA6C73" w:rsidRPr="00215990">
        <w:rPr>
          <w:color w:val="000000"/>
        </w:rPr>
        <w:fldChar w:fldCharType="separate"/>
      </w:r>
      <w:r w:rsidR="00EA6C73" w:rsidRPr="00215990">
        <w:rPr>
          <w:noProof/>
          <w:color w:val="000000"/>
        </w:rPr>
        <w:t>(Gower 1971)</w:t>
      </w:r>
      <w:r w:rsidR="00EA6C73" w:rsidRPr="00215990">
        <w:rPr>
          <w:color w:val="000000"/>
        </w:rPr>
        <w:fldChar w:fldCharType="end"/>
      </w:r>
      <w:r w:rsidR="00EA6C73" w:rsidRPr="00215990">
        <w:rPr>
          <w:color w:val="000000"/>
        </w:rPr>
        <w:t xml:space="preserve"> with the `daisy` function from the `cluster` </w:t>
      </w:r>
      <w:r w:rsidR="002A07D2" w:rsidRPr="00215990">
        <w:rPr>
          <w:color w:val="000000"/>
        </w:rPr>
        <w:t>package</w:t>
      </w:r>
      <w:r w:rsidR="00F279FF" w:rsidRPr="00215990">
        <w:rPr>
          <w:color w:val="000000"/>
        </w:rPr>
        <w:t xml:space="preserve"> </w:t>
      </w:r>
      <w:r w:rsidR="00F279FF" w:rsidRPr="00215990">
        <w:rPr>
          <w:color w:val="000000"/>
        </w:rPr>
        <w:fldChar w:fldCharType="begin"/>
      </w:r>
      <w:r w:rsidR="00F279FF" w:rsidRPr="00215990">
        <w:rPr>
          <w:color w:val="000000"/>
        </w:rPr>
        <w:instrText xml:space="preserve"> ADDIN EN.CITE &lt;EndNote&gt;&lt;Cite&gt;&lt;Author&gt;Maechler&lt;/Author&gt;&lt;Year&gt;2022&lt;/Year&gt;&lt;RecNum&gt;7773&lt;/RecNum&gt;&lt;DisplayText&gt;(Maechler 2022)&lt;/DisplayText&gt;&lt;record&gt;&lt;rec-number&gt;7773&lt;/rec-number&gt;&lt;foreign-keys&gt;&lt;key app="EN" db-id="pv99xppxsftrpnevsxkp0tvm950xsdp9wz2x" timestamp="1676324855"&gt;7773&lt;/key&gt;&lt;/foreign-keys&gt;&lt;ref-type name="Computer Program"&gt;9&lt;/ref-type&gt;&lt;contributors&gt;&lt;authors&gt;&lt;author&gt;Maechler, M., Rousseeuw, P., Struyf, A., Hubert, M., Hornik, K.&lt;/author&gt;&lt;/authors&gt;&lt;/contributors&gt;&lt;titles&gt;&lt;title&gt;cluster:  Cluster Analysis Basics and Extensions. &lt;/title&gt;&lt;/titles&gt;&lt;edition&gt;R package version 2.1.4.&lt;/edition&gt;&lt;dates&gt;&lt;year&gt;2022&lt;/year&gt;&lt;/dates&gt;&lt;urls&gt;&lt;related-urls&gt;&lt;url&gt;https://CRAN.R-project.org/package=cluster&lt;/url&gt;&lt;/related-urls&gt;&lt;/urls&gt;&lt;/record&gt;&lt;/Cite&gt;&lt;/EndNote&gt;</w:instrText>
      </w:r>
      <w:r w:rsidR="00F279FF" w:rsidRPr="00215990">
        <w:rPr>
          <w:color w:val="000000"/>
        </w:rPr>
        <w:fldChar w:fldCharType="separate"/>
      </w:r>
      <w:r w:rsidR="00F279FF" w:rsidRPr="00215990">
        <w:rPr>
          <w:noProof/>
          <w:color w:val="000000"/>
        </w:rPr>
        <w:t>(Maechler 2022)</w:t>
      </w:r>
      <w:r w:rsidR="00F279FF" w:rsidRPr="00215990">
        <w:rPr>
          <w:color w:val="000000"/>
        </w:rPr>
        <w:fldChar w:fldCharType="end"/>
      </w:r>
      <w:r w:rsidR="002A07D2" w:rsidRPr="00215990">
        <w:rPr>
          <w:color w:val="000000"/>
        </w:rPr>
        <w:t>. This</w:t>
      </w:r>
      <w:r w:rsidR="00EA6C73" w:rsidRPr="00215990">
        <w:rPr>
          <w:color w:val="000000"/>
        </w:rPr>
        <w:t xml:space="preserve"> matrix was then used with the</w:t>
      </w:r>
      <w:r w:rsidR="00284505" w:rsidRPr="00215990">
        <w:rPr>
          <w:color w:val="000000"/>
        </w:rPr>
        <w:t xml:space="preserve"> ‘hclust’ function in the ‘stats’ package</w:t>
      </w:r>
      <w:r w:rsidR="00443745" w:rsidRPr="00215990">
        <w:rPr>
          <w:color w:val="000000"/>
        </w:rPr>
        <w:fldChar w:fldCharType="begin"/>
      </w:r>
      <w:r w:rsidR="00443745" w:rsidRPr="00215990">
        <w:rPr>
          <w:color w:val="000000"/>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443745" w:rsidRPr="00215990">
        <w:rPr>
          <w:color w:val="000000"/>
        </w:rPr>
        <w:fldChar w:fldCharType="separate"/>
      </w:r>
      <w:r w:rsidR="00443745" w:rsidRPr="00215990">
        <w:rPr>
          <w:noProof/>
          <w:color w:val="000000"/>
        </w:rPr>
        <w:t>(R Core Team 2022)</w:t>
      </w:r>
      <w:r w:rsidR="00443745" w:rsidRPr="00215990">
        <w:rPr>
          <w:color w:val="000000"/>
        </w:rPr>
        <w:fldChar w:fldCharType="end"/>
      </w:r>
      <w:r w:rsidR="00284505" w:rsidRPr="00215990">
        <w:rPr>
          <w:color w:val="000000"/>
        </w:rPr>
        <w:t xml:space="preserve"> to perform agglomerative clustering on this distance matrix. We next visualized the results of our hierarchical cluster analysis as a dendrogram with the ‘dendextend’ </w:t>
      </w:r>
      <w:r w:rsidR="00CF2BC0" w:rsidRPr="00215990">
        <w:rPr>
          <w:color w:val="000000"/>
        </w:rPr>
        <w:t xml:space="preserve">and `factoextra` </w:t>
      </w:r>
      <w:r w:rsidR="00284505" w:rsidRPr="00215990">
        <w:rPr>
          <w:color w:val="000000"/>
        </w:rPr>
        <w:t>package</w:t>
      </w:r>
      <w:r w:rsidR="00CF2BC0" w:rsidRPr="00215990">
        <w:rPr>
          <w:color w:val="000000"/>
        </w:rPr>
        <w:t>s</w:t>
      </w:r>
      <w:r w:rsidR="00CF2BC0" w:rsidRPr="00215990">
        <w:rPr>
          <w:color w:val="000000"/>
        </w:rPr>
        <w:fldChar w:fldCharType="begin"/>
      </w:r>
      <w:r w:rsidR="00A43FAB" w:rsidRPr="00215990">
        <w:rPr>
          <w:color w:val="000000"/>
        </w:rPr>
        <w:instrText xml:space="preserve"> ADDIN EN.CITE &lt;EndNote&gt;&lt;Cite&gt;&lt;Author&gt;Galili&lt;/Author&gt;&lt;Year&gt;2015&lt;/Year&gt;&lt;RecNum&gt;7632&lt;/RecNum&gt;&lt;DisplayText&gt;(Galili 2015, Kassambara and Mundt 2017)&lt;/DisplayText&gt;&lt;record&gt;&lt;rec-number&gt;7632&lt;/rec-number&gt;&lt;foreign-keys&gt;&lt;key app="EN" db-id="pv99xppxsftrpnevsxkp0tvm950xsdp9wz2x" timestamp="1666987925"&gt;7632&lt;/key&gt;&lt;/foreign-keys&gt;&lt;ref-type name="Journal Article"&gt;17&lt;/ref-type&gt;&lt;contributors&gt;&lt;authors&gt;&lt;author&gt;Galili, Tal&lt;/author&gt;&lt;/authors&gt;&lt;/contributors&gt;&lt;titles&gt;&lt;title&gt;dendextend: an R package for visualizing, adjusting and comparing trees of hierarchical clustering&lt;/title&gt;&lt;secondary-title&gt;Bioinformatics&lt;/secondary-title&gt;&lt;/titles&gt;&lt;periodical&gt;&lt;full-title&gt;Bioinformatics&lt;/full-title&gt;&lt;/periodical&gt;&lt;pages&gt;3718-3720&lt;/pages&gt;&lt;volume&gt;31&lt;/volume&gt;&lt;number&gt;22&lt;/number&gt;&lt;dates&gt;&lt;year&gt;2015&lt;/year&gt;&lt;/dates&gt;&lt;isbn&gt;1460-2059&lt;/isbn&gt;&lt;urls&gt;&lt;/urls&gt;&lt;/record&gt;&lt;/Cite&gt;&lt;Cite&gt;&lt;Author&gt;Kassambara&lt;/Author&gt;&lt;Year&gt;2017&lt;/Year&gt;&lt;RecNum&gt;7631&lt;/RecNum&gt;&lt;record&gt;&lt;rec-number&gt;7631&lt;/rec-number&gt;&lt;foreign-keys&gt;&lt;key app="EN" db-id="pv99xppxsftrpnevsxkp0tvm950xsdp9wz2x" timestamp="1666987827"&gt;7631&lt;/key&gt;&lt;/foreign-keys&gt;&lt;ref-type name="Journal Article"&gt;17&lt;/ref-type&gt;&lt;contributors&gt;&lt;authors&gt;&lt;author&gt;Kassambara, Alboukadel&lt;/author&gt;&lt;author&gt;Mundt, Fabian&lt;/author&gt;&lt;/authors&gt;&lt;/contributors&gt;&lt;titles&gt;&lt;title&gt;Package ‘factoextra’&lt;/title&gt;&lt;secondary-title&gt;Extract and visualize the results of multivariate data analyses&lt;/secondary-title&gt;&lt;/titles&gt;&lt;periodical&gt;&lt;full-title&gt;Extract and visualize the results of multivariate data analyses&lt;/full-title&gt;&lt;/periodical&gt;&lt;volume&gt;76&lt;/volume&gt;&lt;number&gt;2&lt;/number&gt;&lt;dates&gt;&lt;year&gt;2017&lt;/year&gt;&lt;/dates&gt;&lt;urls&gt;&lt;/urls&gt;&lt;/record&gt;&lt;/Cite&gt;&lt;/EndNote&gt;</w:instrText>
      </w:r>
      <w:r w:rsidR="00CF2BC0" w:rsidRPr="00215990">
        <w:rPr>
          <w:color w:val="000000"/>
        </w:rPr>
        <w:fldChar w:fldCharType="separate"/>
      </w:r>
      <w:r w:rsidR="00A43FAB" w:rsidRPr="00215990">
        <w:rPr>
          <w:noProof/>
          <w:color w:val="000000"/>
        </w:rPr>
        <w:t>(Galili 2015, Kassambara and Mundt 2017)</w:t>
      </w:r>
      <w:r w:rsidR="00CF2BC0" w:rsidRPr="00215990">
        <w:rPr>
          <w:color w:val="000000"/>
        </w:rPr>
        <w:fldChar w:fldCharType="end"/>
      </w:r>
      <w:r w:rsidR="00284505" w:rsidRPr="00215990">
        <w:rPr>
          <w:color w:val="000000"/>
        </w:rPr>
        <w:t xml:space="preserve">. </w:t>
      </w:r>
    </w:p>
    <w:p w14:paraId="63620C1C" w14:textId="7BB5215F" w:rsidR="00DB752E" w:rsidRPr="00215990" w:rsidRDefault="00DB752E" w:rsidP="00AA6AB3">
      <w:pPr>
        <w:pStyle w:val="NormalWeb"/>
        <w:spacing w:before="180" w:beforeAutospacing="0" w:after="180" w:afterAutospacing="0" w:line="480" w:lineRule="auto"/>
        <w:rPr>
          <w:b/>
          <w:bCs/>
          <w:sz w:val="22"/>
          <w:szCs w:val="22"/>
          <w:u w:val="single"/>
        </w:rPr>
      </w:pPr>
    </w:p>
    <w:p w14:paraId="56C70DCC" w14:textId="06D8042D" w:rsidR="00DB752E" w:rsidRPr="00215990" w:rsidRDefault="00DB752E" w:rsidP="00AA6AB3">
      <w:pPr>
        <w:pStyle w:val="NormalWeb"/>
        <w:spacing w:before="180" w:beforeAutospacing="0" w:after="180" w:afterAutospacing="0" w:line="480" w:lineRule="auto"/>
        <w:rPr>
          <w:b/>
          <w:bCs/>
          <w:sz w:val="22"/>
          <w:szCs w:val="22"/>
          <w:u w:val="single"/>
        </w:rPr>
      </w:pPr>
    </w:p>
    <w:p w14:paraId="27C0F95C" w14:textId="618F15BC" w:rsidR="00C47B0A" w:rsidRPr="00215990" w:rsidRDefault="00C47B0A" w:rsidP="00AA6AB3">
      <w:pPr>
        <w:pStyle w:val="NormalWeb"/>
        <w:spacing w:before="180" w:beforeAutospacing="0" w:after="180" w:afterAutospacing="0" w:line="480" w:lineRule="auto"/>
        <w:rPr>
          <w:b/>
          <w:bCs/>
          <w:sz w:val="22"/>
          <w:szCs w:val="22"/>
          <w:u w:val="single"/>
        </w:rPr>
      </w:pPr>
    </w:p>
    <w:p w14:paraId="6F1BDEB9" w14:textId="6AFE8680" w:rsidR="006A5F35" w:rsidRPr="00215990" w:rsidRDefault="006A5F35" w:rsidP="00AA6AB3">
      <w:pPr>
        <w:pStyle w:val="NormalWeb"/>
        <w:spacing w:before="180" w:beforeAutospacing="0" w:after="180" w:afterAutospacing="0" w:line="480" w:lineRule="auto"/>
        <w:rPr>
          <w:b/>
          <w:bCs/>
          <w:sz w:val="22"/>
          <w:szCs w:val="22"/>
          <w:u w:val="single"/>
        </w:rPr>
      </w:pPr>
    </w:p>
    <w:p w14:paraId="34F385CD" w14:textId="4CCDC75D" w:rsidR="006A5F35" w:rsidRPr="00215990" w:rsidRDefault="006A5F35" w:rsidP="00AA6AB3">
      <w:pPr>
        <w:pStyle w:val="NormalWeb"/>
        <w:spacing w:before="180" w:beforeAutospacing="0" w:after="180" w:afterAutospacing="0" w:line="480" w:lineRule="auto"/>
        <w:rPr>
          <w:b/>
          <w:bCs/>
          <w:sz w:val="22"/>
          <w:szCs w:val="22"/>
          <w:u w:val="single"/>
        </w:rPr>
      </w:pPr>
    </w:p>
    <w:p w14:paraId="1DD1A107" w14:textId="2A246BEF" w:rsidR="006A5F35" w:rsidRPr="00215990" w:rsidRDefault="006A5F35" w:rsidP="00AA6AB3">
      <w:pPr>
        <w:pStyle w:val="NormalWeb"/>
        <w:spacing w:before="180" w:beforeAutospacing="0" w:after="180" w:afterAutospacing="0" w:line="480" w:lineRule="auto"/>
        <w:rPr>
          <w:b/>
          <w:bCs/>
          <w:sz w:val="22"/>
          <w:szCs w:val="22"/>
          <w:u w:val="single"/>
        </w:rPr>
      </w:pPr>
    </w:p>
    <w:p w14:paraId="5F140A17" w14:textId="7ECB7CAC" w:rsidR="006A5F35" w:rsidRPr="00215990" w:rsidRDefault="006A5F35" w:rsidP="00AA6AB3">
      <w:pPr>
        <w:pStyle w:val="NormalWeb"/>
        <w:spacing w:before="180" w:beforeAutospacing="0" w:after="180" w:afterAutospacing="0" w:line="480" w:lineRule="auto"/>
        <w:rPr>
          <w:b/>
          <w:bCs/>
          <w:sz w:val="22"/>
          <w:szCs w:val="22"/>
          <w:u w:val="single"/>
        </w:rPr>
      </w:pPr>
    </w:p>
    <w:p w14:paraId="2712D807" w14:textId="460B5653" w:rsidR="006A5F35" w:rsidRPr="00215990" w:rsidRDefault="006A5F35" w:rsidP="00AA6AB3">
      <w:pPr>
        <w:pStyle w:val="NormalWeb"/>
        <w:spacing w:before="180" w:beforeAutospacing="0" w:after="180" w:afterAutospacing="0" w:line="480" w:lineRule="auto"/>
        <w:rPr>
          <w:b/>
          <w:bCs/>
          <w:sz w:val="22"/>
          <w:szCs w:val="22"/>
          <w:u w:val="single"/>
        </w:rPr>
      </w:pPr>
    </w:p>
    <w:p w14:paraId="44BD235A" w14:textId="607CDAD0" w:rsidR="006A5F35" w:rsidRPr="00215990" w:rsidRDefault="006A5F35" w:rsidP="00AA6AB3">
      <w:pPr>
        <w:pStyle w:val="NormalWeb"/>
        <w:spacing w:before="180" w:beforeAutospacing="0" w:after="180" w:afterAutospacing="0" w:line="480" w:lineRule="auto"/>
        <w:rPr>
          <w:b/>
          <w:bCs/>
          <w:sz w:val="22"/>
          <w:szCs w:val="22"/>
          <w:u w:val="single"/>
        </w:rPr>
      </w:pPr>
    </w:p>
    <w:p w14:paraId="330897F4" w14:textId="1AB882D8" w:rsidR="006A5F35" w:rsidRPr="00215990" w:rsidRDefault="006A5F35" w:rsidP="00AA6AB3">
      <w:pPr>
        <w:pStyle w:val="NormalWeb"/>
        <w:spacing w:before="180" w:beforeAutospacing="0" w:after="180" w:afterAutospacing="0" w:line="480" w:lineRule="auto"/>
        <w:rPr>
          <w:b/>
          <w:bCs/>
          <w:sz w:val="22"/>
          <w:szCs w:val="22"/>
          <w:u w:val="single"/>
        </w:rPr>
      </w:pPr>
    </w:p>
    <w:p w14:paraId="33804B92" w14:textId="7108B078" w:rsidR="006A5F35" w:rsidRPr="00215990" w:rsidRDefault="006A5F35" w:rsidP="00AA6AB3">
      <w:pPr>
        <w:pStyle w:val="NormalWeb"/>
        <w:spacing w:before="180" w:beforeAutospacing="0" w:after="180" w:afterAutospacing="0" w:line="480" w:lineRule="auto"/>
        <w:rPr>
          <w:b/>
          <w:bCs/>
          <w:sz w:val="22"/>
          <w:szCs w:val="22"/>
          <w:u w:val="single"/>
        </w:rPr>
      </w:pPr>
    </w:p>
    <w:p w14:paraId="07C2497E" w14:textId="05B2645D" w:rsidR="001160DC" w:rsidRPr="00215990" w:rsidRDefault="00857E62" w:rsidP="001C5DAA">
      <w:pPr>
        <w:pStyle w:val="Heading2"/>
        <w:rPr>
          <w:rFonts w:ascii="Times New Roman" w:hAnsi="Times New Roman" w:cs="Times New Roman"/>
        </w:rPr>
      </w:pPr>
      <w:r w:rsidRPr="00215990">
        <w:rPr>
          <w:rFonts w:ascii="Times New Roman" w:hAnsi="Times New Roman" w:cs="Times New Roman"/>
        </w:rPr>
        <w:t>Results</w:t>
      </w:r>
    </w:p>
    <w:p w14:paraId="0A7C48E2" w14:textId="1DAFDED8" w:rsidR="006E73F6" w:rsidRPr="00215990" w:rsidRDefault="00461B14" w:rsidP="00AA6AB3">
      <w:pPr>
        <w:pStyle w:val="NormalWeb"/>
        <w:spacing w:before="180" w:beforeAutospacing="0" w:after="180" w:afterAutospacing="0" w:line="480" w:lineRule="auto"/>
      </w:pPr>
      <w:r w:rsidRPr="00215990">
        <w:rPr>
          <w:noProof/>
        </w:rPr>
        <mc:AlternateContent>
          <mc:Choice Requires="wps">
            <w:drawing>
              <wp:anchor distT="45720" distB="45720" distL="114300" distR="114300" simplePos="0" relativeHeight="251646976" behindDoc="0" locked="0" layoutInCell="1" allowOverlap="1" wp14:anchorId="182D4763" wp14:editId="7AC8FC31">
                <wp:simplePos x="0" y="0"/>
                <wp:positionH relativeFrom="column">
                  <wp:posOffset>9525</wp:posOffset>
                </wp:positionH>
                <wp:positionV relativeFrom="paragraph">
                  <wp:posOffset>3741420</wp:posOffset>
                </wp:positionV>
                <wp:extent cx="5840730" cy="736600"/>
                <wp:effectExtent l="0" t="0" r="2667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0730" cy="736600"/>
                        </a:xfrm>
                        <a:prstGeom prst="rect">
                          <a:avLst/>
                        </a:prstGeom>
                        <a:solidFill>
                          <a:srgbClr val="FFFFFF"/>
                        </a:solidFill>
                        <a:ln w="9525">
                          <a:solidFill>
                            <a:srgbClr val="000000"/>
                          </a:solidFill>
                          <a:miter lim="800000"/>
                          <a:headEnd/>
                          <a:tailEnd/>
                        </a:ln>
                      </wps:spPr>
                      <wps:txbx>
                        <w:txbxContent>
                          <w:p w14:paraId="0B767B2E" w14:textId="2FBF783F" w:rsidR="0006574A" w:rsidRDefault="005E17B8">
                            <w:r>
                              <w:t xml:space="preserve">Table </w:t>
                            </w:r>
                            <w:r w:rsidR="00461B14">
                              <w:t>3:</w:t>
                            </w:r>
                            <w:r w:rsidR="005C1482">
                              <w:t xml:space="preserve"> following searches of databases and reference material</w:t>
                            </w:r>
                            <w:r w:rsidR="007C1460">
                              <w:t xml:space="preserve"> described in methods</w:t>
                            </w:r>
                            <w:r w:rsidR="005C1482">
                              <w:t xml:space="preserve">, the proportions of viruses with missing data for their cellular </w:t>
                            </w:r>
                            <w:r w:rsidR="003B74CB">
                              <w:t>receptors</w:t>
                            </w:r>
                            <w:r w:rsidR="005C1482">
                              <w:t xml:space="preserve">, spread </w:t>
                            </w:r>
                            <w:r w:rsidR="003B74CB">
                              <w:t>mechanisms</w:t>
                            </w:r>
                            <w:r w:rsidR="005C1482">
                              <w:t xml:space="preserve">, </w:t>
                            </w:r>
                            <w:r w:rsidR="003B74CB">
                              <w:t>cellular</w:t>
                            </w:r>
                            <w:r w:rsidR="005C1482">
                              <w:t xml:space="preserve"> tropism and organ system affected</w:t>
                            </w:r>
                            <w:r w:rsidR="007C1460">
                              <w:t xml:space="preserve"> are describ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D4763" id="_x0000_s1070" type="#_x0000_t202" style="position:absolute;margin-left:.75pt;margin-top:294.6pt;width:459.9pt;height:58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">
                <v:textbox>
                  <w:txbxContent>
                    <w:p w14:paraId="0B767B2E" w14:textId="2FBF783F" w:rsidR="0006574A" w:rsidRDefault="005E17B8">
                      <w:r>
                        <w:t xml:space="preserve">Table </w:t>
                      </w:r>
                      <w:r w:rsidR="00461B14">
                        <w:t>3:</w:t>
                      </w:r>
                      <w:r w:rsidR="005C1482">
                        <w:t xml:space="preserve"> following searches of databases and reference material</w:t>
                      </w:r>
                      <w:r w:rsidR="007C1460">
                        <w:t xml:space="preserve"> described in methods</w:t>
                      </w:r>
                      <w:r w:rsidR="005C1482">
                        <w:t xml:space="preserve">, the proportions of viruses with missing data for their cellular </w:t>
                      </w:r>
                      <w:r w:rsidR="003B74CB">
                        <w:t>receptors</w:t>
                      </w:r>
                      <w:r w:rsidR="005C1482">
                        <w:t xml:space="preserve">, spread </w:t>
                      </w:r>
                      <w:r w:rsidR="003B74CB">
                        <w:t>mechanisms</w:t>
                      </w:r>
                      <w:r w:rsidR="005C1482">
                        <w:t xml:space="preserve">, </w:t>
                      </w:r>
                      <w:r w:rsidR="003B74CB">
                        <w:t>cellular</w:t>
                      </w:r>
                      <w:r w:rsidR="005C1482">
                        <w:t xml:space="preserve"> tropism and organ system affected</w:t>
                      </w:r>
                      <w:r w:rsidR="007C1460">
                        <w:t xml:space="preserve"> are described.</w:t>
                      </w:r>
                    </w:p>
                  </w:txbxContent>
                </v:textbox>
                <w10:wrap type="square"/>
              </v:shape>
            </w:pict>
          </mc:Fallback>
        </mc:AlternateContent>
      </w:r>
      <w:r w:rsidR="00861C49" w:rsidRPr="00215990">
        <w:t xml:space="preserve">A total of 189 articles were </w:t>
      </w:r>
      <w:r w:rsidR="002D2C53" w:rsidRPr="00215990">
        <w:t>entered</w:t>
      </w:r>
      <w:r w:rsidR="00861C49" w:rsidRPr="00215990">
        <w:t xml:space="preserve"> into the database and following processing, this resulted in n=213 unique entries of virus-reservoir host-spillover host interactions. This was comprised of n=52 </w:t>
      </w:r>
      <w:r w:rsidR="00F30EFD" w:rsidRPr="00215990">
        <w:t>unique</w:t>
      </w:r>
      <w:r w:rsidR="00861C49" w:rsidRPr="00215990">
        <w:t xml:space="preserve"> viruses. </w:t>
      </w:r>
      <w:r w:rsidR="006E73F6" w:rsidRPr="00215990">
        <w:t>The un</w:t>
      </w:r>
      <w:r w:rsidR="0006574A" w:rsidRPr="00215990">
        <w:t>known</w:t>
      </w:r>
      <w:r w:rsidR="006E73F6" w:rsidRPr="00215990">
        <w:t xml:space="preserve"> data for pathology-related variables </w:t>
      </w:r>
      <w:r w:rsidR="00F30EFD" w:rsidRPr="00215990">
        <w:t xml:space="preserve">for each unique virus </w:t>
      </w:r>
      <w:r w:rsidR="006E73F6" w:rsidRPr="00215990">
        <w:t xml:space="preserve">are summarized in table </w:t>
      </w:r>
      <w:r w:rsidRPr="00215990">
        <w:t>3</w:t>
      </w:r>
      <w:r w:rsidR="006E73F6" w:rsidRPr="00215990">
        <w:t>.</w:t>
      </w:r>
    </w:p>
    <w:tbl>
      <w:tblPr>
        <w:tblStyle w:val="TableGrid"/>
        <w:tblW w:w="0" w:type="auto"/>
        <w:tblLook w:val="04A0" w:firstRow="1" w:lastRow="0" w:firstColumn="1" w:lastColumn="0" w:noHBand="0" w:noVBand="1"/>
      </w:tblPr>
      <w:tblGrid>
        <w:gridCol w:w="4314"/>
        <w:gridCol w:w="4316"/>
      </w:tblGrid>
      <w:tr w:rsidR="006E73F6" w:rsidRPr="00215990" w14:paraId="31E3C57A" w14:textId="77777777" w:rsidTr="00C67E1D">
        <w:trPr>
          <w:trHeight w:val="730"/>
        </w:trPr>
        <w:tc>
          <w:tcPr>
            <w:tcW w:w="4605" w:type="dxa"/>
          </w:tcPr>
          <w:p w14:paraId="19BC7BA7" w14:textId="3DE090ED" w:rsidR="006E73F6" w:rsidRPr="00215990" w:rsidRDefault="006E73F6" w:rsidP="00AA6AB3">
            <w:pPr>
              <w:pStyle w:val="NormalWeb"/>
              <w:spacing w:before="180" w:beforeAutospacing="0" w:after="180" w:afterAutospacing="0" w:line="480" w:lineRule="auto"/>
              <w:rPr>
                <w:b/>
                <w:bCs/>
              </w:rPr>
            </w:pPr>
            <w:r w:rsidRPr="00215990">
              <w:rPr>
                <w:b/>
                <w:bCs/>
              </w:rPr>
              <w:t>Pathology variable</w:t>
            </w:r>
          </w:p>
        </w:tc>
        <w:tc>
          <w:tcPr>
            <w:tcW w:w="4605" w:type="dxa"/>
          </w:tcPr>
          <w:p w14:paraId="6EE06731" w14:textId="11F1D547" w:rsidR="006E73F6" w:rsidRPr="00215990" w:rsidRDefault="006E73F6" w:rsidP="00AA6AB3">
            <w:pPr>
              <w:pStyle w:val="NormalWeb"/>
              <w:spacing w:before="180" w:beforeAutospacing="0" w:after="180" w:afterAutospacing="0" w:line="480" w:lineRule="auto"/>
              <w:rPr>
                <w:b/>
                <w:bCs/>
              </w:rPr>
            </w:pPr>
            <w:r w:rsidRPr="00215990">
              <w:rPr>
                <w:b/>
                <w:bCs/>
              </w:rPr>
              <w:t>Unknown data</w:t>
            </w:r>
            <w:r w:rsidR="00C67E1D" w:rsidRPr="00215990">
              <w:rPr>
                <w:b/>
                <w:bCs/>
              </w:rPr>
              <w:t xml:space="preserve"> proportion</w:t>
            </w:r>
          </w:p>
        </w:tc>
      </w:tr>
      <w:tr w:rsidR="006E73F6" w:rsidRPr="00215990" w14:paraId="72A2294F" w14:textId="77777777" w:rsidTr="00C67E1D">
        <w:trPr>
          <w:trHeight w:val="558"/>
        </w:trPr>
        <w:tc>
          <w:tcPr>
            <w:tcW w:w="4605" w:type="dxa"/>
          </w:tcPr>
          <w:p w14:paraId="0A1BAAC5" w14:textId="5141F3E7" w:rsidR="006E73F6" w:rsidRPr="00215990" w:rsidRDefault="006E73F6" w:rsidP="00C67E1D">
            <w:pPr>
              <w:pStyle w:val="NormalWeb"/>
              <w:spacing w:before="180" w:beforeAutospacing="0" w:after="180" w:afterAutospacing="0"/>
            </w:pPr>
            <w:r w:rsidRPr="00215990">
              <w:t xml:space="preserve">Cellular </w:t>
            </w:r>
            <w:r w:rsidR="00AA6AB3" w:rsidRPr="00215990">
              <w:t>Receptor</w:t>
            </w:r>
          </w:p>
        </w:tc>
        <w:tc>
          <w:tcPr>
            <w:tcW w:w="4605" w:type="dxa"/>
          </w:tcPr>
          <w:p w14:paraId="62730C0D" w14:textId="091DA180" w:rsidR="006E73F6" w:rsidRPr="00215990" w:rsidRDefault="006E73F6" w:rsidP="00C67E1D">
            <w:pPr>
              <w:pStyle w:val="NormalWeb"/>
              <w:spacing w:before="180" w:beforeAutospacing="0" w:after="180" w:afterAutospacing="0"/>
            </w:pPr>
            <w:r w:rsidRPr="00215990">
              <w:t>14/52</w:t>
            </w:r>
            <w:r w:rsidR="00427384" w:rsidRPr="00215990">
              <w:t xml:space="preserve"> (27%)</w:t>
            </w:r>
          </w:p>
        </w:tc>
      </w:tr>
      <w:tr w:rsidR="006E73F6" w:rsidRPr="00215990" w14:paraId="12B3A872" w14:textId="77777777" w:rsidTr="00C67E1D">
        <w:trPr>
          <w:trHeight w:val="599"/>
        </w:trPr>
        <w:tc>
          <w:tcPr>
            <w:tcW w:w="4605" w:type="dxa"/>
          </w:tcPr>
          <w:p w14:paraId="5217ACB1" w14:textId="6356971D" w:rsidR="006E73F6" w:rsidRPr="00215990" w:rsidRDefault="006E73F6" w:rsidP="00C67E1D">
            <w:pPr>
              <w:pStyle w:val="NormalWeb"/>
              <w:spacing w:before="180" w:beforeAutospacing="0" w:after="180" w:afterAutospacing="0"/>
            </w:pPr>
            <w:r w:rsidRPr="00215990">
              <w:t>Within</w:t>
            </w:r>
            <w:r w:rsidR="00A53E60" w:rsidRPr="00215990">
              <w:t>-</w:t>
            </w:r>
            <w:r w:rsidRPr="00215990">
              <w:t>host spread mechanism</w:t>
            </w:r>
          </w:p>
        </w:tc>
        <w:tc>
          <w:tcPr>
            <w:tcW w:w="4605" w:type="dxa"/>
          </w:tcPr>
          <w:p w14:paraId="7148D8D7" w14:textId="5184D0CA" w:rsidR="006E73F6" w:rsidRPr="00215990" w:rsidRDefault="006E73F6" w:rsidP="00C67E1D">
            <w:pPr>
              <w:pStyle w:val="NormalWeb"/>
              <w:spacing w:before="180" w:beforeAutospacing="0" w:after="180" w:afterAutospacing="0"/>
            </w:pPr>
            <w:r w:rsidRPr="00215990">
              <w:t>14/52</w:t>
            </w:r>
            <w:r w:rsidR="00427384" w:rsidRPr="00215990">
              <w:t xml:space="preserve"> (27%)</w:t>
            </w:r>
          </w:p>
        </w:tc>
      </w:tr>
      <w:tr w:rsidR="006E73F6" w:rsidRPr="00215990" w14:paraId="1CCA53A3" w14:textId="77777777" w:rsidTr="00C67E1D">
        <w:trPr>
          <w:trHeight w:val="585"/>
        </w:trPr>
        <w:tc>
          <w:tcPr>
            <w:tcW w:w="4605" w:type="dxa"/>
          </w:tcPr>
          <w:p w14:paraId="1151C61A" w14:textId="0E42CD49" w:rsidR="006E73F6" w:rsidRPr="00215990" w:rsidRDefault="006E73F6" w:rsidP="00C67E1D">
            <w:pPr>
              <w:pStyle w:val="NormalWeb"/>
              <w:spacing w:before="180" w:beforeAutospacing="0" w:after="180" w:afterAutospacing="0"/>
            </w:pPr>
            <w:r w:rsidRPr="00215990">
              <w:lastRenderedPageBreak/>
              <w:t>Cell tropism</w:t>
            </w:r>
          </w:p>
        </w:tc>
        <w:tc>
          <w:tcPr>
            <w:tcW w:w="4605" w:type="dxa"/>
          </w:tcPr>
          <w:p w14:paraId="09299F20" w14:textId="59785461" w:rsidR="006E73F6" w:rsidRPr="00215990" w:rsidRDefault="006E73F6" w:rsidP="00C67E1D">
            <w:pPr>
              <w:pStyle w:val="NormalWeb"/>
              <w:spacing w:before="180" w:beforeAutospacing="0" w:after="180" w:afterAutospacing="0"/>
            </w:pPr>
            <w:r w:rsidRPr="00215990">
              <w:t>5/52</w:t>
            </w:r>
            <w:r w:rsidR="00427384" w:rsidRPr="00215990">
              <w:t xml:space="preserve"> (10%)</w:t>
            </w:r>
          </w:p>
        </w:tc>
      </w:tr>
      <w:tr w:rsidR="006E73F6" w:rsidRPr="00215990" w14:paraId="20F4258F" w14:textId="77777777" w:rsidTr="00C67E1D">
        <w:trPr>
          <w:trHeight w:val="585"/>
        </w:trPr>
        <w:tc>
          <w:tcPr>
            <w:tcW w:w="4605" w:type="dxa"/>
          </w:tcPr>
          <w:p w14:paraId="18F752DC" w14:textId="1BE8C968" w:rsidR="006E73F6" w:rsidRPr="00215990" w:rsidRDefault="006E73F6" w:rsidP="00C67E1D">
            <w:pPr>
              <w:pStyle w:val="NormalWeb"/>
              <w:spacing w:before="180" w:beforeAutospacing="0" w:after="180" w:afterAutospacing="0"/>
            </w:pPr>
            <w:r w:rsidRPr="00215990">
              <w:t>Organ systems affected</w:t>
            </w:r>
          </w:p>
        </w:tc>
        <w:tc>
          <w:tcPr>
            <w:tcW w:w="4605" w:type="dxa"/>
          </w:tcPr>
          <w:p w14:paraId="63326FB4" w14:textId="2A09E364" w:rsidR="006E73F6" w:rsidRPr="00215990" w:rsidRDefault="006E73F6" w:rsidP="00C67E1D">
            <w:pPr>
              <w:pStyle w:val="NormalWeb"/>
              <w:spacing w:before="180" w:beforeAutospacing="0" w:after="180" w:afterAutospacing="0"/>
            </w:pPr>
            <w:r w:rsidRPr="00215990">
              <w:t>3/52</w:t>
            </w:r>
            <w:r w:rsidR="00427384" w:rsidRPr="00215990">
              <w:t xml:space="preserve"> (6%)</w:t>
            </w:r>
          </w:p>
        </w:tc>
      </w:tr>
    </w:tbl>
    <w:p w14:paraId="7DD286BF" w14:textId="39451D89" w:rsidR="005E17B8" w:rsidRPr="00215990" w:rsidRDefault="0006574A" w:rsidP="00304735">
      <w:pPr>
        <w:pStyle w:val="NormalWeb"/>
        <w:spacing w:before="180" w:beforeAutospacing="0" w:after="180" w:afterAutospacing="0" w:line="480" w:lineRule="auto"/>
      </w:pPr>
      <w:r w:rsidRPr="00215990">
        <w:t xml:space="preserve">The most frequent reservoir host </w:t>
      </w:r>
      <w:r w:rsidR="00304735" w:rsidRPr="00215990">
        <w:t>w</w:t>
      </w:r>
      <w:r w:rsidRPr="00215990">
        <w:t xml:space="preserve">as </w:t>
      </w:r>
      <w:r w:rsidR="00AA6AB3" w:rsidRPr="00215990">
        <w:t>humans</w:t>
      </w:r>
      <w:r w:rsidRPr="00215990">
        <w:t xml:space="preserve"> </w:t>
      </w:r>
      <w:r w:rsidR="00C67E1D" w:rsidRPr="00215990">
        <w:t>(</w:t>
      </w:r>
      <w:r w:rsidRPr="00215990">
        <w:t>34/213</w:t>
      </w:r>
      <w:r w:rsidR="00C67E1D" w:rsidRPr="00215990">
        <w:t>)</w:t>
      </w:r>
      <w:r w:rsidRPr="00215990">
        <w:t xml:space="preserve"> followed by </w:t>
      </w:r>
      <w:commentRangeStart w:id="20"/>
      <w:r w:rsidRPr="00215990">
        <w:t xml:space="preserve">pigs and dogs (supplementary). </w:t>
      </w:r>
      <w:commentRangeEnd w:id="20"/>
      <w:r w:rsidR="00CA5BD4" w:rsidRPr="00215990">
        <w:rPr>
          <w:rStyle w:val="CommentReference"/>
          <w:rFonts w:eastAsiaTheme="minorHAnsi"/>
          <w:sz w:val="24"/>
          <w:szCs w:val="24"/>
        </w:rPr>
        <w:commentReference w:id="20"/>
      </w:r>
      <w:r w:rsidRPr="00215990">
        <w:t>Spillover hosts was dominated by humans with 103/213 recorded</w:t>
      </w:r>
      <w:r w:rsidR="00304735" w:rsidRPr="00215990">
        <w:t>.</w:t>
      </w:r>
      <w:r w:rsidR="00A53E60" w:rsidRPr="00215990">
        <w:t xml:space="preserve"> </w:t>
      </w:r>
      <w:r w:rsidR="00304735" w:rsidRPr="00215990">
        <w:t xml:space="preserve">The nature of interactions between reservoir hosts and spillover hosts is represented in figure </w:t>
      </w:r>
      <w:r w:rsidR="004C2A78" w:rsidRPr="00215990">
        <w:t>3</w:t>
      </w:r>
      <w:r w:rsidR="00A53E60" w:rsidRPr="00215990">
        <w:t xml:space="preserve">. </w:t>
      </w:r>
      <w:r w:rsidR="00C44318" w:rsidRPr="00215990">
        <w:t xml:space="preserve">From </w:t>
      </w:r>
      <w:r w:rsidR="006A5F35" w:rsidRPr="00215990">
        <w:t xml:space="preserve">the </w:t>
      </w:r>
      <w:r w:rsidR="00C44318" w:rsidRPr="00215990">
        <w:t>52 viruses</w:t>
      </w:r>
      <w:r w:rsidR="006A5F35" w:rsidRPr="00215990">
        <w:t xml:space="preserve"> recorded</w:t>
      </w:r>
      <w:r w:rsidR="00C44318" w:rsidRPr="00215990">
        <w:t xml:space="preserve"> there </w:t>
      </w:r>
      <w:r w:rsidR="006A5F35" w:rsidRPr="00215990">
        <w:t>we</w:t>
      </w:r>
      <w:r w:rsidR="00C44318" w:rsidRPr="00215990">
        <w:t xml:space="preserve">re 33 different </w:t>
      </w:r>
      <w:r w:rsidR="006A5F35" w:rsidRPr="00215990">
        <w:t xml:space="preserve">cellular </w:t>
      </w:r>
      <w:r w:rsidR="002A07D2" w:rsidRPr="00215990">
        <w:t>receptors plus</w:t>
      </w:r>
      <w:r w:rsidR="00C44318" w:rsidRPr="00215990">
        <w:t xml:space="preserve"> </w:t>
      </w:r>
      <w:r w:rsidR="006A5F35" w:rsidRPr="00215990">
        <w:t xml:space="preserve">a further </w:t>
      </w:r>
      <w:r w:rsidR="00C44318" w:rsidRPr="00215990">
        <w:t>14 unknown</w:t>
      </w:r>
      <w:r w:rsidR="006A5F35" w:rsidRPr="00215990">
        <w:t xml:space="preserve"> receptors</w:t>
      </w:r>
      <w:r w:rsidR="00A53E60" w:rsidRPr="00215990">
        <w:t xml:space="preserve">. </w:t>
      </w:r>
    </w:p>
    <w:p w14:paraId="1A001A78" w14:textId="2DCBF9F4" w:rsidR="002A6689" w:rsidRPr="00215990" w:rsidRDefault="002A6689" w:rsidP="00AD6C3E">
      <w:pPr>
        <w:pStyle w:val="NormalWeb"/>
        <w:spacing w:before="180" w:beforeAutospacing="0" w:after="180" w:afterAutospacing="0" w:line="480" w:lineRule="auto"/>
        <w:rPr>
          <w:b/>
          <w:bCs/>
        </w:rPr>
      </w:pPr>
    </w:p>
    <w:p w14:paraId="66A09F45" w14:textId="116CE497" w:rsidR="002A6689" w:rsidRPr="00215990" w:rsidRDefault="002A6689" w:rsidP="00AD6C3E">
      <w:pPr>
        <w:pStyle w:val="NormalWeb"/>
        <w:spacing w:before="180" w:beforeAutospacing="0" w:after="180" w:afterAutospacing="0" w:line="480" w:lineRule="auto"/>
        <w:rPr>
          <w:b/>
          <w:bCs/>
        </w:rPr>
      </w:pPr>
    </w:p>
    <w:p w14:paraId="3066A3FF" w14:textId="5C868D19" w:rsidR="002A6689" w:rsidRPr="00215990" w:rsidRDefault="002A6689" w:rsidP="00AD6C3E">
      <w:pPr>
        <w:pStyle w:val="NormalWeb"/>
        <w:spacing w:before="180" w:beforeAutospacing="0" w:after="180" w:afterAutospacing="0" w:line="480" w:lineRule="auto"/>
        <w:rPr>
          <w:b/>
          <w:bCs/>
        </w:rPr>
      </w:pPr>
    </w:p>
    <w:p w14:paraId="70B1B643" w14:textId="4AA107DD" w:rsidR="002A6689" w:rsidRPr="00215990" w:rsidRDefault="002A6689" w:rsidP="00AD6C3E">
      <w:pPr>
        <w:pStyle w:val="NormalWeb"/>
        <w:spacing w:before="180" w:beforeAutospacing="0" w:after="180" w:afterAutospacing="0" w:line="480" w:lineRule="auto"/>
        <w:rPr>
          <w:b/>
          <w:bCs/>
        </w:rPr>
      </w:pPr>
    </w:p>
    <w:p w14:paraId="1EB78599" w14:textId="77777777" w:rsidR="00B347D4" w:rsidRPr="00215990" w:rsidRDefault="00B347D4" w:rsidP="00AD6C3E">
      <w:pPr>
        <w:pStyle w:val="NormalWeb"/>
        <w:spacing w:before="180" w:beforeAutospacing="0" w:after="180" w:afterAutospacing="0" w:line="480" w:lineRule="auto"/>
        <w:rPr>
          <w:b/>
          <w:bCs/>
        </w:rPr>
      </w:pPr>
    </w:p>
    <w:p w14:paraId="566973AC" w14:textId="2312BD25" w:rsidR="002A6689" w:rsidRPr="00215990" w:rsidRDefault="00ED030A" w:rsidP="00AD6C3E">
      <w:pPr>
        <w:pStyle w:val="NormalWeb"/>
        <w:spacing w:before="180" w:beforeAutospacing="0" w:after="180" w:afterAutospacing="0" w:line="480" w:lineRule="auto"/>
        <w:rPr>
          <w:b/>
          <w:bCs/>
          <w:sz w:val="20"/>
          <w:szCs w:val="20"/>
        </w:rPr>
      </w:pPr>
      <w:r w:rsidRPr="00215990">
        <w:rPr>
          <w:noProof/>
          <w:sz w:val="20"/>
          <w:szCs w:val="20"/>
        </w:rPr>
        <w:lastRenderedPageBreak/>
        <mc:AlternateContent>
          <mc:Choice Requires="wpg">
            <w:drawing>
              <wp:anchor distT="0" distB="0" distL="114300" distR="114300" simplePos="0" relativeHeight="251727872" behindDoc="1" locked="0" layoutInCell="1" allowOverlap="1" wp14:anchorId="03F66E31" wp14:editId="7AC92F8D">
                <wp:simplePos x="0" y="0"/>
                <wp:positionH relativeFrom="column">
                  <wp:posOffset>285115</wp:posOffset>
                </wp:positionH>
                <wp:positionV relativeFrom="paragraph">
                  <wp:posOffset>0</wp:posOffset>
                </wp:positionV>
                <wp:extent cx="5688330" cy="4222115"/>
                <wp:effectExtent l="0" t="0" r="26670" b="26035"/>
                <wp:wrapTopAndBottom/>
                <wp:docPr id="244" name="Group 244"/>
                <wp:cNvGraphicFramePr/>
                <a:graphic xmlns:a="http://schemas.openxmlformats.org/drawingml/2006/main">
                  <a:graphicData uri="http://schemas.microsoft.com/office/word/2010/wordprocessingGroup">
                    <wpg:wgp>
                      <wpg:cNvGrpSpPr/>
                      <wpg:grpSpPr>
                        <a:xfrm>
                          <a:off x="0" y="0"/>
                          <a:ext cx="5688330" cy="4222115"/>
                          <a:chOff x="0" y="2"/>
                          <a:chExt cx="7235668" cy="6877448"/>
                        </a:xfrm>
                      </wpg:grpSpPr>
                      <pic:pic xmlns:pic="http://schemas.openxmlformats.org/drawingml/2006/picture">
                        <pic:nvPicPr>
                          <pic:cNvPr id="245" name="Picture 245" descr="Chart, bar chart&#10;&#10;Description automatically generated"/>
                          <pic:cNvPicPr>
                            <a:picLocks noChangeAspect="1"/>
                          </pic:cNvPicPr>
                        </pic:nvPicPr>
                        <pic:blipFill rotWithShape="1">
                          <a:blip r:embed="rId14" cstate="print">
                            <a:extLst>
                              <a:ext uri="{28A0092B-C50C-407E-A947-70E740481C1C}">
                                <a14:useLocalDpi xmlns:a14="http://schemas.microsoft.com/office/drawing/2010/main" val="0"/>
                              </a:ext>
                            </a:extLst>
                          </a:blip>
                          <a:srcRect r="18994" b="3080"/>
                          <a:stretch/>
                        </pic:blipFill>
                        <pic:spPr>
                          <a:xfrm>
                            <a:off x="114301" y="2"/>
                            <a:ext cx="4814628" cy="5760510"/>
                          </a:xfrm>
                          <a:prstGeom prst="rect">
                            <a:avLst/>
                          </a:prstGeom>
                        </pic:spPr>
                      </pic:pic>
                      <wps:wsp>
                        <wps:cNvPr id="246" name="Text Box 2"/>
                        <wps:cNvSpPr txBox="1">
                          <a:spLocks noChangeArrowheads="1"/>
                        </wps:cNvSpPr>
                        <wps:spPr bwMode="auto">
                          <a:xfrm>
                            <a:off x="0" y="6027578"/>
                            <a:ext cx="7235668" cy="849872"/>
                          </a:xfrm>
                          <a:prstGeom prst="rect">
                            <a:avLst/>
                          </a:prstGeom>
                          <a:solidFill>
                            <a:srgbClr val="FFFFFF"/>
                          </a:solidFill>
                          <a:ln w="9525">
                            <a:solidFill>
                              <a:srgbClr val="000000"/>
                            </a:solidFill>
                            <a:miter lim="800000"/>
                            <a:headEnd/>
                            <a:tailEnd/>
                          </a:ln>
                        </wps:spPr>
                        <wps:txbx>
                          <w:txbxContent>
                            <w:p w14:paraId="2B727AE1" w14:textId="11D526FB" w:rsidR="006A5F35" w:rsidRDefault="006A5F35" w:rsidP="006A5F35">
                              <w:r>
                                <w:t xml:space="preserve">Fig </w:t>
                              </w:r>
                              <w:r w:rsidR="004C2A78">
                                <w:t>3</w:t>
                              </w:r>
                              <w:r w:rsidR="00ED030A">
                                <w:t xml:space="preserve">: Proportion of each individual cross species transmission event that was recorded as being </w:t>
                              </w:r>
                              <w:r w:rsidR="008F3AB0">
                                <w:t>anthroponotic</w:t>
                              </w:r>
                              <w:r w:rsidR="00ED030A">
                                <w:t>, zoonotic or neith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3F66E31" id="Group 244" o:spid="_x0000_s1071" style="position:absolute;margin-left:22.45pt;margin-top:0;width:447.9pt;height:332.45pt;z-index:-251588608;mso-width-relative:margin;mso-height-relative:margin" coordorigin="" coordsize="72356,68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p1exZQAAIABJREF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VvrPwgAAAgAElEQVS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">
                <v:shape id="Picture 245" o:spid="_x0000_s1072" type="#_x0000_t75" alt="Chart, bar chart&#10;&#10;Description automatically generated" style="position:absolute;left:1143;width:48146;height:57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">
                  <v:imagedata r:id="rId15" o:title="Chart, bar chart&#10;&#10;Description automatically generated" cropbottom="2019f" cropright="12448f"/>
                </v:shape>
                <v:shape id="_x0000_s1073" type="#_x0000_t202" style="position:absolute;top:60275;width:72356;height:8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">
                  <v:textbox>
                    <w:txbxContent>
                      <w:p w14:paraId="2B727AE1" w14:textId="11D526FB" w:rsidR="006A5F35" w:rsidRDefault="006A5F35" w:rsidP="006A5F35">
                        <w:r>
                          <w:t xml:space="preserve">Fig </w:t>
                        </w:r>
                        <w:r w:rsidR="004C2A78">
                          <w:t>3</w:t>
                        </w:r>
                        <w:r w:rsidR="00ED030A">
                          <w:t xml:space="preserve">: Proportion of each individual cross species transmission event that was recorded as being </w:t>
                        </w:r>
                        <w:r w:rsidR="008F3AB0">
                          <w:t>anthroponotic</w:t>
                        </w:r>
                        <w:r w:rsidR="00ED030A">
                          <w:t>, zoonotic or neither.</w:t>
                        </w:r>
                      </w:p>
                    </w:txbxContent>
                  </v:textbox>
                </v:shape>
                <w10:wrap type="topAndBottom"/>
              </v:group>
            </w:pict>
          </mc:Fallback>
        </mc:AlternateContent>
      </w:r>
    </w:p>
    <w:p w14:paraId="6B82BE80" w14:textId="1325C77E" w:rsidR="00AD6C3E" w:rsidRPr="00215990" w:rsidRDefault="006A5F35" w:rsidP="001C5DAA">
      <w:pPr>
        <w:pStyle w:val="Heading3"/>
        <w:rPr>
          <w:rFonts w:ascii="Times New Roman" w:hAnsi="Times New Roman" w:cs="Times New Roman"/>
        </w:rPr>
      </w:pPr>
      <w:r w:rsidRPr="00215990">
        <w:rPr>
          <w:rFonts w:ascii="Times New Roman" w:hAnsi="Times New Roman" w:cs="Times New Roman"/>
        </w:rPr>
        <w:t xml:space="preserve">Multiple correspondence </w:t>
      </w:r>
      <w:r w:rsidR="002A07D2" w:rsidRPr="00215990">
        <w:rPr>
          <w:rFonts w:ascii="Times New Roman" w:hAnsi="Times New Roman" w:cs="Times New Roman"/>
        </w:rPr>
        <w:t xml:space="preserve">analysis </w:t>
      </w:r>
    </w:p>
    <w:p w14:paraId="30057DB8" w14:textId="03D00A5C" w:rsidR="00A53E60" w:rsidRPr="00215990" w:rsidRDefault="002A07D2" w:rsidP="00AA6AB3">
      <w:pPr>
        <w:pStyle w:val="NormalWeb"/>
        <w:spacing w:before="180" w:beforeAutospacing="0" w:after="180" w:afterAutospacing="0" w:line="480" w:lineRule="auto"/>
      </w:pPr>
      <w:r w:rsidRPr="00215990">
        <w:t>The</w:t>
      </w:r>
      <w:r w:rsidR="006A5F35" w:rsidRPr="00215990">
        <w:t xml:space="preserve"> first two dimensions of the MCA explain 35% of the variance in the data. The major variables which contribute to the first two dimensions are shown in </w:t>
      </w:r>
      <w:r w:rsidR="00A0572F" w:rsidRPr="00215990">
        <w:t xml:space="preserve">supplementary </w:t>
      </w:r>
      <w:r w:rsidR="006A5F35" w:rsidRPr="00215990">
        <w:t xml:space="preserve">figure </w:t>
      </w:r>
      <w:r w:rsidR="004C2A78" w:rsidRPr="00215990">
        <w:t>1</w:t>
      </w:r>
      <w:r w:rsidR="006A5F35" w:rsidRPr="00215990">
        <w:t>. The MCA</w:t>
      </w:r>
      <w:r w:rsidR="00AD6C3E" w:rsidRPr="00215990">
        <w:rPr>
          <w:b/>
          <w:bCs/>
          <w:i/>
          <w:iCs/>
          <w:u w:val="single"/>
        </w:rPr>
        <w:t xml:space="preserve"> </w:t>
      </w:r>
      <w:r w:rsidR="00304735" w:rsidRPr="00215990">
        <w:t>for individual host interactions (</w:t>
      </w:r>
      <w:r w:rsidR="00BF54A4" w:rsidRPr="00215990">
        <w:t>F</w:t>
      </w:r>
      <w:r w:rsidR="00304735" w:rsidRPr="00215990">
        <w:t xml:space="preserve">igure </w:t>
      </w:r>
      <w:r w:rsidR="004C2A78" w:rsidRPr="00215990">
        <w:t>4</w:t>
      </w:r>
      <w:r w:rsidR="00304735" w:rsidRPr="00215990">
        <w:t xml:space="preserve">) clusters epithelial spread and </w:t>
      </w:r>
      <w:r w:rsidR="002D2C53" w:rsidRPr="00215990">
        <w:t>respiratory</w:t>
      </w:r>
      <w:r w:rsidR="00304735" w:rsidRPr="00215990">
        <w:t xml:space="preserve"> pathology with anthroponosis, suggesting an association between these variables. There also appears to be an </w:t>
      </w:r>
      <w:r w:rsidR="002D2C53" w:rsidRPr="00215990">
        <w:t>association</w:t>
      </w:r>
      <w:r w:rsidR="00304735" w:rsidRPr="00215990">
        <w:t xml:space="preserve"> between </w:t>
      </w:r>
      <w:commentRangeStart w:id="21"/>
      <w:r w:rsidR="00304735" w:rsidRPr="00215990">
        <w:t>lymphocytic tropism and not being zoonotic.</w:t>
      </w:r>
      <w:commentRangeEnd w:id="21"/>
      <w:r w:rsidR="00142773" w:rsidRPr="00215990">
        <w:rPr>
          <w:rStyle w:val="CommentReference"/>
          <w:rFonts w:eastAsiaTheme="minorHAnsi"/>
          <w:sz w:val="24"/>
          <w:szCs w:val="24"/>
        </w:rPr>
        <w:commentReference w:id="21"/>
      </w:r>
      <w:r w:rsidR="00AD6C3E" w:rsidRPr="00215990">
        <w:t xml:space="preserve"> </w:t>
      </w:r>
      <w:r w:rsidR="00A53E60" w:rsidRPr="00215990">
        <w:t xml:space="preserve">95% confidence ellipses for </w:t>
      </w:r>
      <w:r w:rsidR="00215990" w:rsidRPr="00215990">
        <w:t>“</w:t>
      </w:r>
      <w:r w:rsidR="00A53E60" w:rsidRPr="00215990">
        <w:t>anthroponotic</w:t>
      </w:r>
      <w:r w:rsidR="00215990" w:rsidRPr="00215990">
        <w:t>”</w:t>
      </w:r>
      <w:r w:rsidR="00A53E60" w:rsidRPr="00215990">
        <w:t xml:space="preserve"> cluster separately from </w:t>
      </w:r>
      <w:r w:rsidR="00215990" w:rsidRPr="00215990">
        <w:t>“</w:t>
      </w:r>
      <w:r w:rsidR="00A53E60" w:rsidRPr="00215990">
        <w:t>not</w:t>
      </w:r>
      <w:r w:rsidR="00215990" w:rsidRPr="00215990">
        <w:t xml:space="preserve"> </w:t>
      </w:r>
      <w:r w:rsidR="00A53E60" w:rsidRPr="00215990">
        <w:t>zoon</w:t>
      </w:r>
      <w:r w:rsidR="00A0572F" w:rsidRPr="00215990">
        <w:t>o</w:t>
      </w:r>
      <w:r w:rsidR="00A53E60" w:rsidRPr="00215990">
        <w:t>tic</w:t>
      </w:r>
      <w:r w:rsidR="00215990" w:rsidRPr="00215990">
        <w:t>”</w:t>
      </w:r>
      <w:r w:rsidR="00A53E60" w:rsidRPr="00215990">
        <w:t>, suggest</w:t>
      </w:r>
      <w:r w:rsidR="00F30EFD" w:rsidRPr="00215990">
        <w:t>ing</w:t>
      </w:r>
      <w:r w:rsidR="00A53E60" w:rsidRPr="00215990">
        <w:t xml:space="preserve"> pathological features differ (</w:t>
      </w:r>
      <w:r w:rsidR="005F6AB0" w:rsidRPr="00215990">
        <w:t>Figure</w:t>
      </w:r>
      <w:r w:rsidR="00A53E60" w:rsidRPr="00215990">
        <w:t xml:space="preserve"> </w:t>
      </w:r>
      <w:r w:rsidR="004C2A78" w:rsidRPr="00215990">
        <w:t>4</w:t>
      </w:r>
      <w:r w:rsidR="005F6AB0" w:rsidRPr="00215990">
        <w:t>)</w:t>
      </w:r>
      <w:r w:rsidR="00A53E60" w:rsidRPr="00215990">
        <w:t>.</w:t>
      </w:r>
    </w:p>
    <w:p w14:paraId="3BCDEF9A" w14:textId="25B0E9AE" w:rsidR="00164ADF" w:rsidRPr="00215990" w:rsidRDefault="00A53E60" w:rsidP="00AA6AB3">
      <w:pPr>
        <w:pStyle w:val="NormalWeb"/>
        <w:spacing w:before="180" w:beforeAutospacing="0" w:after="180" w:afterAutospacing="0" w:line="480" w:lineRule="auto"/>
      </w:pPr>
      <w:r w:rsidRPr="00215990">
        <w:t>T</w:t>
      </w:r>
      <w:r w:rsidR="00304735" w:rsidRPr="00215990">
        <w:t xml:space="preserve">he MCA </w:t>
      </w:r>
      <w:r w:rsidRPr="00215990">
        <w:t>wa</w:t>
      </w:r>
      <w:r w:rsidR="00304735" w:rsidRPr="00215990">
        <w:t>s repeated with</w:t>
      </w:r>
      <w:r w:rsidR="00C67E1D" w:rsidRPr="00215990">
        <w:t xml:space="preserve"> </w:t>
      </w:r>
      <w:r w:rsidR="00F30EFD" w:rsidRPr="00215990">
        <w:t>the unique</w:t>
      </w:r>
      <w:commentRangeStart w:id="22"/>
      <w:commentRangeStart w:id="23"/>
      <w:r w:rsidR="00304735" w:rsidRPr="00215990">
        <w:t xml:space="preserve"> viruses</w:t>
      </w:r>
      <w:r w:rsidR="00FF036D" w:rsidRPr="00215990">
        <w:t xml:space="preserve"> in the dataset</w:t>
      </w:r>
      <w:r w:rsidR="00304735" w:rsidRPr="00215990">
        <w:t xml:space="preserve"> (</w:t>
      </w:r>
      <w:r w:rsidR="005F6AB0" w:rsidRPr="00215990">
        <w:t>F</w:t>
      </w:r>
      <w:r w:rsidR="00304735" w:rsidRPr="00215990">
        <w:t>ig</w:t>
      </w:r>
      <w:r w:rsidR="005F6AB0" w:rsidRPr="00215990">
        <w:t>ure</w:t>
      </w:r>
      <w:r w:rsidR="00304735" w:rsidRPr="00215990">
        <w:t xml:space="preserve"> </w:t>
      </w:r>
      <w:r w:rsidR="004C2A78" w:rsidRPr="00215990">
        <w:t>5</w:t>
      </w:r>
      <w:r w:rsidR="00304735" w:rsidRPr="00215990">
        <w:t>)</w:t>
      </w:r>
      <w:r w:rsidR="00FF036D" w:rsidRPr="00215990">
        <w:t>. U</w:t>
      </w:r>
      <w:r w:rsidR="00F30EFD" w:rsidRPr="00215990">
        <w:t>nique</w:t>
      </w:r>
      <w:r w:rsidRPr="00215990">
        <w:t xml:space="preserve"> viruses being a viral species which has been involved in a spillover event, so that there is one </w:t>
      </w:r>
      <w:r w:rsidRPr="00215990">
        <w:lastRenderedPageBreak/>
        <w:t>entry per virus. Whereas in the original search and analysis many viruses had multiple entries as they were involved in multiple spillover events involving different species. In this case g</w:t>
      </w:r>
      <w:r w:rsidR="00304735" w:rsidRPr="00215990">
        <w:t xml:space="preserve">astrointestinal </w:t>
      </w:r>
      <w:commentRangeEnd w:id="22"/>
      <w:r w:rsidR="00132795" w:rsidRPr="00215990">
        <w:rPr>
          <w:rStyle w:val="CommentReference"/>
          <w:rFonts w:eastAsiaTheme="minorHAnsi"/>
          <w:sz w:val="24"/>
          <w:szCs w:val="24"/>
        </w:rPr>
        <w:commentReference w:id="22"/>
      </w:r>
      <w:commentRangeEnd w:id="23"/>
      <w:r w:rsidR="00132795" w:rsidRPr="00215990">
        <w:rPr>
          <w:rStyle w:val="CommentReference"/>
          <w:rFonts w:eastAsiaTheme="minorHAnsi"/>
          <w:sz w:val="24"/>
          <w:szCs w:val="24"/>
        </w:rPr>
        <w:commentReference w:id="23"/>
      </w:r>
      <w:r w:rsidR="00304735" w:rsidRPr="00215990">
        <w:t xml:space="preserve">pathology is </w:t>
      </w:r>
      <w:r w:rsidR="002D2C53" w:rsidRPr="00215990">
        <w:t>associated with</w:t>
      </w:r>
      <w:r w:rsidR="00304735" w:rsidRPr="00215990">
        <w:t xml:space="preserve"> </w:t>
      </w:r>
      <w:r w:rsidR="00FF036D" w:rsidRPr="00215990">
        <w:t>“</w:t>
      </w:r>
      <w:r w:rsidR="002D2C53" w:rsidRPr="00215990">
        <w:t>not zoonotic</w:t>
      </w:r>
      <w:r w:rsidR="00FF036D" w:rsidRPr="00215990">
        <w:t>”</w:t>
      </w:r>
      <w:r w:rsidR="00304735" w:rsidRPr="00215990">
        <w:t xml:space="preserve"> in addition to lymphocyte tropism.</w:t>
      </w:r>
      <w:r w:rsidR="00AE0E9C" w:rsidRPr="00215990">
        <w:t xml:space="preserve"> </w:t>
      </w:r>
      <w:r w:rsidR="002A07D2" w:rsidRPr="00215990">
        <w:t>The</w:t>
      </w:r>
      <w:r w:rsidR="00304735" w:rsidRPr="00215990">
        <w:t xml:space="preserve"> </w:t>
      </w:r>
      <w:r w:rsidR="00FF036D" w:rsidRPr="00215990">
        <w:t>“</w:t>
      </w:r>
      <w:r w:rsidR="00304735" w:rsidRPr="00215990">
        <w:t>zoonotic</w:t>
      </w:r>
      <w:r w:rsidR="00FF036D" w:rsidRPr="00215990">
        <w:t>”</w:t>
      </w:r>
      <w:r w:rsidR="00304735" w:rsidRPr="00215990">
        <w:t xml:space="preserve"> ellipses for the </w:t>
      </w:r>
      <w:r w:rsidR="001C5DAA" w:rsidRPr="00215990">
        <w:t>unique</w:t>
      </w:r>
      <w:r w:rsidR="00304735" w:rsidRPr="00215990">
        <w:t xml:space="preserve"> virus MCA have the </w:t>
      </w:r>
      <w:r w:rsidR="00FF036D" w:rsidRPr="00215990">
        <w:t>“</w:t>
      </w:r>
      <w:r w:rsidR="00304735" w:rsidRPr="00215990">
        <w:t>zoonotic</w:t>
      </w:r>
      <w:r w:rsidR="00FF036D" w:rsidRPr="00215990">
        <w:t>”</w:t>
      </w:r>
      <w:r w:rsidR="00304735" w:rsidRPr="00215990">
        <w:t xml:space="preserve"> ellipse as a smaller </w:t>
      </w:r>
      <w:r w:rsidR="002D2C53" w:rsidRPr="00215990">
        <w:t>ellipse</w:t>
      </w:r>
      <w:r w:rsidR="00304735" w:rsidRPr="00215990">
        <w:t xml:space="preserve"> within a larger ellipse for </w:t>
      </w:r>
      <w:r w:rsidR="00FF036D" w:rsidRPr="00215990">
        <w:t>“</w:t>
      </w:r>
      <w:r w:rsidR="002D2C53" w:rsidRPr="00215990">
        <w:t>not zoonotic</w:t>
      </w:r>
      <w:r w:rsidR="00FF036D" w:rsidRPr="00215990">
        <w:t>”</w:t>
      </w:r>
      <w:r w:rsidR="002D2C53" w:rsidRPr="00215990">
        <w:t xml:space="preserve"> (</w:t>
      </w:r>
      <w:r w:rsidR="005F6AB0" w:rsidRPr="00215990">
        <w:t>Figure</w:t>
      </w:r>
      <w:r w:rsidR="00304735" w:rsidRPr="00215990">
        <w:t xml:space="preserve"> </w:t>
      </w:r>
      <w:r w:rsidR="004C2A78" w:rsidRPr="00215990">
        <w:t>5)</w:t>
      </w:r>
      <w:r w:rsidR="005F6AB0" w:rsidRPr="00215990">
        <w:t>.</w:t>
      </w:r>
      <w:r w:rsidR="00A0572F" w:rsidRPr="00215990">
        <w:t xml:space="preserve"> </w:t>
      </w:r>
      <w:r w:rsidR="005F6AB0" w:rsidRPr="00215990">
        <w:t>T</w:t>
      </w:r>
      <w:r w:rsidR="00A0572F" w:rsidRPr="00215990">
        <w:t>his suggests that the zoonotic interactions have a narrower range of pathologies compared to the not</w:t>
      </w:r>
      <w:r w:rsidR="00FF036D" w:rsidRPr="00215990">
        <w:t xml:space="preserve"> </w:t>
      </w:r>
      <w:r w:rsidR="00A0572F" w:rsidRPr="00215990">
        <w:t>zoonotic.</w:t>
      </w:r>
    </w:p>
    <w:p w14:paraId="3271F737" w14:textId="77777777" w:rsidR="00B347D4" w:rsidRPr="00215990" w:rsidRDefault="00B347D4" w:rsidP="00B04025">
      <w:pPr>
        <w:pStyle w:val="NormalWeb"/>
        <w:spacing w:before="180" w:beforeAutospacing="0" w:after="180" w:afterAutospacing="0" w:line="480" w:lineRule="auto"/>
        <w:rPr>
          <w:b/>
          <w:bCs/>
        </w:rPr>
      </w:pPr>
    </w:p>
    <w:p w14:paraId="182755B8" w14:textId="77777777" w:rsidR="00B347D4" w:rsidRPr="00215990" w:rsidRDefault="00B347D4" w:rsidP="00B04025">
      <w:pPr>
        <w:pStyle w:val="NormalWeb"/>
        <w:spacing w:before="180" w:beforeAutospacing="0" w:after="180" w:afterAutospacing="0" w:line="480" w:lineRule="auto"/>
        <w:rPr>
          <w:b/>
          <w:bCs/>
          <w:sz w:val="20"/>
          <w:szCs w:val="20"/>
        </w:rPr>
      </w:pPr>
    </w:p>
    <w:p w14:paraId="5EE6A4C7" w14:textId="77777777" w:rsidR="00B347D4" w:rsidRPr="00215990" w:rsidRDefault="00B347D4" w:rsidP="00B04025">
      <w:pPr>
        <w:pStyle w:val="NormalWeb"/>
        <w:spacing w:before="180" w:beforeAutospacing="0" w:after="180" w:afterAutospacing="0" w:line="480" w:lineRule="auto"/>
        <w:rPr>
          <w:b/>
          <w:bCs/>
          <w:sz w:val="20"/>
          <w:szCs w:val="20"/>
        </w:rPr>
      </w:pPr>
    </w:p>
    <w:p w14:paraId="78AC22D6" w14:textId="77777777" w:rsidR="00B347D4" w:rsidRPr="00215990" w:rsidRDefault="00B347D4" w:rsidP="00B04025">
      <w:pPr>
        <w:pStyle w:val="NormalWeb"/>
        <w:spacing w:before="180" w:beforeAutospacing="0" w:after="180" w:afterAutospacing="0" w:line="480" w:lineRule="auto"/>
        <w:rPr>
          <w:b/>
          <w:bCs/>
          <w:sz w:val="20"/>
          <w:szCs w:val="20"/>
        </w:rPr>
      </w:pPr>
    </w:p>
    <w:p w14:paraId="5A1DF9B3" w14:textId="77777777" w:rsidR="00B347D4" w:rsidRPr="00215990" w:rsidRDefault="00B347D4" w:rsidP="00B04025">
      <w:pPr>
        <w:pStyle w:val="NormalWeb"/>
        <w:spacing w:before="180" w:beforeAutospacing="0" w:after="180" w:afterAutospacing="0" w:line="480" w:lineRule="auto"/>
        <w:rPr>
          <w:b/>
          <w:bCs/>
          <w:sz w:val="20"/>
          <w:szCs w:val="20"/>
        </w:rPr>
      </w:pPr>
    </w:p>
    <w:p w14:paraId="0A345D02" w14:textId="77777777" w:rsidR="00B347D4" w:rsidRPr="00215990" w:rsidRDefault="00B347D4" w:rsidP="00B04025">
      <w:pPr>
        <w:pStyle w:val="NormalWeb"/>
        <w:spacing w:before="180" w:beforeAutospacing="0" w:after="180" w:afterAutospacing="0" w:line="480" w:lineRule="auto"/>
        <w:rPr>
          <w:b/>
          <w:bCs/>
          <w:sz w:val="20"/>
          <w:szCs w:val="20"/>
        </w:rPr>
      </w:pPr>
    </w:p>
    <w:p w14:paraId="6AD5EA18" w14:textId="77777777" w:rsidR="00B347D4" w:rsidRPr="00215990" w:rsidRDefault="00B347D4" w:rsidP="00B04025">
      <w:pPr>
        <w:pStyle w:val="NormalWeb"/>
        <w:spacing w:before="180" w:beforeAutospacing="0" w:after="180" w:afterAutospacing="0" w:line="480" w:lineRule="auto"/>
        <w:rPr>
          <w:b/>
          <w:bCs/>
          <w:sz w:val="20"/>
          <w:szCs w:val="20"/>
        </w:rPr>
      </w:pPr>
    </w:p>
    <w:p w14:paraId="4CF11C4F" w14:textId="77777777" w:rsidR="00B347D4" w:rsidRPr="00215990" w:rsidRDefault="00B347D4" w:rsidP="00B04025">
      <w:pPr>
        <w:pStyle w:val="NormalWeb"/>
        <w:spacing w:before="180" w:beforeAutospacing="0" w:after="180" w:afterAutospacing="0" w:line="480" w:lineRule="auto"/>
        <w:rPr>
          <w:b/>
          <w:bCs/>
          <w:sz w:val="20"/>
          <w:szCs w:val="20"/>
        </w:rPr>
      </w:pPr>
    </w:p>
    <w:p w14:paraId="6B799435" w14:textId="77777777" w:rsidR="00B347D4" w:rsidRPr="00215990" w:rsidRDefault="00B347D4" w:rsidP="00B04025">
      <w:pPr>
        <w:pStyle w:val="NormalWeb"/>
        <w:spacing w:before="180" w:beforeAutospacing="0" w:after="180" w:afterAutospacing="0" w:line="480" w:lineRule="auto"/>
        <w:rPr>
          <w:b/>
          <w:bCs/>
          <w:sz w:val="20"/>
          <w:szCs w:val="20"/>
        </w:rPr>
      </w:pPr>
    </w:p>
    <w:p w14:paraId="1E0DFD1E" w14:textId="77777777" w:rsidR="00B347D4" w:rsidRPr="00215990" w:rsidRDefault="00B347D4" w:rsidP="00B04025">
      <w:pPr>
        <w:pStyle w:val="NormalWeb"/>
        <w:spacing w:before="180" w:beforeAutospacing="0" w:after="180" w:afterAutospacing="0" w:line="480" w:lineRule="auto"/>
        <w:rPr>
          <w:b/>
          <w:bCs/>
          <w:sz w:val="20"/>
          <w:szCs w:val="20"/>
        </w:rPr>
      </w:pPr>
    </w:p>
    <w:p w14:paraId="30FD7BD8" w14:textId="47F039F2" w:rsidR="00B347D4" w:rsidRPr="00215990" w:rsidRDefault="00B347D4" w:rsidP="00B04025">
      <w:pPr>
        <w:pStyle w:val="NormalWeb"/>
        <w:spacing w:before="180" w:beforeAutospacing="0" w:after="180" w:afterAutospacing="0" w:line="480" w:lineRule="auto"/>
        <w:rPr>
          <w:b/>
          <w:bCs/>
          <w:sz w:val="20"/>
          <w:szCs w:val="20"/>
        </w:rPr>
      </w:pPr>
    </w:p>
    <w:p w14:paraId="10B8F2BA" w14:textId="296E7441" w:rsidR="00B347D4" w:rsidRPr="00215990" w:rsidRDefault="00903081" w:rsidP="00B04025">
      <w:pPr>
        <w:pStyle w:val="NormalWeb"/>
        <w:spacing w:before="180" w:beforeAutospacing="0" w:after="180" w:afterAutospacing="0" w:line="480" w:lineRule="auto"/>
        <w:rPr>
          <w:b/>
          <w:bCs/>
          <w:sz w:val="20"/>
          <w:szCs w:val="20"/>
        </w:rPr>
      </w:pPr>
      <w:r w:rsidRPr="00215990">
        <w:rPr>
          <w:noProof/>
          <w:sz w:val="20"/>
          <w:szCs w:val="20"/>
        </w:rPr>
        <w:lastRenderedPageBreak/>
        <mc:AlternateContent>
          <mc:Choice Requires="wpg">
            <w:drawing>
              <wp:anchor distT="0" distB="0" distL="114300" distR="114300" simplePos="0" relativeHeight="251729920" behindDoc="0" locked="0" layoutInCell="1" allowOverlap="1" wp14:anchorId="62BA3B9B" wp14:editId="1A909EDD">
                <wp:simplePos x="0" y="0"/>
                <wp:positionH relativeFrom="column">
                  <wp:posOffset>-177800</wp:posOffset>
                </wp:positionH>
                <wp:positionV relativeFrom="paragraph">
                  <wp:posOffset>4225925</wp:posOffset>
                </wp:positionV>
                <wp:extent cx="5192395" cy="3978275"/>
                <wp:effectExtent l="0" t="0" r="27305" b="22225"/>
                <wp:wrapTopAndBottom/>
                <wp:docPr id="250" name="Group 250"/>
                <wp:cNvGraphicFramePr/>
                <a:graphic xmlns:a="http://schemas.openxmlformats.org/drawingml/2006/main">
                  <a:graphicData uri="http://schemas.microsoft.com/office/word/2010/wordprocessingGroup">
                    <wpg:wgp>
                      <wpg:cNvGrpSpPr/>
                      <wpg:grpSpPr>
                        <a:xfrm>
                          <a:off x="0" y="0"/>
                          <a:ext cx="5192395" cy="3978275"/>
                          <a:chOff x="-336881" y="1987756"/>
                          <a:chExt cx="6107932" cy="4717431"/>
                        </a:xfrm>
                      </wpg:grpSpPr>
                      <pic:pic xmlns:pic="http://schemas.openxmlformats.org/drawingml/2006/picture">
                        <pic:nvPicPr>
                          <pic:cNvPr id="251" name="Picture 251" descr="Diagram&#10;&#10;Description automatically generated with medium confidence"/>
                          <pic:cNvPicPr>
                            <a:picLocks noChangeAspect="1"/>
                          </pic:cNvPicPr>
                        </pic:nvPicPr>
                        <pic:blipFill rotWithShape="1">
                          <a:blip r:embed="rId16" cstate="print">
                            <a:extLst>
                              <a:ext uri="{28A0092B-C50C-407E-A947-70E740481C1C}">
                                <a14:useLocalDpi xmlns:a14="http://schemas.microsoft.com/office/drawing/2010/main" val="0"/>
                              </a:ext>
                            </a:extLst>
                          </a:blip>
                          <a:srcRect t="6158"/>
                          <a:stretch/>
                        </pic:blipFill>
                        <pic:spPr>
                          <a:xfrm>
                            <a:off x="-336881" y="1987756"/>
                            <a:ext cx="5943599" cy="3441879"/>
                          </a:xfrm>
                          <a:prstGeom prst="rect">
                            <a:avLst/>
                          </a:prstGeom>
                        </pic:spPr>
                      </pic:pic>
                      <wps:wsp>
                        <wps:cNvPr id="252" name="Text Box 2"/>
                        <wps:cNvSpPr txBox="1">
                          <a:spLocks noChangeArrowheads="1"/>
                        </wps:cNvSpPr>
                        <wps:spPr bwMode="auto">
                          <a:xfrm>
                            <a:off x="-172549" y="5511507"/>
                            <a:ext cx="5943600" cy="1193680"/>
                          </a:xfrm>
                          <a:prstGeom prst="rect">
                            <a:avLst/>
                          </a:prstGeom>
                          <a:solidFill>
                            <a:srgbClr val="FFFFFF"/>
                          </a:solidFill>
                          <a:ln w="9525">
                            <a:solidFill>
                              <a:srgbClr val="000000"/>
                            </a:solidFill>
                            <a:miter lim="800000"/>
                            <a:headEnd/>
                            <a:tailEnd/>
                          </a:ln>
                        </wps:spPr>
                        <wps:txbx>
                          <w:txbxContent>
                            <w:p w14:paraId="34708C76" w14:textId="4F4BB723" w:rsidR="00522EC7" w:rsidRDefault="006A5F35" w:rsidP="00522EC7">
                              <w:r>
                                <w:t xml:space="preserve">Fig </w:t>
                              </w:r>
                              <w:r w:rsidR="004C2A78">
                                <w:t>5</w:t>
                              </w:r>
                              <w:r w:rsidR="00522EC7">
                                <w:t>:</w:t>
                              </w:r>
                              <w:r w:rsidR="00522EC7" w:rsidRPr="00522EC7">
                                <w:t xml:space="preserve"> </w:t>
                              </w:r>
                              <w:r w:rsidR="00522EC7">
                                <w:t xml:space="preserve">multiple correspondence analysis biplot for the n=52 unique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or not zoonotic have been drawn over the </w:t>
                              </w:r>
                              <w:r w:rsidR="008F3AB0">
                                <w:t>individual</w:t>
                              </w:r>
                              <w:r w:rsidR="00522EC7">
                                <w:t xml:space="preserve"> observations in the plot.</w:t>
                              </w:r>
                            </w:p>
                            <w:p w14:paraId="6C0B3E06" w14:textId="5CC954F8" w:rsidR="006A5F35" w:rsidRDefault="006A5F35" w:rsidP="006A5F35"/>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2BA3B9B" id="Group 250" o:spid="_x0000_s1074" style="position:absolute;margin-left:-14pt;margin-top:332.75pt;width:408.85pt;height:313.25pt;z-index:251729920;mso-width-relative:margin;mso-height-relative:margin" coordorigin="-3368,19877" coordsize="61079,47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">
                <v:shape id="Picture 251" o:spid="_x0000_s1075" type="#_x0000_t75" alt="Diagram&#10;&#10;Description automatically generated with medium confidence" style="position:absolute;left:-3368;top:19877;width:59435;height:34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">
                  <v:imagedata r:id="rId17" o:title="Diagram&#10;&#10;Description automatically generated with medium confidence" croptop="4036f"/>
                </v:shape>
                <v:shape id="_x0000_s1076" type="#_x0000_t202" style="position:absolute;left:-1725;top:55115;width:59435;height:119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">
                  <v:textbox>
                    <w:txbxContent>
                      <w:p w14:paraId="34708C76" w14:textId="4F4BB723" w:rsidR="00522EC7" w:rsidRDefault="006A5F35" w:rsidP="00522EC7">
                        <w:r>
                          <w:t xml:space="preserve">Fig </w:t>
                        </w:r>
                        <w:r w:rsidR="004C2A78">
                          <w:t>5</w:t>
                        </w:r>
                        <w:r w:rsidR="00522EC7">
                          <w:t>:</w:t>
                        </w:r>
                        <w:r w:rsidR="00522EC7" w:rsidRPr="00522EC7">
                          <w:t xml:space="preserve"> </w:t>
                        </w:r>
                        <w:r w:rsidR="00522EC7">
                          <w:t xml:space="preserve">multiple correspondence analysis biplot for the n=52 unique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or not zoonotic have been drawn over the </w:t>
                        </w:r>
                        <w:r w:rsidR="008F3AB0">
                          <w:t>individual</w:t>
                        </w:r>
                        <w:r w:rsidR="00522EC7">
                          <w:t xml:space="preserve"> observations in the plot.</w:t>
                        </w:r>
                      </w:p>
                      <w:p w14:paraId="6C0B3E06" w14:textId="5CC954F8" w:rsidR="006A5F35" w:rsidRDefault="006A5F35" w:rsidP="006A5F35"/>
                    </w:txbxContent>
                  </v:textbox>
                </v:shape>
                <w10:wrap type="topAndBottom"/>
              </v:group>
            </w:pict>
          </mc:Fallback>
        </mc:AlternateContent>
      </w:r>
      <w:r w:rsidRPr="00215990">
        <w:rPr>
          <w:noProof/>
          <w:sz w:val="20"/>
          <w:szCs w:val="20"/>
        </w:rPr>
        <mc:AlternateContent>
          <mc:Choice Requires="wpg">
            <w:drawing>
              <wp:anchor distT="0" distB="0" distL="114300" distR="114300" simplePos="0" relativeHeight="251728896" behindDoc="0" locked="0" layoutInCell="1" allowOverlap="1" wp14:anchorId="08CAD16F" wp14:editId="13C2284C">
                <wp:simplePos x="0" y="0"/>
                <wp:positionH relativeFrom="column">
                  <wp:posOffset>-43815</wp:posOffset>
                </wp:positionH>
                <wp:positionV relativeFrom="paragraph">
                  <wp:posOffset>0</wp:posOffset>
                </wp:positionV>
                <wp:extent cx="4956810" cy="4089400"/>
                <wp:effectExtent l="0" t="0" r="15240" b="25400"/>
                <wp:wrapTopAndBottom/>
                <wp:docPr id="247" name="Group 247"/>
                <wp:cNvGraphicFramePr/>
                <a:graphic xmlns:a="http://schemas.openxmlformats.org/drawingml/2006/main">
                  <a:graphicData uri="http://schemas.microsoft.com/office/word/2010/wordprocessingGroup">
                    <wpg:wgp>
                      <wpg:cNvGrpSpPr/>
                      <wpg:grpSpPr>
                        <a:xfrm>
                          <a:off x="0" y="0"/>
                          <a:ext cx="4956810" cy="4089400"/>
                          <a:chOff x="0" y="241340"/>
                          <a:chExt cx="6019800" cy="4856975"/>
                        </a:xfrm>
                      </wpg:grpSpPr>
                      <wps:wsp>
                        <wps:cNvPr id="248" name="Text Box 2"/>
                        <wps:cNvSpPr txBox="1">
                          <a:spLocks noChangeArrowheads="1"/>
                        </wps:cNvSpPr>
                        <wps:spPr bwMode="auto">
                          <a:xfrm>
                            <a:off x="76199" y="3784599"/>
                            <a:ext cx="5943601" cy="1313716"/>
                          </a:xfrm>
                          <a:prstGeom prst="rect">
                            <a:avLst/>
                          </a:prstGeom>
                          <a:solidFill>
                            <a:srgbClr val="FFFFFF"/>
                          </a:solidFill>
                          <a:ln w="9525">
                            <a:solidFill>
                              <a:srgbClr val="000000"/>
                            </a:solidFill>
                            <a:miter lim="800000"/>
                            <a:headEnd/>
                            <a:tailEnd/>
                          </a:ln>
                        </wps:spPr>
                        <wps:txbx>
                          <w:txbxContent>
                            <w:p w14:paraId="0803BEEC" w14:textId="18EA76DA" w:rsidR="006A5F35" w:rsidRDefault="006A5F35" w:rsidP="006A5F35">
                              <w:r>
                                <w:t xml:space="preserve">Fig </w:t>
                              </w:r>
                              <w:r w:rsidR="004C2A78">
                                <w:t>4</w:t>
                              </w:r>
                              <w:r w:rsidR="00522EC7">
                                <w:t>: multiple correspondence analysis biplot for the n=2</w:t>
                              </w:r>
                              <w:r w:rsidR="00A563B9">
                                <w:t>13</w:t>
                              </w:r>
                              <w:r w:rsidR="00522EC7">
                                <w:t xml:space="preserve">x individual observations of cross species </w:t>
                              </w:r>
                              <w:r w:rsidR="008F3AB0">
                                <w:t>transmission</w:t>
                              </w:r>
                              <w:r w:rsidR="00522EC7">
                                <w:t xml:space="preserve"> of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anthroponotic or not zoonotic have been drawn over the </w:t>
                              </w:r>
                              <w:r w:rsidR="008F3AB0">
                                <w:t>individual</w:t>
                              </w:r>
                              <w:r w:rsidR="00522EC7">
                                <w:t xml:space="preserve"> observations in the plot.</w:t>
                              </w:r>
                            </w:p>
                          </w:txbxContent>
                        </wps:txbx>
                        <wps:bodyPr rot="0" vert="horz" wrap="square" lIns="91440" tIns="45720" rIns="91440" bIns="45720" anchor="t" anchorCtr="0">
                          <a:noAutofit/>
                        </wps:bodyPr>
                      </wps:wsp>
                      <pic:pic xmlns:pic="http://schemas.openxmlformats.org/drawingml/2006/picture">
                        <pic:nvPicPr>
                          <pic:cNvPr id="249" name="Picture 249"/>
                          <pic:cNvPicPr>
                            <a:picLocks noChangeAspect="1"/>
                          </pic:cNvPicPr>
                        </pic:nvPicPr>
                        <pic:blipFill rotWithShape="1">
                          <a:blip r:embed="rId18" cstate="print">
                            <a:extLst>
                              <a:ext uri="{28A0092B-C50C-407E-A947-70E740481C1C}">
                                <a14:useLocalDpi xmlns:a14="http://schemas.microsoft.com/office/drawing/2010/main" val="0"/>
                              </a:ext>
                            </a:extLst>
                          </a:blip>
                          <a:srcRect t="6580"/>
                          <a:stretch/>
                        </pic:blipFill>
                        <pic:spPr>
                          <a:xfrm>
                            <a:off x="0" y="241340"/>
                            <a:ext cx="5943601" cy="342642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8CAD16F" id="Group 247" o:spid="_x0000_s1077" style="position:absolute;margin-left:-3.45pt;margin-top:0;width:390.3pt;height:322pt;z-index:251728896;mso-width-relative:margin;mso-height-relative:margin" coordorigin=",2413" coordsize="60198,485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">
                <v:shape id="_x0000_s1078" type="#_x0000_t202" style="position:absolute;left:761;top:37845;width:59437;height:13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">
                  <v:textbox>
                    <w:txbxContent>
                      <w:p w14:paraId="0803BEEC" w14:textId="18EA76DA" w:rsidR="006A5F35" w:rsidRDefault="006A5F35" w:rsidP="006A5F35">
                        <w:r>
                          <w:t xml:space="preserve">Fig </w:t>
                        </w:r>
                        <w:r w:rsidR="004C2A78">
                          <w:t>4</w:t>
                        </w:r>
                        <w:r w:rsidR="00522EC7">
                          <w:t>: multiple correspondence analysis biplot for the n=2</w:t>
                        </w:r>
                        <w:r w:rsidR="00A563B9">
                          <w:t>13</w:t>
                        </w:r>
                        <w:r w:rsidR="00522EC7">
                          <w:t xml:space="preserve">x individual observations of cross species </w:t>
                        </w:r>
                        <w:r w:rsidR="008F3AB0">
                          <w:t>transmission</w:t>
                        </w:r>
                        <w:r w:rsidR="00522EC7">
                          <w:t xml:space="preserve"> of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anthroponotic or not zoonotic have been drawn over the </w:t>
                        </w:r>
                        <w:r w:rsidR="008F3AB0">
                          <w:t>individual</w:t>
                        </w:r>
                        <w:r w:rsidR="00522EC7">
                          <w:t xml:space="preserve"> observations in the plot.</w:t>
                        </w:r>
                      </w:p>
                    </w:txbxContent>
                  </v:textbox>
                </v:shape>
                <v:shape id="Picture 249" o:spid="_x0000_s1079" type="#_x0000_t75" style="position:absolute;top:2413;width:59436;height:34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">
                  <v:imagedata r:id="rId19" o:title="" croptop="4312f"/>
                </v:shape>
                <w10:wrap type="topAndBottom"/>
              </v:group>
            </w:pict>
          </mc:Fallback>
        </mc:AlternateContent>
      </w:r>
    </w:p>
    <w:p w14:paraId="3B160928" w14:textId="5A271C1D" w:rsidR="00B347D4" w:rsidRPr="00215990" w:rsidRDefault="00B347D4" w:rsidP="00B04025">
      <w:pPr>
        <w:pStyle w:val="NormalWeb"/>
        <w:spacing w:before="180" w:beforeAutospacing="0" w:after="180" w:afterAutospacing="0" w:line="480" w:lineRule="auto"/>
        <w:rPr>
          <w:b/>
          <w:bCs/>
          <w:sz w:val="20"/>
          <w:szCs w:val="20"/>
        </w:rPr>
      </w:pPr>
    </w:p>
    <w:p w14:paraId="58E053C9" w14:textId="53982BD0" w:rsidR="008104FE" w:rsidRPr="00215990" w:rsidRDefault="00113DE3" w:rsidP="001C5DAA">
      <w:pPr>
        <w:pStyle w:val="Heading3"/>
        <w:rPr>
          <w:rFonts w:ascii="Times New Roman" w:hAnsi="Times New Roman" w:cs="Times New Roman"/>
        </w:rPr>
      </w:pPr>
      <w:r w:rsidRPr="00215990">
        <w:rPr>
          <w:rFonts w:ascii="Times New Roman" w:hAnsi="Times New Roman" w:cs="Times New Roman"/>
        </w:rPr>
        <w:t>Hierarchical</w:t>
      </w:r>
      <w:r w:rsidR="008D0723" w:rsidRPr="00215990">
        <w:rPr>
          <w:rFonts w:ascii="Times New Roman" w:hAnsi="Times New Roman" w:cs="Times New Roman"/>
        </w:rPr>
        <w:t xml:space="preserve"> cluster analysis </w:t>
      </w:r>
    </w:p>
    <w:p w14:paraId="037D87EC" w14:textId="0E9AFC5F" w:rsidR="00AA5361" w:rsidRPr="00215990" w:rsidRDefault="00A43FAB" w:rsidP="00B04025">
      <w:pPr>
        <w:pStyle w:val="NormalWeb"/>
        <w:spacing w:before="180" w:beforeAutospacing="0" w:after="180" w:afterAutospacing="0" w:line="480" w:lineRule="auto"/>
      </w:pPr>
      <w:r w:rsidRPr="00215990">
        <w:t xml:space="preserve">When </w:t>
      </w:r>
      <w:r w:rsidR="002A07D2" w:rsidRPr="00215990">
        <w:t>hierarchical</w:t>
      </w:r>
      <w:r w:rsidRPr="00215990">
        <w:t xml:space="preserve"> cluster analysis is performed on the second data set of 52 viruses and their typical pathogenesis they tend to cluster into distinct groups based on pathology. </w:t>
      </w:r>
      <w:r w:rsidR="002A07D2" w:rsidRPr="00215990">
        <w:t>Six main</w:t>
      </w:r>
      <w:r w:rsidR="00AA5361" w:rsidRPr="00215990">
        <w:t xml:space="preserve"> clusters</w:t>
      </w:r>
      <w:r w:rsidRPr="00215990">
        <w:t xml:space="preserve"> were formed</w:t>
      </w:r>
      <w:r w:rsidR="00AA5361" w:rsidRPr="00215990">
        <w:t xml:space="preserve">, with </w:t>
      </w:r>
      <w:r w:rsidRPr="00215990">
        <w:t>five</w:t>
      </w:r>
      <w:r w:rsidR="00AA5361" w:rsidRPr="00215990">
        <w:t xml:space="preserve"> of these based on pathology and </w:t>
      </w:r>
      <w:r w:rsidR="002A07D2" w:rsidRPr="00215990">
        <w:t>morbilliviruses</w:t>
      </w:r>
      <w:r w:rsidR="00AA5361" w:rsidRPr="00215990">
        <w:t xml:space="preserve"> forming their own cluster</w:t>
      </w:r>
      <w:r w:rsidRPr="00215990">
        <w:t>. There were also a</w:t>
      </w:r>
      <w:r w:rsidR="00AA5361" w:rsidRPr="00215990">
        <w:t xml:space="preserve">n additional </w:t>
      </w:r>
      <w:r w:rsidRPr="00215990">
        <w:t>six</w:t>
      </w:r>
      <w:r w:rsidR="00AA5361" w:rsidRPr="00215990">
        <w:t xml:space="preserve"> “orphan viruses</w:t>
      </w:r>
      <w:r w:rsidR="009C4E0F" w:rsidRPr="00215990">
        <w:t>”</w:t>
      </w:r>
      <w:r w:rsidR="00AA5361" w:rsidRPr="00215990">
        <w:t xml:space="preserve"> that did not cluster with any others based on pathology</w:t>
      </w:r>
      <w:r w:rsidRPr="00215990">
        <w:t xml:space="preserve"> </w:t>
      </w:r>
      <w:r w:rsidR="009D24F1" w:rsidRPr="00215990">
        <w:t>(</w:t>
      </w:r>
      <w:r w:rsidRPr="00215990">
        <w:t xml:space="preserve">Figure </w:t>
      </w:r>
      <w:r w:rsidR="004C2A78" w:rsidRPr="00215990">
        <w:t>6</w:t>
      </w:r>
      <w:r w:rsidR="009D24F1" w:rsidRPr="00215990">
        <w:t>)</w:t>
      </w:r>
      <w:r w:rsidR="00AA5361" w:rsidRPr="00215990">
        <w:t>.</w:t>
      </w:r>
    </w:p>
    <w:p w14:paraId="14062E18" w14:textId="6CA9BCF5" w:rsidR="00AA5361" w:rsidRPr="00215990" w:rsidRDefault="00A87940" w:rsidP="00A43FAB">
      <w:pPr>
        <w:pStyle w:val="NormalWeb"/>
        <w:spacing w:before="180" w:beforeAutospacing="0" w:after="180" w:afterAutospacing="0" w:line="480" w:lineRule="auto"/>
        <w:rPr>
          <w:sz w:val="20"/>
          <w:szCs w:val="20"/>
        </w:rPr>
      </w:pPr>
      <w:r w:rsidRPr="00215990">
        <w:rPr>
          <w:sz w:val="20"/>
          <w:szCs w:val="20"/>
        </w:rPr>
        <w:t xml:space="preserve">. </w:t>
      </w:r>
    </w:p>
    <w:p w14:paraId="38FDA1CC" w14:textId="23498A1A" w:rsidR="008104FE" w:rsidRPr="00215990" w:rsidRDefault="00547C81" w:rsidP="00B04025">
      <w:pPr>
        <w:pStyle w:val="NormalWeb"/>
        <w:spacing w:before="180" w:beforeAutospacing="0" w:after="180" w:afterAutospacing="0" w:line="480" w:lineRule="auto"/>
        <w:rPr>
          <w:sz w:val="20"/>
          <w:szCs w:val="20"/>
        </w:rPr>
      </w:pPr>
      <w:r w:rsidRPr="00215990">
        <w:rPr>
          <w:noProof/>
          <w:sz w:val="20"/>
          <w:szCs w:val="20"/>
        </w:rPr>
        <w:lastRenderedPageBreak/>
        <mc:AlternateContent>
          <mc:Choice Requires="wpg">
            <w:drawing>
              <wp:anchor distT="0" distB="0" distL="114300" distR="114300" simplePos="0" relativeHeight="251734016" behindDoc="0" locked="0" layoutInCell="1" allowOverlap="1" wp14:anchorId="378E547F" wp14:editId="392B410E">
                <wp:simplePos x="0" y="0"/>
                <wp:positionH relativeFrom="column">
                  <wp:posOffset>0</wp:posOffset>
                </wp:positionH>
                <wp:positionV relativeFrom="paragraph">
                  <wp:posOffset>0</wp:posOffset>
                </wp:positionV>
                <wp:extent cx="6022866" cy="8012430"/>
                <wp:effectExtent l="0" t="0" r="0" b="26670"/>
                <wp:wrapTopAndBottom/>
                <wp:docPr id="4" name="Group 4"/>
                <wp:cNvGraphicFramePr/>
                <a:graphic xmlns:a="http://schemas.openxmlformats.org/drawingml/2006/main">
                  <a:graphicData uri="http://schemas.microsoft.com/office/word/2010/wordprocessingGroup">
                    <wpg:wgp>
                      <wpg:cNvGrpSpPr/>
                      <wpg:grpSpPr>
                        <a:xfrm>
                          <a:off x="0" y="0"/>
                          <a:ext cx="6022866" cy="8012430"/>
                          <a:chOff x="0" y="0"/>
                          <a:chExt cx="6022866" cy="8012430"/>
                        </a:xfrm>
                      </wpg:grpSpPr>
                      <wpg:grpSp>
                        <wpg:cNvPr id="204" name="Group 204"/>
                        <wpg:cNvGrpSpPr/>
                        <wpg:grpSpPr>
                          <a:xfrm>
                            <a:off x="0" y="0"/>
                            <a:ext cx="6019800" cy="8012430"/>
                            <a:chOff x="0" y="0"/>
                            <a:chExt cx="6019800" cy="8013971"/>
                          </a:xfrm>
                        </wpg:grpSpPr>
                        <pic:pic xmlns:pic="http://schemas.openxmlformats.org/drawingml/2006/picture">
                          <pic:nvPicPr>
                            <pic:cNvPr id="60" name="Picture 60" descr="Chart&#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76200" y="254000"/>
                              <a:ext cx="5943600" cy="5943600"/>
                            </a:xfrm>
                            <a:prstGeom prst="rect">
                              <a:avLst/>
                            </a:prstGeom>
                          </pic:spPr>
                        </pic:pic>
                        <wpg:grpSp>
                          <wpg:cNvPr id="203" name="Group 203"/>
                          <wpg:cNvGrpSpPr/>
                          <wpg:grpSpPr>
                            <a:xfrm>
                              <a:off x="0" y="0"/>
                              <a:ext cx="6017260" cy="8013971"/>
                              <a:chOff x="0" y="0"/>
                              <a:chExt cx="6017260" cy="8013971"/>
                            </a:xfrm>
                          </wpg:grpSpPr>
                          <wps:wsp>
                            <wps:cNvPr id="61" name="Text Box 2"/>
                            <wps:cNvSpPr txBox="1">
                              <a:spLocks noChangeArrowheads="1"/>
                            </wps:cNvSpPr>
                            <wps:spPr bwMode="auto">
                              <a:xfrm rot="16200000">
                                <a:off x="5335270" y="2232660"/>
                                <a:ext cx="1060450" cy="303530"/>
                              </a:xfrm>
                              <a:prstGeom prst="rect">
                                <a:avLst/>
                              </a:prstGeom>
                              <a:solidFill>
                                <a:srgbClr val="FFFFFF"/>
                              </a:solidFill>
                              <a:ln w="9525">
                                <a:noFill/>
                                <a:miter lim="800000"/>
                                <a:headEnd/>
                                <a:tailEnd/>
                              </a:ln>
                            </wps:spPr>
                            <wps:txbx>
                              <w:txbxContent>
                                <w:p w14:paraId="056724E8" w14:textId="5F2F4CA2" w:rsidR="00BE501D" w:rsidRPr="008C5894" w:rsidRDefault="00BE501D">
                                  <w:pPr>
                                    <w:rPr>
                                      <w:sz w:val="20"/>
                                      <w:szCs w:val="20"/>
                                    </w:rPr>
                                  </w:pPr>
                                  <w:r w:rsidRPr="008C5894">
                                    <w:rPr>
                                      <w:sz w:val="20"/>
                                      <w:szCs w:val="20"/>
                                    </w:rPr>
                                    <w:t xml:space="preserve">Neurological </w:t>
                                  </w:r>
                                </w:p>
                              </w:txbxContent>
                            </wps:txbx>
                            <wps:bodyPr rot="0" vert="horz" wrap="square" lIns="91440" tIns="45720" rIns="91440" bIns="45720" anchor="t" anchorCtr="0">
                              <a:noAutofit/>
                            </wps:bodyPr>
                          </wps:wsp>
                          <wps:wsp>
                            <wps:cNvPr id="62" name="Text Box 2"/>
                            <wps:cNvSpPr txBox="1">
                              <a:spLocks noChangeArrowheads="1"/>
                            </wps:cNvSpPr>
                            <wps:spPr bwMode="auto">
                              <a:xfrm rot="16200000">
                                <a:off x="5335270" y="1432560"/>
                                <a:ext cx="1060450" cy="303530"/>
                              </a:xfrm>
                              <a:prstGeom prst="rect">
                                <a:avLst/>
                              </a:prstGeom>
                              <a:solidFill>
                                <a:srgbClr val="FFFFFF"/>
                              </a:solidFill>
                              <a:ln w="9525">
                                <a:noFill/>
                                <a:miter lim="800000"/>
                                <a:headEnd/>
                                <a:tailEnd/>
                              </a:ln>
                            </wps:spPr>
                            <wps:txbx>
                              <w:txbxContent>
                                <w:p w14:paraId="4B1B25AD" w14:textId="5F2681A8" w:rsidR="00BE501D" w:rsidRPr="008C5894" w:rsidRDefault="00BE501D" w:rsidP="00BE501D">
                                  <w:pPr>
                                    <w:rPr>
                                      <w:sz w:val="20"/>
                                      <w:szCs w:val="20"/>
                                      <w:lang w:val="en-GB"/>
                                    </w:rPr>
                                  </w:pPr>
                                  <w:r>
                                    <w:rPr>
                                      <w:sz w:val="20"/>
                                      <w:szCs w:val="20"/>
                                      <w:lang w:val="en-GB"/>
                                    </w:rPr>
                                    <w:t>Gastrointestinal</w:t>
                                  </w:r>
                                </w:p>
                              </w:txbxContent>
                            </wps:txbx>
                            <wps:bodyPr rot="0" vert="horz" wrap="square" lIns="91440" tIns="45720" rIns="91440" bIns="45720" anchor="t" anchorCtr="0">
                              <a:noAutofit/>
                            </wps:bodyPr>
                          </wps:wsp>
                          <wps:wsp>
                            <wps:cNvPr id="63" name="Text Box 2"/>
                            <wps:cNvSpPr txBox="1">
                              <a:spLocks noChangeArrowheads="1"/>
                            </wps:cNvSpPr>
                            <wps:spPr bwMode="auto">
                              <a:xfrm rot="16200000">
                                <a:off x="5407260" y="3323205"/>
                                <a:ext cx="842810" cy="229870"/>
                              </a:xfrm>
                              <a:prstGeom prst="rect">
                                <a:avLst/>
                              </a:prstGeom>
                              <a:solidFill>
                                <a:srgbClr val="FFFFFF"/>
                              </a:solidFill>
                              <a:ln w="9525">
                                <a:noFill/>
                                <a:miter lim="800000"/>
                                <a:headEnd/>
                                <a:tailEnd/>
                              </a:ln>
                            </wps:spPr>
                            <wps:txbx>
                              <w:txbxContent>
                                <w:p w14:paraId="5BE45A25" w14:textId="0819EBD5" w:rsidR="00BE501D" w:rsidRPr="008C5894" w:rsidRDefault="00BE501D" w:rsidP="00BE501D">
                                  <w:pPr>
                                    <w:rPr>
                                      <w:sz w:val="20"/>
                                      <w:szCs w:val="20"/>
                                      <w:lang w:val="en-GB"/>
                                    </w:rPr>
                                  </w:pPr>
                                  <w:r>
                                    <w:rPr>
                                      <w:sz w:val="20"/>
                                      <w:szCs w:val="20"/>
                                      <w:lang w:val="en-GB"/>
                                    </w:rPr>
                                    <w:t>Respiratory</w:t>
                                  </w:r>
                                </w:p>
                              </w:txbxContent>
                            </wps:txbx>
                            <wps:bodyPr rot="0" vert="horz" wrap="square" lIns="91440" tIns="45720" rIns="91440" bIns="45720" anchor="t" anchorCtr="0">
                              <a:noAutofit/>
                            </wps:bodyPr>
                          </wps:wsp>
                          <wps:wsp>
                            <wps:cNvPr id="192" name="Text Box 2"/>
                            <wps:cNvSpPr txBox="1">
                              <a:spLocks noChangeArrowheads="1"/>
                            </wps:cNvSpPr>
                            <wps:spPr bwMode="auto">
                              <a:xfrm rot="16200000">
                                <a:off x="5335270" y="378460"/>
                                <a:ext cx="1060450" cy="303530"/>
                              </a:xfrm>
                              <a:prstGeom prst="rect">
                                <a:avLst/>
                              </a:prstGeom>
                              <a:solidFill>
                                <a:srgbClr val="FFFFFF"/>
                              </a:solidFill>
                              <a:ln w="9525">
                                <a:noFill/>
                                <a:miter lim="800000"/>
                                <a:headEnd/>
                                <a:tailEnd/>
                              </a:ln>
                            </wps:spPr>
                            <wps:txb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wps:txbx>
                            <wps:bodyPr rot="0" vert="horz" wrap="square" lIns="91440" tIns="45720" rIns="91440" bIns="45720" anchor="t" anchorCtr="0">
                              <a:noAutofit/>
                            </wps:bodyPr>
                          </wps:wsp>
                          <wps:wsp>
                            <wps:cNvPr id="193" name="Text Box 2"/>
                            <wps:cNvSpPr txBox="1">
                              <a:spLocks noChangeArrowheads="1"/>
                            </wps:cNvSpPr>
                            <wps:spPr bwMode="auto">
                              <a:xfrm rot="16200000">
                                <a:off x="5335270" y="4203403"/>
                                <a:ext cx="1060450" cy="303530"/>
                              </a:xfrm>
                              <a:prstGeom prst="rect">
                                <a:avLst/>
                              </a:prstGeom>
                              <a:solidFill>
                                <a:srgbClr val="FFFFFF"/>
                              </a:solidFill>
                              <a:ln w="9525">
                                <a:noFill/>
                                <a:miter lim="800000"/>
                                <a:headEnd/>
                                <a:tailEnd/>
                              </a:ln>
                            </wps:spPr>
                            <wps:txbx>
                              <w:txbxContent>
                                <w:p w14:paraId="32CB10CC" w14:textId="40015D5C" w:rsidR="00BE501D" w:rsidRPr="008C5894" w:rsidRDefault="00BE501D" w:rsidP="00BE501D">
                                  <w:pPr>
                                    <w:rPr>
                                      <w:lang w:val="en-GB"/>
                                    </w:rPr>
                                  </w:pPr>
                                  <w:r>
                                    <w:rPr>
                                      <w:sz w:val="20"/>
                                      <w:szCs w:val="20"/>
                                      <w:lang w:val="en-GB"/>
                                    </w:rPr>
                                    <w:t>Immunological</w:t>
                                  </w:r>
                                </w:p>
                              </w:txbxContent>
                            </wps:txbx>
                            <wps:bodyPr rot="0" vert="horz" wrap="square" lIns="91440" tIns="45720" rIns="91440" bIns="45720" anchor="t" anchorCtr="0">
                              <a:noAutofit/>
                            </wps:bodyPr>
                          </wps:wsp>
                          <wps:wsp>
                            <wps:cNvPr id="202" name="Text Box 2"/>
                            <wps:cNvSpPr txBox="1">
                              <a:spLocks noChangeArrowheads="1"/>
                            </wps:cNvSpPr>
                            <wps:spPr bwMode="auto">
                              <a:xfrm>
                                <a:off x="0" y="6346190"/>
                                <a:ext cx="5943600" cy="1667781"/>
                              </a:xfrm>
                              <a:prstGeom prst="rect">
                                <a:avLst/>
                              </a:prstGeom>
                              <a:solidFill>
                                <a:srgbClr val="FFFFFF"/>
                              </a:solidFill>
                              <a:ln w="9525">
                                <a:solidFill>
                                  <a:srgbClr val="000000"/>
                                </a:solidFill>
                                <a:miter lim="800000"/>
                                <a:headEnd/>
                                <a:tailEnd/>
                              </a:ln>
                            </wps:spPr>
                            <wps:txbx>
                              <w:txbxContent>
                                <w:p w14:paraId="64F8C376" w14:textId="6B1CA362" w:rsidR="00AA5361" w:rsidRDefault="008104FE" w:rsidP="008104FE">
                                  <w:r>
                                    <w:t xml:space="preserve">Fig </w:t>
                                  </w:r>
                                  <w:r w:rsidR="004C2A78">
                                    <w:t xml:space="preserve">6: </w:t>
                                  </w:r>
                                  <w:r w:rsidR="00284505" w:rsidRPr="00284505">
                                    <w:t xml:space="preserve">Dendrogram generated from </w:t>
                                  </w:r>
                                  <w:r w:rsidR="004D5603">
                                    <w:t xml:space="preserve">52 </w:t>
                                  </w:r>
                                  <w:r w:rsidR="001C5DAA">
                                    <w:t>unique</w:t>
                                  </w:r>
                                  <w:r w:rsidR="004D5603">
                                    <w:t xml:space="preserve"> viruses and their pathological data.</w:t>
                                  </w:r>
                                  <w:r w:rsidR="00284505" w:rsidRPr="00284505">
                                    <w:t>. To generate the dendrogram, each pathway was assigned codes reflecting its content; these data were then used to generate a distance matrix. We performed a hierarchical cluster analysis on the matrix to group similar p</w:t>
                                  </w:r>
                                  <w:r w:rsidR="004D5603">
                                    <w:t>athological data.</w:t>
                                  </w:r>
                                  <w:r w:rsidR="00284505" w:rsidRPr="00284505">
                                    <w:t xml:space="preserve"> The dendrogram was cut to divide the tree into </w:t>
                                  </w:r>
                                  <w:r w:rsidR="004D5603">
                                    <w:t>12</w:t>
                                  </w:r>
                                  <w:r w:rsidR="00284505" w:rsidRPr="00284505">
                                    <w:t xml:space="preserve"> clusters, each of which is represented by a different </w:t>
                                  </w:r>
                                  <w:r w:rsidR="00215990" w:rsidRPr="00284505">
                                    <w:t>color</w:t>
                                  </w:r>
                                  <w:r w:rsidR="00284505" w:rsidRPr="00284505">
                                    <w:t>.</w:t>
                                  </w:r>
                                  <w:r w:rsidR="004D5603">
                                    <w:t xml:space="preserve"> The six major clusters are named based on the predominant pathology in each (in addition to the morbilivirus cluster)</w:t>
                                  </w:r>
                                </w:p>
                              </w:txbxContent>
                            </wps:txbx>
                            <wps:bodyPr rot="0" vert="horz" wrap="square" lIns="91440" tIns="45720" rIns="91440" bIns="45720" anchor="t" anchorCtr="0">
                              <a:noAutofit/>
                            </wps:bodyPr>
                          </wps:wsp>
                        </wpg:grpSp>
                      </wpg:grpSp>
                      <wps:wsp>
                        <wps:cNvPr id="3" name="Text Box 2"/>
                        <wps:cNvSpPr txBox="1">
                          <a:spLocks noChangeArrowheads="1"/>
                        </wps:cNvSpPr>
                        <wps:spPr bwMode="auto">
                          <a:xfrm rot="16200000">
                            <a:off x="5341193" y="5031106"/>
                            <a:ext cx="1059815" cy="303530"/>
                          </a:xfrm>
                          <a:prstGeom prst="rect">
                            <a:avLst/>
                          </a:prstGeom>
                          <a:noFill/>
                          <a:ln w="9525">
                            <a:noFill/>
                            <a:miter lim="800000"/>
                            <a:headEnd/>
                            <a:tailEnd/>
                          </a:ln>
                        </wps:spPr>
                        <wps:txbx>
                          <w:txbxContent>
                            <w:p w14:paraId="271280D3" w14:textId="63D9802D" w:rsidR="00995610" w:rsidRDefault="00995610" w:rsidP="00995610">
                              <w:pPr>
                                <w:rPr>
                                  <w:sz w:val="20"/>
                                  <w:szCs w:val="20"/>
                                  <w:lang w:val="en-GB"/>
                                </w:rPr>
                              </w:pPr>
                              <w:r>
                                <w:rPr>
                                  <w:sz w:val="20"/>
                                  <w:szCs w:val="20"/>
                                  <w:lang w:val="en-GB"/>
                                </w:rPr>
                                <w:t>Morbilliviruses</w:t>
                              </w:r>
                            </w:p>
                            <w:p w14:paraId="3E8759E1" w14:textId="77777777" w:rsidR="00995610" w:rsidRPr="008C5894" w:rsidRDefault="00995610" w:rsidP="00995610">
                              <w:pPr>
                                <w:rPr>
                                  <w:lang w:val="en-GB"/>
                                </w:rPr>
                              </w:pPr>
                            </w:p>
                          </w:txbxContent>
                        </wps:txbx>
                        <wps:bodyPr rot="0" vert="horz" wrap="square" lIns="91440" tIns="45720" rIns="91440" bIns="45720" anchor="t" anchorCtr="0">
                          <a:noAutofit/>
                        </wps:bodyPr>
                      </wps:wsp>
                    </wpg:wgp>
                  </a:graphicData>
                </a:graphic>
              </wp:anchor>
            </w:drawing>
          </mc:Choice>
          <mc:Fallback>
            <w:pict>
              <v:group w14:anchorId="378E547F" id="Group 4" o:spid="_x0000_s1080" style="position:absolute;margin-left:0;margin-top:0;width:474.25pt;height:630.9pt;z-index:251734016" coordsize="60228,80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">
                <v:group id="Group 204" o:spid="_x0000_s1081" style="position:absolute;width:60198;height:80124" coordsize="60198,8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Picture 60" o:spid="_x0000_s1082" type="#_x0000_t75" alt="Chart&#10;&#10;Description automatically generated" style="position:absolute;left:762;top:2540;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">
                    <v:imagedata r:id="rId21" o:title="Chart&#10;&#10;Description automatically generated"/>
                  </v:shape>
                  <v:group id="Group 203" o:spid="_x0000_s1083" style="position:absolute;width:60172;height:80139" coordsize="60172,8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084" type="#_x0000_t202" style="position:absolute;left:53353;top:22326;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" stroked="f">
                      <v:textbox>
                        <w:txbxContent>
                          <w:p w14:paraId="056724E8" w14:textId="5F2F4CA2" w:rsidR="00BE501D" w:rsidRPr="008C5894" w:rsidRDefault="00BE501D">
                            <w:pPr>
                              <w:rPr>
                                <w:sz w:val="20"/>
                                <w:szCs w:val="20"/>
                              </w:rPr>
                            </w:pPr>
                            <w:r w:rsidRPr="008C5894">
                              <w:rPr>
                                <w:sz w:val="20"/>
                                <w:szCs w:val="20"/>
                              </w:rPr>
                              <w:t xml:space="preserve">Neurological </w:t>
                            </w:r>
                          </w:p>
                        </w:txbxContent>
                      </v:textbox>
                    </v:shape>
                    <v:shape id="_x0000_s1085" type="#_x0000_t202" style="position:absolute;left:53353;top:14325;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" stroked="f">
                      <v:textbox>
                        <w:txbxContent>
                          <w:p w14:paraId="4B1B25AD" w14:textId="5F2681A8" w:rsidR="00BE501D" w:rsidRPr="008C5894" w:rsidRDefault="00BE501D" w:rsidP="00BE501D">
                            <w:pPr>
                              <w:rPr>
                                <w:sz w:val="20"/>
                                <w:szCs w:val="20"/>
                                <w:lang w:val="en-GB"/>
                              </w:rPr>
                            </w:pPr>
                            <w:r>
                              <w:rPr>
                                <w:sz w:val="20"/>
                                <w:szCs w:val="20"/>
                                <w:lang w:val="en-GB"/>
                              </w:rPr>
                              <w:t>Gastrointestinal</w:t>
                            </w:r>
                          </w:p>
                        </w:txbxContent>
                      </v:textbox>
                    </v:shape>
                    <v:shape id="_x0000_s1086" type="#_x0000_t202" style="position:absolute;left:54073;top:33231;width:8428;height:229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" stroked="f">
                      <v:textbox>
                        <w:txbxContent>
                          <w:p w14:paraId="5BE45A25" w14:textId="0819EBD5" w:rsidR="00BE501D" w:rsidRPr="008C5894" w:rsidRDefault="00BE501D" w:rsidP="00BE501D">
                            <w:pPr>
                              <w:rPr>
                                <w:sz w:val="20"/>
                                <w:szCs w:val="20"/>
                                <w:lang w:val="en-GB"/>
                              </w:rPr>
                            </w:pPr>
                            <w:r>
                              <w:rPr>
                                <w:sz w:val="20"/>
                                <w:szCs w:val="20"/>
                                <w:lang w:val="en-GB"/>
                              </w:rPr>
                              <w:t>Respiratory</w:t>
                            </w:r>
                          </w:p>
                        </w:txbxContent>
                      </v:textbox>
                    </v:shape>
                    <v:shape id="_x0000_s1087" type="#_x0000_t202" style="position:absolute;left:53353;top:3784;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" stroked="f">
                      <v:textbo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v:textbox>
                    </v:shape>
                    <v:shape id="_x0000_s1088" type="#_x0000_t202" style="position:absolute;left:53353;top:42033;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" stroked="f">
                      <v:textbox>
                        <w:txbxContent>
                          <w:p w14:paraId="32CB10CC" w14:textId="40015D5C" w:rsidR="00BE501D" w:rsidRPr="008C5894" w:rsidRDefault="00BE501D" w:rsidP="00BE501D">
                            <w:pPr>
                              <w:rPr>
                                <w:lang w:val="en-GB"/>
                              </w:rPr>
                            </w:pPr>
                            <w:r>
                              <w:rPr>
                                <w:sz w:val="20"/>
                                <w:szCs w:val="20"/>
                                <w:lang w:val="en-GB"/>
                              </w:rPr>
                              <w:t>Immunological</w:t>
                            </w:r>
                          </w:p>
                        </w:txbxContent>
                      </v:textbox>
                    </v:shape>
                    <v:shape id="_x0000_s1089" type="#_x0000_t202" style="position:absolute;top:63461;width:59436;height:16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">
                      <v:textbox>
                        <w:txbxContent>
                          <w:p w14:paraId="64F8C376" w14:textId="6B1CA362" w:rsidR="00AA5361" w:rsidRDefault="008104FE" w:rsidP="008104FE">
                            <w:r>
                              <w:t xml:space="preserve">Fig </w:t>
                            </w:r>
                            <w:r w:rsidR="004C2A78">
                              <w:t xml:space="preserve">6: </w:t>
                            </w:r>
                            <w:r w:rsidR="00284505" w:rsidRPr="00284505">
                              <w:t xml:space="preserve">Dendrogram generated from </w:t>
                            </w:r>
                            <w:r w:rsidR="004D5603">
                              <w:t xml:space="preserve">52 </w:t>
                            </w:r>
                            <w:r w:rsidR="001C5DAA">
                              <w:t>unique</w:t>
                            </w:r>
                            <w:r w:rsidR="004D5603">
                              <w:t xml:space="preserve"> viruses and their pathological data.</w:t>
                            </w:r>
                            <w:r w:rsidR="00284505" w:rsidRPr="00284505">
                              <w:t>. To generate the dendrogram, each pathway was assigned codes reflecting its content; these data were then used to generate a distance matrix. We performed a hierarchical cluster analysis on the matrix to group similar p</w:t>
                            </w:r>
                            <w:r w:rsidR="004D5603">
                              <w:t>athological data.</w:t>
                            </w:r>
                            <w:r w:rsidR="00284505" w:rsidRPr="00284505">
                              <w:t xml:space="preserve"> The dendrogram was cut to divide the tree into </w:t>
                            </w:r>
                            <w:r w:rsidR="004D5603">
                              <w:t>12</w:t>
                            </w:r>
                            <w:r w:rsidR="00284505" w:rsidRPr="00284505">
                              <w:t xml:space="preserve"> clusters, each of which is represented by a different </w:t>
                            </w:r>
                            <w:r w:rsidR="00215990" w:rsidRPr="00284505">
                              <w:t>color</w:t>
                            </w:r>
                            <w:r w:rsidR="00284505" w:rsidRPr="00284505">
                              <w:t>.</w:t>
                            </w:r>
                            <w:r w:rsidR="004D5603">
                              <w:t xml:space="preserve"> The six major clusters are named based on the predominant pathology in each (in addition to the morbilivirus cluster)</w:t>
                            </w:r>
                          </w:p>
                        </w:txbxContent>
                      </v:textbox>
                    </v:shape>
                  </v:group>
                </v:group>
                <v:shape id="_x0000_s1090" type="#_x0000_t202" style="position:absolute;left:53412;top:50310;width:10598;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" filled="f" stroked="f">
                  <v:textbox>
                    <w:txbxContent>
                      <w:p w14:paraId="271280D3" w14:textId="63D9802D" w:rsidR="00995610" w:rsidRDefault="00995610" w:rsidP="00995610">
                        <w:pPr>
                          <w:rPr>
                            <w:sz w:val="20"/>
                            <w:szCs w:val="20"/>
                            <w:lang w:val="en-GB"/>
                          </w:rPr>
                        </w:pPr>
                        <w:r>
                          <w:rPr>
                            <w:sz w:val="20"/>
                            <w:szCs w:val="20"/>
                            <w:lang w:val="en-GB"/>
                          </w:rPr>
                          <w:t>Morbilliviruses</w:t>
                        </w:r>
                      </w:p>
                      <w:p w14:paraId="3E8759E1" w14:textId="77777777" w:rsidR="00995610" w:rsidRPr="008C5894" w:rsidRDefault="00995610" w:rsidP="00995610">
                        <w:pPr>
                          <w:rPr>
                            <w:lang w:val="en-GB"/>
                          </w:rPr>
                        </w:pPr>
                      </w:p>
                    </w:txbxContent>
                  </v:textbox>
                </v:shape>
                <w10:wrap type="topAndBottom"/>
              </v:group>
            </w:pict>
          </mc:Fallback>
        </mc:AlternateContent>
      </w:r>
    </w:p>
    <w:p w14:paraId="060B338E" w14:textId="75C0924B" w:rsidR="00B04025" w:rsidRPr="00215990" w:rsidRDefault="00304735" w:rsidP="00C06652">
      <w:pPr>
        <w:pStyle w:val="Heading2"/>
        <w:rPr>
          <w:rFonts w:ascii="Times New Roman" w:hAnsi="Times New Roman" w:cs="Times New Roman"/>
        </w:rPr>
      </w:pPr>
      <w:commentRangeStart w:id="24"/>
      <w:r w:rsidRPr="00215990">
        <w:rPr>
          <w:rFonts w:ascii="Times New Roman" w:hAnsi="Times New Roman" w:cs="Times New Roman"/>
        </w:rPr>
        <w:lastRenderedPageBreak/>
        <w:t xml:space="preserve">Discussion </w:t>
      </w:r>
      <w:commentRangeEnd w:id="24"/>
      <w:r w:rsidR="00376E97" w:rsidRPr="00215990">
        <w:rPr>
          <w:rStyle w:val="CommentReference"/>
          <w:rFonts w:ascii="Times New Roman" w:eastAsiaTheme="minorHAnsi" w:hAnsi="Times New Roman" w:cs="Times New Roman"/>
        </w:rPr>
        <w:commentReference w:id="24"/>
      </w:r>
    </w:p>
    <w:p w14:paraId="77B93FBA" w14:textId="42F24B8C" w:rsidR="00C06652" w:rsidRPr="00215990" w:rsidRDefault="00C06652" w:rsidP="00C06652">
      <w:pPr>
        <w:pStyle w:val="Heading3"/>
        <w:rPr>
          <w:rFonts w:ascii="Times New Roman" w:hAnsi="Times New Roman" w:cs="Times New Roman"/>
        </w:rPr>
      </w:pPr>
      <w:r w:rsidRPr="00215990">
        <w:rPr>
          <w:rFonts w:ascii="Times New Roman" w:hAnsi="Times New Roman" w:cs="Times New Roman"/>
        </w:rPr>
        <w:t>Overview</w:t>
      </w:r>
    </w:p>
    <w:p w14:paraId="4E13E3E1" w14:textId="2D8BD461" w:rsidR="00B04025" w:rsidRPr="00215990" w:rsidRDefault="00B04025" w:rsidP="00B04025">
      <w:pPr>
        <w:pStyle w:val="NormalWeb"/>
        <w:spacing w:before="180" w:beforeAutospacing="0" w:after="180" w:afterAutospacing="0" w:line="480" w:lineRule="auto"/>
      </w:pPr>
      <w:r w:rsidRPr="00215990">
        <w:t>The current study</w:t>
      </w:r>
      <w:r w:rsidR="00427384" w:rsidRPr="00215990">
        <w:t xml:space="preserve"> investigated the nature of available </w:t>
      </w:r>
      <w:r w:rsidR="003B74CB" w:rsidRPr="00215990">
        <w:t>patho</w:t>
      </w:r>
      <w:r w:rsidR="00A563B9" w:rsidRPr="00215990">
        <w:t>genesis</w:t>
      </w:r>
      <w:r w:rsidR="00427384" w:rsidRPr="00215990">
        <w:t xml:space="preserve"> data as it relates to cases of cross species RNA virus transmission events. The study identified some major gaps in the </w:t>
      </w:r>
      <w:r w:rsidR="003B74CB" w:rsidRPr="00215990">
        <w:t>scientific</w:t>
      </w:r>
      <w:r w:rsidR="00427384" w:rsidRPr="00215990">
        <w:t xml:space="preserve"> literature particular at a molecular level when it comes to understanding the cellular level </w:t>
      </w:r>
      <w:r w:rsidR="003B74CB" w:rsidRPr="00215990">
        <w:t>pathogenesis</w:t>
      </w:r>
      <w:r w:rsidR="00427384" w:rsidRPr="00215990">
        <w:t xml:space="preserve"> of cross species </w:t>
      </w:r>
      <w:r w:rsidR="003B74CB" w:rsidRPr="00215990">
        <w:t>transmission</w:t>
      </w:r>
      <w:r w:rsidR="00427384" w:rsidRPr="00215990">
        <w:t xml:space="preserve"> events.</w:t>
      </w:r>
      <w:r w:rsidRPr="00215990">
        <w:t xml:space="preserve"> </w:t>
      </w:r>
      <w:r w:rsidR="00427384" w:rsidRPr="00215990">
        <w:t>Secondly</w:t>
      </w:r>
      <w:r w:rsidR="00A563B9" w:rsidRPr="00215990">
        <w:t>,</w:t>
      </w:r>
      <w:r w:rsidR="00427384" w:rsidRPr="00215990">
        <w:t xml:space="preserve"> we </w:t>
      </w:r>
      <w:r w:rsidR="002D2C53" w:rsidRPr="00215990">
        <w:t>analyzed</w:t>
      </w:r>
      <w:r w:rsidRPr="00215990">
        <w:t xml:space="preserve"> the results of a literature search for cross-species transmission events in RNA viruses</w:t>
      </w:r>
      <w:r w:rsidR="00427384" w:rsidRPr="00215990">
        <w:t xml:space="preserve"> using multiple correspondence </w:t>
      </w:r>
      <w:r w:rsidR="003B74CB" w:rsidRPr="00215990">
        <w:t>analysis</w:t>
      </w:r>
      <w:r w:rsidRPr="00215990">
        <w:t xml:space="preserve"> and </w:t>
      </w:r>
      <w:r w:rsidR="00427384" w:rsidRPr="00215990">
        <w:t>identified</w:t>
      </w:r>
      <w:r w:rsidRPr="00215990">
        <w:t xml:space="preserve"> trends in the pathological </w:t>
      </w:r>
      <w:r w:rsidR="00427384" w:rsidRPr="00215990">
        <w:t>traits</w:t>
      </w:r>
      <w:r w:rsidRPr="00215990">
        <w:t xml:space="preserve"> associated with </w:t>
      </w:r>
      <w:r w:rsidR="002D2C53" w:rsidRPr="00215990">
        <w:t>these</w:t>
      </w:r>
      <w:r w:rsidRPr="00215990">
        <w:t xml:space="preserve"> infections</w:t>
      </w:r>
      <w:r w:rsidR="00427384" w:rsidRPr="00215990">
        <w:t xml:space="preserve">,  particularly as they related to </w:t>
      </w:r>
      <w:r w:rsidR="003B74CB" w:rsidRPr="00215990">
        <w:t>spillover</w:t>
      </w:r>
      <w:r w:rsidR="00427384" w:rsidRPr="00215990">
        <w:t xml:space="preserve"> events involving humans</w:t>
      </w:r>
      <w:r w:rsidR="00A563B9" w:rsidRPr="00215990">
        <w:t>.</w:t>
      </w:r>
      <w:r w:rsidR="001D7662" w:rsidRPr="00215990">
        <w:t xml:space="preserve"> Thirdly</w:t>
      </w:r>
      <w:r w:rsidR="00CA5BD4" w:rsidRPr="00215990">
        <w:t xml:space="preserve">, </w:t>
      </w:r>
      <w:r w:rsidR="003B74CB" w:rsidRPr="00215990">
        <w:t>hierarchical</w:t>
      </w:r>
      <w:r w:rsidR="001D7662" w:rsidRPr="00215990">
        <w:t xml:space="preserve"> cluster </w:t>
      </w:r>
      <w:r w:rsidR="003B74CB" w:rsidRPr="00215990">
        <w:t>analysis</w:t>
      </w:r>
      <w:r w:rsidR="001D7662" w:rsidRPr="00215990">
        <w:t xml:space="preserve"> identified the </w:t>
      </w:r>
      <w:r w:rsidR="003B74CB" w:rsidRPr="00215990">
        <w:t>existence</w:t>
      </w:r>
      <w:r w:rsidR="001D7662" w:rsidRPr="00215990">
        <w:t xml:space="preserve"> of “</w:t>
      </w:r>
      <w:r w:rsidR="003B74CB" w:rsidRPr="00215990">
        <w:t>pathological</w:t>
      </w:r>
      <w:r w:rsidR="001D7662" w:rsidRPr="00215990">
        <w:t xml:space="preserve"> groups” of viruses which cluster based on their </w:t>
      </w:r>
      <w:r w:rsidR="003B74CB" w:rsidRPr="00215990">
        <w:t>patho</w:t>
      </w:r>
      <w:r w:rsidR="00A563B9" w:rsidRPr="00215990">
        <w:t>genesis</w:t>
      </w:r>
      <w:r w:rsidR="001D7662" w:rsidRPr="00215990">
        <w:t xml:space="preserve"> traits which tend to have other </w:t>
      </w:r>
      <w:r w:rsidR="003B74CB" w:rsidRPr="00215990">
        <w:t>similar</w:t>
      </w:r>
      <w:r w:rsidR="001D7662" w:rsidRPr="00215990">
        <w:t xml:space="preserve"> traits, especially hosts involved and transmission mechanisms. </w:t>
      </w:r>
      <w:r w:rsidRPr="00215990">
        <w:t xml:space="preserve"> </w:t>
      </w:r>
    </w:p>
    <w:p w14:paraId="65B3803E" w14:textId="6390D2B1" w:rsidR="00C06652" w:rsidRPr="00215990" w:rsidRDefault="00C06652" w:rsidP="00C06652">
      <w:pPr>
        <w:pStyle w:val="Heading3"/>
        <w:rPr>
          <w:rFonts w:ascii="Times New Roman" w:hAnsi="Times New Roman" w:cs="Times New Roman"/>
        </w:rPr>
      </w:pPr>
      <w:r w:rsidRPr="00215990">
        <w:rPr>
          <w:rFonts w:ascii="Times New Roman" w:hAnsi="Times New Roman" w:cs="Times New Roman"/>
        </w:rPr>
        <w:t>Data availability</w:t>
      </w:r>
    </w:p>
    <w:p w14:paraId="65882C35" w14:textId="6C831FA6" w:rsidR="00C06652" w:rsidRPr="00215990" w:rsidRDefault="00316396" w:rsidP="00C06652">
      <w:pPr>
        <w:pStyle w:val="NormalWeb"/>
        <w:spacing w:before="180" w:beforeAutospacing="0" w:after="180" w:afterAutospacing="0" w:line="480" w:lineRule="auto"/>
      </w:pPr>
      <w:r w:rsidRPr="00215990">
        <w:t>W</w:t>
      </w:r>
      <w:r w:rsidR="00C06652" w:rsidRPr="00215990">
        <w:t xml:space="preserve">ith respect to the </w:t>
      </w:r>
      <w:r w:rsidR="006601BB" w:rsidRPr="00215990">
        <w:t>availability</w:t>
      </w:r>
      <w:r w:rsidR="00C06652" w:rsidRPr="00215990">
        <w:t xml:space="preserve"> of patho</w:t>
      </w:r>
      <w:r w:rsidR="00A563B9" w:rsidRPr="00215990">
        <w:t>genesis</w:t>
      </w:r>
      <w:r w:rsidR="00C06652" w:rsidRPr="00215990">
        <w:t xml:space="preserve"> data there was a trend between the microscopic level of the data and level of unavailability, with</w:t>
      </w:r>
      <w:commentRangeStart w:id="25"/>
      <w:r w:rsidR="00C06652" w:rsidRPr="00215990">
        <w:t xml:space="preserve"> microscopic traits like cellular receptor being less available than</w:t>
      </w:r>
      <w:r w:rsidR="00CA5BD4" w:rsidRPr="00215990">
        <w:t xml:space="preserve"> relatively more coarse scaled </w:t>
      </w:r>
      <w:r w:rsidR="00C06652" w:rsidRPr="00215990">
        <w:t xml:space="preserve">data </w:t>
      </w:r>
      <w:r w:rsidR="00CA5BD4" w:rsidRPr="00215990">
        <w:t xml:space="preserve">such as </w:t>
      </w:r>
      <w:r w:rsidR="00C06652" w:rsidRPr="00215990">
        <w:t xml:space="preserve"> organ systems affected (Fig X). </w:t>
      </w:r>
      <w:commentRangeEnd w:id="25"/>
      <w:r w:rsidR="00CA5BD4" w:rsidRPr="00215990">
        <w:rPr>
          <w:rStyle w:val="CommentReference"/>
          <w:rFonts w:eastAsiaTheme="minorHAnsi"/>
          <w:sz w:val="24"/>
          <w:szCs w:val="24"/>
        </w:rPr>
        <w:commentReference w:id="25"/>
      </w:r>
      <w:r w:rsidR="00C06652" w:rsidRPr="00215990">
        <w:t xml:space="preserve">The percentage of unknowns for pathological data increased the </w:t>
      </w:r>
      <w:r w:rsidR="00215990" w:rsidRPr="00215990">
        <w:t>finer</w:t>
      </w:r>
      <w:r w:rsidR="00CA5BD4" w:rsidRPr="00215990">
        <w:t xml:space="preserve"> scale (cell or molecular level) </w:t>
      </w:r>
      <w:r w:rsidR="00C06652" w:rsidRPr="00215990">
        <w:t xml:space="preserve">the level of the pathological </w:t>
      </w:r>
      <w:commentRangeStart w:id="26"/>
      <w:r w:rsidR="00C06652" w:rsidRPr="00215990">
        <w:t xml:space="preserve">variable, with cellular receptors being the most unknown. Whilst one of the aims was to study cellular receptor trends from the 52 </w:t>
      </w:r>
      <w:commentRangeStart w:id="27"/>
      <w:r w:rsidR="00C06652" w:rsidRPr="00215990">
        <w:t>viruses recorded there were 33 different cellular receptors</w:t>
      </w:r>
      <w:r w:rsidR="00CA5BD4" w:rsidRPr="00215990">
        <w:t xml:space="preserve"> for virus infections known</w:t>
      </w:r>
      <w:r w:rsidR="00C06652" w:rsidRPr="00215990">
        <w:t xml:space="preserve"> plus a further 14 unknown receptors</w:t>
      </w:r>
      <w:r w:rsidR="00CA5BD4" w:rsidRPr="00215990">
        <w:t xml:space="preserve">. </w:t>
      </w:r>
      <w:r w:rsidR="00C06652" w:rsidRPr="00215990">
        <w:t xml:space="preserve">While many of the cellular receptors for viral entry in the host are unknown, equally many of the recorded receptors are putative or just one piece of the cellular attachment and entry </w:t>
      </w:r>
      <w:r w:rsidR="00C06652" w:rsidRPr="00215990">
        <w:lastRenderedPageBreak/>
        <w:t xml:space="preserve">puzzle making this difficult to </w:t>
      </w:r>
      <w:commentRangeEnd w:id="27"/>
      <w:r w:rsidR="00BD4C2C" w:rsidRPr="00215990">
        <w:rPr>
          <w:rStyle w:val="CommentReference"/>
          <w:rFonts w:eastAsiaTheme="minorHAnsi"/>
          <w:sz w:val="24"/>
          <w:szCs w:val="24"/>
        </w:rPr>
        <w:commentReference w:id="27"/>
      </w:r>
      <w:r w:rsidR="00C06652" w:rsidRPr="00215990">
        <w:t xml:space="preserve">analyze. </w:t>
      </w:r>
      <w:r w:rsidR="00BD4C2C" w:rsidRPr="00215990">
        <w:t xml:space="preserve">Some basic </w:t>
      </w:r>
      <w:r w:rsidR="00C06652" w:rsidRPr="00215990">
        <w:t>types of receptors</w:t>
      </w:r>
      <w:r w:rsidR="00BD4C2C" w:rsidRPr="00215990">
        <w:t xml:space="preserve"> associated with viral-host interaction</w:t>
      </w:r>
      <w:r w:rsidR="00C06652" w:rsidRPr="00215990">
        <w:t xml:space="preserve"> did occur regularly</w:t>
      </w:r>
      <w:r w:rsidR="00BD4C2C" w:rsidRPr="00215990">
        <w:t xml:space="preserve"> for</w:t>
      </w:r>
      <w:r w:rsidR="00C06652" w:rsidRPr="00215990">
        <w:t xml:space="preserve"> integrins and HSPGS</w:t>
      </w:r>
      <w:commentRangeEnd w:id="26"/>
      <w:r w:rsidR="00C06652" w:rsidRPr="00215990">
        <w:rPr>
          <w:rStyle w:val="CommentReference"/>
          <w:rFonts w:eastAsiaTheme="minorHAnsi"/>
          <w:sz w:val="24"/>
          <w:szCs w:val="24"/>
        </w:rPr>
        <w:commentReference w:id="26"/>
      </w:r>
      <w:r w:rsidR="00C06652" w:rsidRPr="00215990">
        <w:t xml:space="preserve">,  suggesting that these may be a conserved group of receptors for </w:t>
      </w:r>
      <w:proofErr w:type="gramStart"/>
      <w:r w:rsidR="00C06652" w:rsidRPr="00215990">
        <w:t>a number of</w:t>
      </w:r>
      <w:proofErr w:type="gramEnd"/>
      <w:r w:rsidR="00C06652" w:rsidRPr="00215990">
        <w:t xml:space="preserve"> viruses, and are known to be widely spread receptors in hosts. Recent work has also begun to look at the potential role of sialic acid receptors as a conserved receptor involved in zoonotic infections </w:t>
      </w:r>
      <w:r w:rsidR="00C06652" w:rsidRPr="00215990">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00C06652" w:rsidRPr="00215990">
        <w:instrText xml:space="preserve"> ADDIN EN.CITE </w:instrText>
      </w:r>
      <w:r w:rsidR="00C06652" w:rsidRPr="00215990">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00C06652" w:rsidRPr="00215990">
        <w:instrText xml:space="preserve"> ADDIN EN.CITE.DATA </w:instrText>
      </w:r>
      <w:r w:rsidR="00C06652" w:rsidRPr="00215990">
        <w:fldChar w:fldCharType="end"/>
      </w:r>
      <w:r w:rsidR="00C06652" w:rsidRPr="00215990">
        <w:fldChar w:fldCharType="separate"/>
      </w:r>
      <w:r w:rsidR="00C06652" w:rsidRPr="00215990">
        <w:rPr>
          <w:noProof/>
        </w:rPr>
        <w:t>(Kuchipudi et al. 2021)</w:t>
      </w:r>
      <w:r w:rsidR="00C06652" w:rsidRPr="00215990">
        <w:fldChar w:fldCharType="end"/>
      </w:r>
      <w:r w:rsidR="00C06652" w:rsidRPr="00215990">
        <w:t>. As this may be a promising area of future investigation, the major barrier highlighted by this study i</w:t>
      </w:r>
      <w:r w:rsidR="00A563B9" w:rsidRPr="00215990">
        <w:t>s</w:t>
      </w:r>
      <w:r w:rsidR="00C06652" w:rsidRPr="00215990">
        <w:t xml:space="preserve"> the absence of available data at the </w:t>
      </w:r>
      <w:r w:rsidR="00C06652" w:rsidRPr="00215990">
        <w:rPr>
          <w:i/>
          <w:iCs/>
        </w:rPr>
        <w:t>cellular receptor level</w:t>
      </w:r>
      <w:r w:rsidR="00C06652" w:rsidRPr="00215990">
        <w:t>.</w:t>
      </w:r>
      <w:r w:rsidR="0063330B" w:rsidRPr="00215990">
        <w:t xml:space="preserve"> </w:t>
      </w:r>
      <w:r w:rsidR="008F3AB0" w:rsidRPr="00215990">
        <w:t>Additionally,</w:t>
      </w:r>
      <w:r w:rsidR="0063330B" w:rsidRPr="00215990">
        <w:t xml:space="preserve"> there may be even less understanding of cellular receptor</w:t>
      </w:r>
      <w:r w:rsidR="00A563B9" w:rsidRPr="00215990">
        <w:t>s</w:t>
      </w:r>
      <w:r w:rsidR="0063330B" w:rsidRPr="00215990">
        <w:t xml:space="preserve"> in viruses involved in novel spillover events, compared to other diseases which have been endemic in humans or certain domestic species for a long</w:t>
      </w:r>
      <w:r w:rsidR="00A563B9" w:rsidRPr="00215990">
        <w:t>er</w:t>
      </w:r>
      <w:r w:rsidR="0063330B" w:rsidRPr="00215990">
        <w:t xml:space="preserve"> </w:t>
      </w:r>
      <w:proofErr w:type="gramStart"/>
      <w:r w:rsidR="0063330B" w:rsidRPr="00215990">
        <w:t>period of time</w:t>
      </w:r>
      <w:proofErr w:type="gramEnd"/>
      <w:r w:rsidR="00A563B9" w:rsidRPr="00215990">
        <w:t>, as they have been less studied.</w:t>
      </w:r>
    </w:p>
    <w:p w14:paraId="45EFB228" w14:textId="435405A1" w:rsidR="00C06652" w:rsidRPr="00215990" w:rsidRDefault="00C06652" w:rsidP="00C06652">
      <w:pPr>
        <w:pStyle w:val="Heading3"/>
        <w:rPr>
          <w:rFonts w:ascii="Times New Roman" w:hAnsi="Times New Roman" w:cs="Times New Roman"/>
        </w:rPr>
      </w:pPr>
      <w:r w:rsidRPr="00215990">
        <w:rPr>
          <w:rFonts w:ascii="Times New Roman" w:hAnsi="Times New Roman" w:cs="Times New Roman"/>
        </w:rPr>
        <w:t>Path</w:t>
      </w:r>
      <w:r w:rsidR="00404FC7" w:rsidRPr="00215990">
        <w:rPr>
          <w:rFonts w:ascii="Times New Roman" w:hAnsi="Times New Roman" w:cs="Times New Roman"/>
        </w:rPr>
        <w:t>ological</w:t>
      </w:r>
      <w:r w:rsidRPr="00215990">
        <w:rPr>
          <w:rFonts w:ascii="Times New Roman" w:hAnsi="Times New Roman" w:cs="Times New Roman"/>
        </w:rPr>
        <w:t xml:space="preserve"> trends</w:t>
      </w:r>
    </w:p>
    <w:p w14:paraId="1903CECD" w14:textId="0801615B" w:rsidR="00316396" w:rsidRPr="00215990" w:rsidRDefault="00316396" w:rsidP="00316396">
      <w:pPr>
        <w:pStyle w:val="NormalWeb"/>
        <w:spacing w:before="180" w:beforeAutospacing="0" w:after="180" w:afterAutospacing="0" w:line="480" w:lineRule="auto"/>
      </w:pPr>
      <w:r w:rsidRPr="00215990">
        <w:t>In the hierarchical cluster analysis, whilst there was some clustering based on viral phylogeny, this was not strict, with some phylogenetically related viruses not clustering together</w:t>
      </w:r>
      <w:r w:rsidR="00A563B9" w:rsidRPr="00215990">
        <w:t>,</w:t>
      </w:r>
      <w:r w:rsidRPr="00215990">
        <w:t xml:space="preserve"> but instead clustering based on the pathology induced. With the HCA it is interesting to note that there are still </w:t>
      </w:r>
      <w:r w:rsidR="008F3AB0" w:rsidRPr="00215990">
        <w:t>several</w:t>
      </w:r>
      <w:r w:rsidRPr="00215990">
        <w:t xml:space="preserve"> “orphan viruses” that don’t cluster well, highlighting part of the challenge here in that the interactions between virus and host that produces pathology is complex and can produce some unique outcomes. Could the clustering of viruses in groups be used to predict whether certain viruses in the group will be of risk to hosts which are infected by other viruses In the group? For example, the respiratory group all involve humans as reservoir or spillover hosts. Could the neurological group, which contains </w:t>
      </w:r>
      <w:r w:rsidR="008F3AB0" w:rsidRPr="00215990">
        <w:t>several</w:t>
      </w:r>
      <w:r w:rsidRPr="00215990">
        <w:t xml:space="preserve"> viruses known to infect humans, in fact all possess this ability based on their shared pathological traits?</w:t>
      </w:r>
    </w:p>
    <w:p w14:paraId="338059EB" w14:textId="2D4FFB14" w:rsidR="00C06652" w:rsidRPr="00215990" w:rsidRDefault="00C06652" w:rsidP="00C06652">
      <w:pPr>
        <w:pStyle w:val="NormalWeb"/>
        <w:spacing w:before="180" w:beforeAutospacing="0" w:after="180" w:afterAutospacing="0" w:line="480" w:lineRule="auto"/>
      </w:pPr>
      <w:r w:rsidRPr="00215990">
        <w:lastRenderedPageBreak/>
        <w:t xml:space="preserve">Those </w:t>
      </w:r>
      <w:commentRangeStart w:id="28"/>
      <w:commentRangeStart w:id="29"/>
      <w:r w:rsidRPr="00215990">
        <w:t>viruses with primary neuronal tropism are known to have a broad host range.</w:t>
      </w:r>
      <w:r w:rsidR="00A563B9" w:rsidRPr="00215990">
        <w:t>REF</w:t>
      </w:r>
      <w:r w:rsidRPr="00215990">
        <w:t xml:space="preserve"> The neurological cluster of the dendrogram featured more variety in terms of hosts and viruses than other clusters. The receptor for rabies virus and possibly other lyssa viruses is the nicotinic acetylcholine receptor which is widely conserved between mammalian species.</w:t>
      </w:r>
      <w:r w:rsidRPr="00215990">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215990">
        <w:instrText xml:space="preserve"> ADDIN EN.CITE </w:instrText>
      </w:r>
      <w:r w:rsidRPr="00215990">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215990">
        <w:instrText xml:space="preserve"> ADDIN EN.CITE.DATA </w:instrText>
      </w:r>
      <w:r w:rsidRPr="00215990">
        <w:fldChar w:fldCharType="end"/>
      </w:r>
      <w:r w:rsidRPr="00215990">
        <w:fldChar w:fldCharType="separate"/>
      </w:r>
      <w:r w:rsidRPr="00215990">
        <w:t>(Le Novere and Changeux 1995, Gotti and Clementi 2004)</w:t>
      </w:r>
      <w:r w:rsidRPr="00215990">
        <w:fldChar w:fldCharType="end"/>
      </w:r>
      <w:r w:rsidRPr="00215990">
        <w:t xml:space="preserve"> This feature of the pathogenesis of this virus helps to explain its broad host range and ease of transmission into novel species.</w:t>
      </w:r>
      <w:commentRangeEnd w:id="28"/>
      <w:r w:rsidRPr="00215990">
        <w:rPr>
          <w:rStyle w:val="CommentReference"/>
          <w:rFonts w:eastAsiaTheme="minorHAnsi"/>
          <w:sz w:val="24"/>
          <w:szCs w:val="24"/>
        </w:rPr>
        <w:commentReference w:id="28"/>
      </w:r>
      <w:commentRangeEnd w:id="29"/>
      <w:r w:rsidRPr="00215990">
        <w:rPr>
          <w:rStyle w:val="CommentReference"/>
          <w:rFonts w:eastAsiaTheme="minorHAnsi"/>
          <w:sz w:val="24"/>
          <w:szCs w:val="24"/>
        </w:rPr>
        <w:commentReference w:id="29"/>
      </w:r>
      <w:r w:rsidRPr="00215990">
        <w:t xml:space="preserve"> </w:t>
      </w:r>
    </w:p>
    <w:p w14:paraId="650A1906" w14:textId="6B855059" w:rsidR="00316396" w:rsidRPr="00215990" w:rsidRDefault="00316396" w:rsidP="00316396">
      <w:pPr>
        <w:pStyle w:val="NormalWeb"/>
        <w:spacing w:before="180" w:beforeAutospacing="0" w:after="180" w:afterAutospacing="0" w:line="480" w:lineRule="auto"/>
      </w:pPr>
      <w:proofErr w:type="gramStart"/>
      <w:r w:rsidRPr="00215990">
        <w:t>With the exception of</w:t>
      </w:r>
      <w:proofErr w:type="gramEnd"/>
      <w:r w:rsidRPr="00215990">
        <w:t xml:space="preserve"> influenza, respiratory tropic viruses tended to be transmitted between more closely related species. High barriers to infection due to mucosal immunity may require more conserved receptors i.e., between more related species for successful cross species </w:t>
      </w:r>
      <w:r w:rsidR="006919BC" w:rsidRPr="00215990">
        <w:t>transmission</w:t>
      </w:r>
      <w:r w:rsidRPr="00215990">
        <w:fldChar w:fldCharType="begin"/>
      </w:r>
      <w:r w:rsidRPr="00215990">
        <w:instrText xml:space="preserve"> ADDIN EN.CITE &lt;EndNote&gt;&lt;Cite&gt;&lt;Author&gt;Sato&lt;/Author&gt;&lt;Year&gt;2012&lt;/Year&gt;&lt;RecNum&gt;7628&lt;/RecNum&gt;&lt;DisplayText&gt;(Sato and Kiyono 2012)&lt;/DisplayText&gt;&lt;record&gt;&lt;rec-number&gt;7628&lt;/rec-number&gt;&lt;foreign-keys&gt;&lt;key app="EN" db-id="pv99xppxsftrpnevsxkp0tvm950xsdp9wz2x" timestamp="1666902335"&gt;7628&lt;/key&gt;&lt;/foreign-keys&gt;&lt;ref-type name="Journal Article"&gt;17&lt;/ref-type&gt;&lt;contributors&gt;&lt;authors&gt;&lt;author&gt;Sato, S.&lt;/author&gt;&lt;author&gt;Kiyono, H.&lt;/author&gt;&lt;/authors&gt;&lt;/contributors&gt;&lt;auth-address&gt;Division of Mucosal Immunology, Department of Microbiology and Immunology, Institute of Medical Science, The University of Tokyo, 4-6-1 Shirokane-dai, Minato-ku, Tokyo 108-8639, Japan.&lt;/auth-address&gt;&lt;titles&gt;&lt;title&gt;The mucosal immune system of the respiratory tract&lt;/title&gt;&lt;secondary-title&gt;Curr Opin Virol&lt;/secondary-title&gt;&lt;/titles&gt;&lt;periodical&gt;&lt;full-title&gt;Curr Opin Virol&lt;/full-title&gt;&lt;/periodical&gt;&lt;pages&gt;225-32&lt;/pages&gt;&lt;volume&gt;2&lt;/volume&gt;&lt;number&gt;3&lt;/number&gt;&lt;edition&gt;2012/05/01&lt;/edition&gt;&lt;keywords&gt;&lt;keyword&gt;Animals&lt;/keyword&gt;&lt;keyword&gt;Humans&lt;/keyword&gt;&lt;keyword&gt;*Immunity, Mucosal&lt;/keyword&gt;&lt;keyword&gt;Models, Biological&lt;/keyword&gt;&lt;keyword&gt;Respiratory Mucosa/*immunology&lt;/keyword&gt;&lt;keyword&gt;Respiratory System/*immunology&lt;/keyword&gt;&lt;keyword&gt;Respiratory Tract Infections/immunology&lt;/keyword&gt;&lt;/keywords&gt;&lt;dates&gt;&lt;year&gt;2012&lt;/year&gt;&lt;pub-dates&gt;&lt;date&gt;Jun&lt;/date&gt;&lt;/pub-dates&gt;&lt;/dates&gt;&lt;isbn&gt;1879-6265 (Electronic)&amp;#xD;1879-6257 (Linking)&lt;/isbn&gt;&lt;accession-num&gt;22542216&lt;/accession-num&gt;&lt;urls&gt;&lt;related-urls&gt;&lt;url&gt;https://www.ncbi.nlm.nih.gov/pubmed/22542216&lt;/url&gt;&lt;/related-urls&gt;&lt;/urls&gt;&lt;electronic-resource-num&gt;10.1016/j.coviro.2012.03.009&lt;/electronic-resource-num&gt;&lt;/record&gt;&lt;/Cite&gt;&lt;/EndNote&gt;</w:instrText>
      </w:r>
      <w:r w:rsidRPr="00215990">
        <w:fldChar w:fldCharType="separate"/>
      </w:r>
      <w:r w:rsidRPr="00215990">
        <w:rPr>
          <w:noProof/>
        </w:rPr>
        <w:t>(Sato and Kiyono 2012)</w:t>
      </w:r>
      <w:r w:rsidRPr="00215990">
        <w:fldChar w:fldCharType="end"/>
      </w:r>
      <w:r w:rsidRPr="00215990">
        <w:t>.</w:t>
      </w:r>
    </w:p>
    <w:p w14:paraId="5E066BE7" w14:textId="2C5E6396" w:rsidR="00C06652" w:rsidRPr="00215990" w:rsidRDefault="00C06652" w:rsidP="00C06652">
      <w:pPr>
        <w:pStyle w:val="NormalWeb"/>
        <w:spacing w:before="180" w:beforeAutospacing="0" w:after="180" w:afterAutospacing="0" w:line="480" w:lineRule="auto"/>
      </w:pPr>
      <w:r w:rsidRPr="00215990">
        <w:t xml:space="preserve">Despite </w:t>
      </w:r>
      <w:r w:rsidR="00A563B9" w:rsidRPr="00215990">
        <w:t xml:space="preserve">endotheliotropic viruses </w:t>
      </w:r>
      <w:r w:rsidRPr="00215990">
        <w:t>being associated with cross species transmission events causing severe illness, such as hemorrhagic fever viruses,</w:t>
      </w:r>
      <w:r w:rsidR="00A563B9" w:rsidRPr="00215990">
        <w:t>REF</w:t>
      </w:r>
      <w:r w:rsidRPr="00215990">
        <w:t xml:space="preserve"> there were not many records with endothelial pathology and there wasn’t a strong correspondence with any other factors. This may be due to the difficulty in accessing this receptor due to its location, making it a more specialized virus trait. </w:t>
      </w:r>
    </w:p>
    <w:p w14:paraId="37666D76" w14:textId="3C1F2B30" w:rsidR="00C06652" w:rsidRPr="00215990" w:rsidRDefault="00C06652" w:rsidP="00C06652">
      <w:pPr>
        <w:pStyle w:val="NormalWeb"/>
        <w:spacing w:before="180" w:beforeAutospacing="0" w:after="180" w:afterAutospacing="0" w:line="480" w:lineRule="auto"/>
      </w:pPr>
      <w:r w:rsidRPr="00215990">
        <w:t xml:space="preserve">Lymphoid tropism was associated with viruses categorized as </w:t>
      </w:r>
      <w:r w:rsidR="00A563B9" w:rsidRPr="00215990">
        <w:t>”not zoonotic”</w:t>
      </w:r>
      <w:r w:rsidRPr="00215990">
        <w:t>. This greater host range may be related to co-opting the host immune system to bypass some of these interspecific barriers or perhaps there may be conserved immunological virus receptors between species.</w:t>
      </w:r>
      <w:r w:rsidR="00A563B9" w:rsidRPr="00215990">
        <w:t>refs</w:t>
      </w:r>
    </w:p>
    <w:p w14:paraId="6F821AF6" w14:textId="51BD5DA4" w:rsidR="00C06652" w:rsidRPr="00215990" w:rsidRDefault="00C06652" w:rsidP="00C06652">
      <w:pPr>
        <w:pStyle w:val="NormalWeb"/>
        <w:spacing w:before="180" w:beforeAutospacing="0" w:after="180" w:afterAutospacing="0" w:line="480" w:lineRule="auto"/>
      </w:pPr>
      <w:r w:rsidRPr="00215990">
        <w:lastRenderedPageBreak/>
        <w:t xml:space="preserve">There are some outlying variables in the MCA e.g., muscle, caused by individual recordings, which are likely not important to overall trends in pathogenesis but highlight the importance of </w:t>
      </w:r>
      <w:r w:rsidR="008F3AB0" w:rsidRPr="00215990">
        <w:t>referring</w:t>
      </w:r>
      <w:r w:rsidRPr="00215990">
        <w:t xml:space="preserve"> to the actual data when interpreting MCA.</w:t>
      </w:r>
    </w:p>
    <w:p w14:paraId="5466CE96" w14:textId="475A6285" w:rsidR="00C06652" w:rsidRPr="00215990" w:rsidRDefault="00C06652" w:rsidP="00C06652">
      <w:pPr>
        <w:pStyle w:val="Heading3"/>
        <w:rPr>
          <w:rFonts w:ascii="Times New Roman" w:hAnsi="Times New Roman" w:cs="Times New Roman"/>
        </w:rPr>
      </w:pPr>
      <w:r w:rsidRPr="00215990">
        <w:rPr>
          <w:rFonts w:ascii="Times New Roman" w:hAnsi="Times New Roman" w:cs="Times New Roman"/>
        </w:rPr>
        <w:t xml:space="preserve">Human related </w:t>
      </w:r>
      <w:r w:rsidR="00404FC7" w:rsidRPr="00215990">
        <w:rPr>
          <w:rFonts w:ascii="Times New Roman" w:hAnsi="Times New Roman" w:cs="Times New Roman"/>
        </w:rPr>
        <w:t>features</w:t>
      </w:r>
    </w:p>
    <w:p w14:paraId="63A87A69" w14:textId="12C8B36C" w:rsidR="00C06652" w:rsidRPr="00215990" w:rsidRDefault="00C06652" w:rsidP="00C06652">
      <w:pPr>
        <w:pStyle w:val="NormalWeb"/>
        <w:spacing w:before="180" w:beforeAutospacing="0" w:after="180" w:afterAutospacing="0" w:line="480" w:lineRule="auto"/>
      </w:pPr>
      <w:r w:rsidRPr="00215990">
        <w:t xml:space="preserve">64% of articles involved humans as either reservoir or spillover host highlighting the inherit human bias in cross species transmission research. Humans are </w:t>
      </w:r>
      <w:proofErr w:type="gramStart"/>
      <w:r w:rsidRPr="00215990">
        <w:t>in close proximity to</w:t>
      </w:r>
      <w:proofErr w:type="gramEnd"/>
      <w:r w:rsidRPr="00215990">
        <w:t xml:space="preserve"> spillover events involving them as reservoir or spillover hosts and can report symptoms etc. They also have a vested interest in research involving these diseases that affect them directly. This is reflected in the </w:t>
      </w:r>
      <w:r w:rsidR="00D134E0" w:rsidRPr="00215990">
        <w:t>four</w:t>
      </w:r>
      <w:r w:rsidRPr="00215990">
        <w:t xml:space="preserve"> most common viruses in the dataset; influenza A, rabies, hepatitis E and simian foamy virus</w:t>
      </w:r>
      <w:r w:rsidR="00A563B9" w:rsidRPr="00215990">
        <w:t>,</w:t>
      </w:r>
      <w:r w:rsidRPr="00215990">
        <w:t xml:space="preserve"> which are all known to infect humans. In addition to cases involving humans themselves, 66% of records involved what would be considered a domestic species (either livestock or pet) as reservoir or spillover host, with only 8% of records involving neither humans nor domestic species. This demonstrates the inherent bias that exists in this type of data with either the proximity to these species resulting in reporting biases or the interest in surveillance of diseases in these species. </w:t>
      </w:r>
    </w:p>
    <w:p w14:paraId="00310F51" w14:textId="77777777" w:rsidR="00C06652" w:rsidRPr="00215990" w:rsidRDefault="00C06652" w:rsidP="00C06652">
      <w:pPr>
        <w:pStyle w:val="NormalWeb"/>
        <w:spacing w:before="180" w:beforeAutospacing="0" w:after="180" w:afterAutospacing="0" w:line="480" w:lineRule="auto"/>
      </w:pPr>
      <w:r w:rsidRPr="00215990">
        <w:t xml:space="preserve">In addition to domesticated species, whereby contact is likely an important factor, the other major group of species with which humans exchanged viruses are primates. This is likely due to lower barriers to cross species transmission in this case due to phylogenetic relatedness </w:t>
      </w:r>
      <w:r w:rsidRPr="00215990">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sidRPr="00215990">
        <w:instrText xml:space="preserve"> ADDIN EN.CITE </w:instrText>
      </w:r>
      <w:r w:rsidRPr="00215990">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sidRPr="00215990">
        <w:instrText xml:space="preserve"> ADDIN EN.CITE.DATA </w:instrText>
      </w:r>
      <w:r w:rsidRPr="00215990">
        <w:fldChar w:fldCharType="end"/>
      </w:r>
      <w:r w:rsidRPr="00215990">
        <w:fldChar w:fldCharType="separate"/>
      </w:r>
      <w:r w:rsidRPr="00215990">
        <w:rPr>
          <w:noProof/>
        </w:rPr>
        <w:t>(Olival et al. 2017, Guth et al. 2019)</w:t>
      </w:r>
      <w:r w:rsidRPr="00215990">
        <w:fldChar w:fldCharType="end"/>
      </w:r>
    </w:p>
    <w:p w14:paraId="2A6AAD14" w14:textId="49E832EC" w:rsidR="00C06652" w:rsidRPr="00215990" w:rsidRDefault="00C06652" w:rsidP="006601BB">
      <w:pPr>
        <w:pStyle w:val="NormalWeb"/>
        <w:spacing w:before="180" w:beforeAutospacing="0" w:after="180" w:afterAutospacing="0" w:line="480" w:lineRule="auto"/>
      </w:pPr>
      <w:r w:rsidRPr="00215990">
        <w:t xml:space="preserve">The association between anthroponosis, those cases of virus transmission from human to other species and respiratory pathology may have to do with human behaviors. Respiratory pathology is generally caused by viruses with a respiratory droplet mode of </w:t>
      </w:r>
      <w:r w:rsidRPr="00215990">
        <w:lastRenderedPageBreak/>
        <w:t>transmission</w:t>
      </w:r>
      <w:r w:rsidRPr="00215990">
        <w:fldChar w:fldCharType="begin"/>
      </w:r>
      <w:r w:rsidRPr="00215990">
        <w:instrText xml:space="preserve"> ADDIN EN.CITE &lt;EndNote&gt;&lt;Cite&gt;&lt;Author&gt;Wang&lt;/Author&gt;&lt;Year&gt;2021&lt;/Year&gt;&lt;RecNum&gt;7787&lt;/RecNum&gt;&lt;DisplayText&gt;(Wang et al. 2021)&lt;/DisplayText&gt;&lt;record&gt;&lt;rec-number&gt;7787&lt;/rec-number&gt;&lt;foreign-keys&gt;&lt;key app="EN" db-id="pv99xppxsftrpnevsxkp0tvm950xsdp9wz2x" timestamp="1676559472"&gt;7787&lt;/key&gt;&lt;/foreign-keys&gt;&lt;ref-type name="Journal Article"&gt;17&lt;/ref-type&gt;&lt;contributors&gt;&lt;authors&gt;&lt;author&gt;Wang, Chia C&lt;/author&gt;&lt;author&gt;Prather, Kimberly A&lt;/author&gt;&lt;author&gt;Sznitman, Josué&lt;/author&gt;&lt;author&gt;Jimenez, Jose L&lt;/author&gt;&lt;author&gt;Lakdawala, Seema S&lt;/author&gt;&lt;author&gt;Tufekci, Zeynep&lt;/author&gt;&lt;author&gt;Marr, Linsey C&lt;/author&gt;&lt;/authors&gt;&lt;/contributors&gt;&lt;titles&gt;&lt;title&gt;Airborne transmission of respiratory viruses&lt;/title&gt;&lt;secondary-title&gt;Science&lt;/secondary-title&gt;&lt;/titles&gt;&lt;periodical&gt;&lt;full-title&gt;Science&lt;/full-title&gt;&lt;/periodical&gt;&lt;pages&gt;eabd9149&lt;/pages&gt;&lt;volume&gt;373&lt;/volume&gt;&lt;number&gt;6558&lt;/number&gt;&lt;dates&gt;&lt;year&gt;2021&lt;/year&gt;&lt;/dates&gt;&lt;isbn&gt;0036-8075&lt;/isbn&gt;&lt;urls&gt;&lt;/urls&gt;&lt;/record&gt;&lt;/Cite&gt;&lt;/EndNote&gt;</w:instrText>
      </w:r>
      <w:r w:rsidRPr="00215990">
        <w:fldChar w:fldCharType="separate"/>
      </w:r>
      <w:r w:rsidRPr="00215990">
        <w:rPr>
          <w:noProof/>
        </w:rPr>
        <w:t>(Wang et al. 2021)</w:t>
      </w:r>
      <w:r w:rsidRPr="00215990">
        <w:fldChar w:fldCharType="end"/>
      </w:r>
      <w:r w:rsidRPr="00215990">
        <w:t>. Other methods of transmission are less likely from humans due to human behaviors related to hygiene reducing the risk of faeco-oral transmitted pathogens and those transmitted by direct contact</w:t>
      </w:r>
      <w:r w:rsidRPr="00215990">
        <w:fldChar w:fldCharType="begin"/>
      </w:r>
      <w:r w:rsidRPr="00215990">
        <w:instrText xml:space="preserve"> ADDIN EN.CITE &lt;EndNote&gt;&lt;Cite&gt;&lt;Author&gt;Penakalapati&lt;/Author&gt;&lt;Year&gt;2017&lt;/Year&gt;&lt;RecNum&gt;7625&lt;/RecNum&gt;&lt;DisplayText&gt;(Penakalapati et al. 2017)&lt;/DisplayText&gt;&lt;record&gt;&lt;rec-number&gt;7625&lt;/rec-number&gt;&lt;foreign-keys&gt;&lt;key app="EN" db-id="pv99xppxsftrpnevsxkp0tvm950xsdp9wz2x" timestamp="1666901796"&gt;7625&lt;/key&gt;&lt;/foreign-keys&gt;&lt;ref-type name="Journal Article"&gt;17&lt;/ref-type&gt;&lt;contributors&gt;&lt;authors&gt;&lt;author&gt;Penakalapati, G.&lt;/author&gt;&lt;author&gt;Swarthout, J.&lt;/author&gt;&lt;author&gt;Delahoy, M. J.&lt;/author&gt;&lt;author&gt;McAliley, L.&lt;/author&gt;&lt;author&gt;Wodnik, B.&lt;/author&gt;&lt;author&gt;Levy, K.&lt;/author&gt;&lt;author&gt;Freeman, M. C.&lt;/author&gt;&lt;/authors&gt;&lt;/contributors&gt;&lt;auth-address&gt;Department of Environmental Health, Emory University , Atlanta, Georgia 30322 United States.&lt;/auth-address&gt;&lt;titles&gt;&lt;title&gt;Exposure to Animal Feces and Human Health: A Systematic Review and Proposed Research Priorities&lt;/title&gt;&lt;secondary-title&gt;Environ Sci Technol&lt;/secondary-title&gt;&lt;/titles&gt;&lt;periodical&gt;&lt;full-title&gt;Environ Sci Technol&lt;/full-title&gt;&lt;/periodical&gt;&lt;pages&gt;11537-11552&lt;/pages&gt;&lt;volume&gt;51&lt;/volume&gt;&lt;number&gt;20&lt;/number&gt;&lt;edition&gt;2017/09/20&lt;/edition&gt;&lt;keywords&gt;&lt;keyword&gt;Animals&lt;/keyword&gt;&lt;keyword&gt;Diarrhea&lt;/keyword&gt;&lt;keyword&gt;*Feces&lt;/keyword&gt;&lt;keyword&gt;Humans&lt;/keyword&gt;&lt;keyword&gt;*Hygiene&lt;/keyword&gt;&lt;keyword&gt;*Sanitation&lt;/keyword&gt;&lt;keyword&gt;Soil&lt;/keyword&gt;&lt;/keywords&gt;&lt;dates&gt;&lt;year&gt;2017&lt;/year&gt;&lt;pub-dates&gt;&lt;date&gt;Oct 17&lt;/date&gt;&lt;/pub-dates&gt;&lt;/dates&gt;&lt;isbn&gt;1520-5851 (Electronic)&amp;#xD;0013-936X (Linking)&lt;/isbn&gt;&lt;accession-num&gt;28926696&lt;/accession-num&gt;&lt;urls&gt;&lt;related-urls&gt;&lt;url&gt;https://www.ncbi.nlm.nih.gov/pubmed/28926696&lt;/url&gt;&lt;/related-urls&gt;&lt;/urls&gt;&lt;custom2&gt;PMC5647569&lt;/custom2&gt;&lt;electronic-resource-num&gt;10.1021/acs.est.7b02811&lt;/electronic-resource-num&gt;&lt;/record&gt;&lt;/Cite&gt;&lt;/EndNote&gt;</w:instrText>
      </w:r>
      <w:r w:rsidRPr="00215990">
        <w:fldChar w:fldCharType="separate"/>
      </w:r>
      <w:r w:rsidRPr="00215990">
        <w:rPr>
          <w:noProof/>
        </w:rPr>
        <w:t>(Penakalapati et al. 2017)</w:t>
      </w:r>
      <w:r w:rsidRPr="00215990">
        <w:fldChar w:fldCharType="end"/>
      </w:r>
      <w:r w:rsidRPr="00215990">
        <w:t xml:space="preserve">. This was reflected in the MCA where zoonosis and anthroponosis formed a subset within a larger more variable group containing cross species events not involving humans. This may also reflect a narrower range of pathologies. The occurrence of the </w:t>
      </w:r>
      <w:r w:rsidR="00A563B9" w:rsidRPr="00215990">
        <w:t>“</w:t>
      </w:r>
      <w:r w:rsidRPr="00215990">
        <w:t>anthroponotic</w:t>
      </w:r>
      <w:r w:rsidR="00A563B9" w:rsidRPr="00215990">
        <w:t>”</w:t>
      </w:r>
      <w:r w:rsidRPr="00215990">
        <w:t xml:space="preserve"> ellipsis as a smaller ellipsis within the </w:t>
      </w:r>
      <w:r w:rsidR="00A563B9" w:rsidRPr="00215990">
        <w:t>“</w:t>
      </w:r>
      <w:r w:rsidRPr="00215990">
        <w:t>zoonotic</w:t>
      </w:r>
      <w:r w:rsidR="00A563B9" w:rsidRPr="00215990">
        <w:t>”</w:t>
      </w:r>
      <w:r w:rsidRPr="00215990">
        <w:t xml:space="preserve"> ellipsis in the MCA for the individual host MCA and the </w:t>
      </w:r>
      <w:r w:rsidR="00A563B9" w:rsidRPr="00215990">
        <w:t>“</w:t>
      </w:r>
      <w:r w:rsidRPr="00215990">
        <w:t>zoonotic</w:t>
      </w:r>
      <w:r w:rsidR="00A563B9" w:rsidRPr="00215990">
        <w:t>”</w:t>
      </w:r>
      <w:r w:rsidRPr="00215990">
        <w:t xml:space="preserve"> ellipsis as a smaller ellipsis within a larger </w:t>
      </w:r>
      <w:r w:rsidR="00A563B9" w:rsidRPr="00215990">
        <w:t>“</w:t>
      </w:r>
      <w:r w:rsidRPr="00215990">
        <w:t>not zoonotic</w:t>
      </w:r>
      <w:r w:rsidR="00A563B9" w:rsidRPr="00215990">
        <w:t>”</w:t>
      </w:r>
      <w:r w:rsidRPr="00215990">
        <w:t xml:space="preserve"> in the </w:t>
      </w:r>
      <w:r w:rsidR="001C5DAA" w:rsidRPr="00215990">
        <w:t>unique</w:t>
      </w:r>
      <w:r w:rsidRPr="00215990">
        <w:t xml:space="preserve"> virus MCA seems to reflect this</w:t>
      </w:r>
      <w:r w:rsidR="00A563B9" w:rsidRPr="00215990">
        <w:t xml:space="preserve"> (Figure</w:t>
      </w:r>
      <w:r w:rsidR="00215990" w:rsidRPr="00215990">
        <w:t>s</w:t>
      </w:r>
      <w:r w:rsidR="00A563B9" w:rsidRPr="00215990">
        <w:t xml:space="preserve"> </w:t>
      </w:r>
      <w:r w:rsidR="00215990" w:rsidRPr="00215990">
        <w:t>4</w:t>
      </w:r>
      <w:r w:rsidR="00A563B9" w:rsidRPr="00215990">
        <w:t xml:space="preserve"> and </w:t>
      </w:r>
      <w:r w:rsidR="00215990" w:rsidRPr="00215990">
        <w:t>5</w:t>
      </w:r>
      <w:r w:rsidR="00A563B9" w:rsidRPr="00215990">
        <w:t>)</w:t>
      </w:r>
      <w:r w:rsidRPr="00215990">
        <w:t xml:space="preserve">. The importance of respiratory pathology in humans was shown again in the HCA with the respiratory cluster including only viruses with humans as spillover or reservoir hosts. Much of the driving force behind this trend is the repeated high profile anthroponotic spillover of human respiratory viruses into great apes </w:t>
      </w:r>
      <w:r w:rsidRPr="00215990">
        <w:fldChar w:fldCharType="begin"/>
      </w:r>
      <w:r w:rsidRPr="00215990">
        <w:instrText xml:space="preserve"> ADDIN EN.CITE &lt;EndNote&gt;&lt;Cite&gt;&lt;Author&gt;Devaux&lt;/Author&gt;&lt;Year&gt;2019&lt;/Year&gt;&lt;RecNum&gt;7788&lt;/RecNum&gt;&lt;DisplayText&gt;(Muehlenbein 2016, Devaux et al. 2019)&lt;/DisplayText&gt;&lt;record&gt;&lt;rec-number&gt;7788&lt;/rec-number&gt;&lt;foreign-keys&gt;&lt;key app="EN" db-id="pv99xppxsftrpnevsxkp0tvm950xsdp9wz2x" timestamp="1676559700"&gt;7788&lt;/key&gt;&lt;/foreign-keys&gt;&lt;ref-type name="Journal Article"&gt;17&lt;/ref-type&gt;&lt;contributors&gt;&lt;authors&gt;&lt;author&gt;Devaux, Christian A&lt;/author&gt;&lt;author&gt;Mediannikov, Oleg&lt;/author&gt;&lt;author&gt;Medkour, Hacene&lt;/author&gt;&lt;author&gt;Raoult, Didier&lt;/author&gt;&lt;/authors&gt;&lt;/contributors&gt;&lt;titles&gt;&lt;title&gt;Infectious disease risk across the growing human-non human primate interface: A review of the evidence&lt;/title&gt;&lt;secondary-title&gt;Frontiers in Public Health&lt;/secondary-title&gt;&lt;/titles&gt;&lt;periodical&gt;&lt;full-title&gt;Frontiers in Public Health&lt;/full-title&gt;&lt;/periodical&gt;&lt;pages&gt;305&lt;/pages&gt;&lt;volume&gt;7&lt;/volume&gt;&lt;dates&gt;&lt;year&gt;2019&lt;/year&gt;&lt;/dates&gt;&lt;isbn&gt;2296-2565&lt;/isbn&gt;&lt;urls&gt;&lt;/urls&gt;&lt;/record&gt;&lt;/Cite&gt;&lt;Cite&gt;&lt;Author&gt;Muehlenbein&lt;/Author&gt;&lt;Year&gt;2016&lt;/Year&gt;&lt;RecNum&gt;7789&lt;/RecNum&gt;&lt;record&gt;&lt;rec-number&gt;7789&lt;/rec-number&gt;&lt;foreign-keys&gt;&lt;key app="EN" db-id="pv99xppxsftrpnevsxkp0tvm950xsdp9wz2x" timestamp="1676560052"&gt;7789&lt;/key&gt;&lt;/foreign-keys&gt;&lt;ref-type name="Journal Article"&gt;17&lt;/ref-type&gt;&lt;contributors&gt;&lt;authors&gt;&lt;author&gt;Muehlenbein, Michael P&lt;/author&gt;&lt;/authors&gt;&lt;/contributors&gt;&lt;titles&gt;&lt;title&gt;Disease and human/animal interactions&lt;/title&gt;&lt;secondary-title&gt;Annual Review of Anthropology&lt;/secondary-title&gt;&lt;/titles&gt;&lt;periodical&gt;&lt;full-title&gt;Annual Review of Anthropology&lt;/full-title&gt;&lt;/periodical&gt;&lt;pages&gt;395-416&lt;/pages&gt;&lt;volume&gt;45&lt;/volume&gt;&lt;dates&gt;&lt;year&gt;2016&lt;/year&gt;&lt;/dates&gt;&lt;isbn&gt;0084-6570&lt;/isbn&gt;&lt;urls&gt;&lt;/urls&gt;&lt;/record&gt;&lt;/Cite&gt;&lt;/EndNote&gt;</w:instrText>
      </w:r>
      <w:r w:rsidRPr="00215990">
        <w:fldChar w:fldCharType="separate"/>
      </w:r>
      <w:r w:rsidRPr="00215990">
        <w:rPr>
          <w:noProof/>
        </w:rPr>
        <w:t>(Muehlenbein 2016, Devaux et al. 2019)</w:t>
      </w:r>
      <w:r w:rsidRPr="00215990">
        <w:fldChar w:fldCharType="end"/>
      </w:r>
      <w:r w:rsidRPr="00215990">
        <w:t>. The strength of this association suggests that whilst hygiene measures are in place to prevent spillover of other pathogens that require closer contact it appears ecotourism and other activities that encroach on wild primates are still getting close enough to transmit respiratory pathogens,</w:t>
      </w:r>
    </w:p>
    <w:p w14:paraId="659ACBFE" w14:textId="77777777" w:rsidR="00C06652" w:rsidRPr="00215990" w:rsidRDefault="00C06652" w:rsidP="00C06652">
      <w:pPr>
        <w:pStyle w:val="Heading2"/>
        <w:rPr>
          <w:rFonts w:ascii="Times New Roman" w:hAnsi="Times New Roman" w:cs="Times New Roman"/>
          <w:shd w:val="clear" w:color="auto" w:fill="F6F6F6"/>
        </w:rPr>
      </w:pPr>
      <w:r w:rsidRPr="00215990">
        <w:rPr>
          <w:rFonts w:ascii="Times New Roman" w:hAnsi="Times New Roman" w:cs="Times New Roman"/>
          <w:shd w:val="clear" w:color="auto" w:fill="F6F6F6"/>
        </w:rPr>
        <w:t>Conclusion</w:t>
      </w:r>
    </w:p>
    <w:p w14:paraId="5D663C09" w14:textId="5A20FA6C" w:rsidR="00AC1410" w:rsidRPr="00215990" w:rsidRDefault="00AC1410" w:rsidP="00AC1410">
      <w:pPr>
        <w:spacing w:line="480" w:lineRule="auto"/>
        <w:rPr>
          <w:rFonts w:ascii="Times New Roman" w:hAnsi="Times New Roman" w:cs="Times New Roman"/>
          <w:sz w:val="24"/>
          <w:szCs w:val="24"/>
        </w:rPr>
      </w:pPr>
      <w:r w:rsidRPr="00215990">
        <w:rPr>
          <w:rFonts w:ascii="Times New Roman" w:hAnsi="Times New Roman" w:cs="Times New Roman"/>
          <w:sz w:val="24"/>
          <w:szCs w:val="24"/>
        </w:rPr>
        <w:t xml:space="preserve">There are two main points to take from this study. Firstly, there appear to be trends in </w:t>
      </w:r>
      <w:r w:rsidR="00215990" w:rsidRPr="00215990">
        <w:rPr>
          <w:rFonts w:ascii="Times New Roman" w:hAnsi="Times New Roman" w:cs="Times New Roman"/>
          <w:sz w:val="24"/>
          <w:szCs w:val="24"/>
        </w:rPr>
        <w:t>pathogenesis</w:t>
      </w:r>
      <w:r w:rsidRPr="00215990">
        <w:rPr>
          <w:rFonts w:ascii="Times New Roman" w:hAnsi="Times New Roman" w:cs="Times New Roman"/>
          <w:sz w:val="24"/>
          <w:szCs w:val="24"/>
        </w:rPr>
        <w:t xml:space="preserve"> data</w:t>
      </w:r>
      <w:r w:rsidR="00BD4C2C" w:rsidRPr="00215990">
        <w:rPr>
          <w:rFonts w:ascii="Times New Roman" w:hAnsi="Times New Roman" w:cs="Times New Roman"/>
          <w:sz w:val="24"/>
          <w:szCs w:val="24"/>
        </w:rPr>
        <w:t xml:space="preserve"> at the virus-host </w:t>
      </w:r>
      <w:r w:rsidR="00D82E76" w:rsidRPr="00215990">
        <w:rPr>
          <w:rFonts w:ascii="Times New Roman" w:hAnsi="Times New Roman" w:cs="Times New Roman"/>
          <w:sz w:val="24"/>
          <w:szCs w:val="24"/>
        </w:rPr>
        <w:t>interface which</w:t>
      </w:r>
      <w:r w:rsidRPr="00215990">
        <w:rPr>
          <w:rFonts w:ascii="Times New Roman" w:hAnsi="Times New Roman" w:cs="Times New Roman"/>
          <w:sz w:val="24"/>
          <w:szCs w:val="24"/>
        </w:rPr>
        <w:t xml:space="preserve"> correspond to certain types of spillover event, particularly those events involving humans. </w:t>
      </w:r>
      <w:r w:rsidR="008F3AB0" w:rsidRPr="00215990">
        <w:rPr>
          <w:rFonts w:ascii="Times New Roman" w:hAnsi="Times New Roman" w:cs="Times New Roman"/>
          <w:sz w:val="24"/>
          <w:szCs w:val="24"/>
        </w:rPr>
        <w:t>Specifically,</w:t>
      </w:r>
      <w:r w:rsidRPr="00215990">
        <w:rPr>
          <w:rFonts w:ascii="Times New Roman" w:hAnsi="Times New Roman" w:cs="Times New Roman"/>
          <w:sz w:val="24"/>
          <w:szCs w:val="24"/>
        </w:rPr>
        <w:t xml:space="preserve"> viruses involved in cross species </w:t>
      </w:r>
      <w:r w:rsidR="006601BB" w:rsidRPr="00215990">
        <w:rPr>
          <w:rFonts w:ascii="Times New Roman" w:hAnsi="Times New Roman" w:cs="Times New Roman"/>
          <w:sz w:val="24"/>
          <w:szCs w:val="24"/>
        </w:rPr>
        <w:t>transmission</w:t>
      </w:r>
      <w:r w:rsidRPr="00215990">
        <w:rPr>
          <w:rFonts w:ascii="Times New Roman" w:hAnsi="Times New Roman" w:cs="Times New Roman"/>
          <w:sz w:val="24"/>
          <w:szCs w:val="24"/>
        </w:rPr>
        <w:t xml:space="preserve"> events ten</w:t>
      </w:r>
      <w:r w:rsidR="00BD4C2C" w:rsidRPr="00215990">
        <w:rPr>
          <w:rFonts w:ascii="Times New Roman" w:hAnsi="Times New Roman" w:cs="Times New Roman"/>
          <w:sz w:val="24"/>
          <w:szCs w:val="24"/>
        </w:rPr>
        <w:t>d</w:t>
      </w:r>
      <w:r w:rsidR="00D82E76" w:rsidRPr="00215990">
        <w:rPr>
          <w:rFonts w:ascii="Times New Roman" w:hAnsi="Times New Roman" w:cs="Times New Roman"/>
          <w:sz w:val="24"/>
          <w:szCs w:val="24"/>
        </w:rPr>
        <w:t xml:space="preserve"> </w:t>
      </w:r>
      <w:r w:rsidRPr="00215990">
        <w:rPr>
          <w:rFonts w:ascii="Times New Roman" w:hAnsi="Times New Roman" w:cs="Times New Roman"/>
          <w:sz w:val="24"/>
          <w:szCs w:val="24"/>
        </w:rPr>
        <w:t>to group together based on certain pathological</w:t>
      </w:r>
      <w:r w:rsidR="00BD4C2C" w:rsidRPr="00215990">
        <w:rPr>
          <w:rFonts w:ascii="Times New Roman" w:hAnsi="Times New Roman" w:cs="Times New Roman"/>
          <w:sz w:val="24"/>
          <w:szCs w:val="24"/>
        </w:rPr>
        <w:t>/pathogenesis</w:t>
      </w:r>
      <w:r w:rsidRPr="00215990">
        <w:rPr>
          <w:rFonts w:ascii="Times New Roman" w:hAnsi="Times New Roman" w:cs="Times New Roman"/>
          <w:sz w:val="24"/>
          <w:szCs w:val="24"/>
        </w:rPr>
        <w:t xml:space="preserve"> traits which often corresponded with types of hosts involved. The trends that have emerged from this study demonstrate that further work on</w:t>
      </w:r>
      <w:r w:rsidR="00D82E76" w:rsidRPr="00215990">
        <w:rPr>
          <w:rFonts w:ascii="Times New Roman" w:hAnsi="Times New Roman" w:cs="Times New Roman"/>
          <w:sz w:val="24"/>
          <w:szCs w:val="24"/>
        </w:rPr>
        <w:t xml:space="preserve"> </w:t>
      </w:r>
      <w:r w:rsidR="00BD4C2C" w:rsidRPr="00215990">
        <w:rPr>
          <w:rFonts w:ascii="Times New Roman" w:hAnsi="Times New Roman" w:cs="Times New Roman"/>
          <w:sz w:val="24"/>
          <w:szCs w:val="24"/>
        </w:rPr>
        <w:t xml:space="preserve">cellular </w:t>
      </w:r>
      <w:r w:rsidR="00BD4C2C" w:rsidRPr="00215990">
        <w:rPr>
          <w:rFonts w:ascii="Times New Roman" w:hAnsi="Times New Roman" w:cs="Times New Roman"/>
          <w:sz w:val="24"/>
          <w:szCs w:val="24"/>
        </w:rPr>
        <w:lastRenderedPageBreak/>
        <w:t>and molecular pathology of</w:t>
      </w:r>
      <w:r w:rsidRPr="00215990">
        <w:rPr>
          <w:rFonts w:ascii="Times New Roman" w:hAnsi="Times New Roman" w:cs="Times New Roman"/>
          <w:sz w:val="24"/>
          <w:szCs w:val="24"/>
        </w:rPr>
        <w:t xml:space="preserve">  cross species transmission events is merite</w:t>
      </w:r>
      <w:r w:rsidR="00BD4C2C" w:rsidRPr="00215990">
        <w:rPr>
          <w:rFonts w:ascii="Times New Roman" w:hAnsi="Times New Roman" w:cs="Times New Roman"/>
          <w:sz w:val="24"/>
          <w:szCs w:val="24"/>
        </w:rPr>
        <w:t>d and should be better integrated with disease ecology</w:t>
      </w:r>
      <w:r w:rsidR="00B30426" w:rsidRPr="00215990">
        <w:rPr>
          <w:rFonts w:ascii="Times New Roman" w:hAnsi="Times New Roman" w:cs="Times New Roman"/>
          <w:sz w:val="24"/>
          <w:szCs w:val="24"/>
        </w:rPr>
        <w:t xml:space="preserve"> and </w:t>
      </w:r>
      <w:r w:rsidR="00BD4C2C" w:rsidRPr="00215990">
        <w:rPr>
          <w:rFonts w:ascii="Times New Roman" w:hAnsi="Times New Roman" w:cs="Times New Roman"/>
          <w:sz w:val="24"/>
          <w:szCs w:val="24"/>
        </w:rPr>
        <w:t>epidemiologic</w:t>
      </w:r>
      <w:r w:rsidR="00B30426" w:rsidRPr="00215990">
        <w:rPr>
          <w:rFonts w:ascii="Times New Roman" w:hAnsi="Times New Roman" w:cs="Times New Roman"/>
          <w:sz w:val="24"/>
          <w:szCs w:val="24"/>
        </w:rPr>
        <w:t>al</w:t>
      </w:r>
      <w:r w:rsidR="00BD4C2C" w:rsidRPr="00215990">
        <w:rPr>
          <w:rFonts w:ascii="Times New Roman" w:hAnsi="Times New Roman" w:cs="Times New Roman"/>
          <w:sz w:val="24"/>
          <w:szCs w:val="24"/>
        </w:rPr>
        <w:t xml:space="preserve"> approaches</w:t>
      </w:r>
      <w:r w:rsidR="00D82E76" w:rsidRPr="00215990">
        <w:rPr>
          <w:rFonts w:ascii="Times New Roman" w:hAnsi="Times New Roman" w:cs="Times New Roman"/>
          <w:sz w:val="24"/>
          <w:szCs w:val="24"/>
        </w:rPr>
        <w:t>.</w:t>
      </w:r>
    </w:p>
    <w:p w14:paraId="4BDF96AE" w14:textId="3E33FA78" w:rsidR="00AC1410" w:rsidRPr="00215990" w:rsidRDefault="00AC1410" w:rsidP="00AC1410">
      <w:pPr>
        <w:spacing w:line="480" w:lineRule="auto"/>
        <w:rPr>
          <w:rFonts w:ascii="Times New Roman" w:hAnsi="Times New Roman" w:cs="Times New Roman"/>
          <w:sz w:val="24"/>
          <w:szCs w:val="24"/>
        </w:rPr>
      </w:pPr>
      <w:r w:rsidRPr="00215990">
        <w:rPr>
          <w:rFonts w:ascii="Times New Roman" w:hAnsi="Times New Roman" w:cs="Times New Roman"/>
          <w:sz w:val="24"/>
          <w:szCs w:val="24"/>
        </w:rPr>
        <w:t xml:space="preserve">Secondly, this study highlights the current absence of high-quality </w:t>
      </w:r>
      <w:r w:rsidR="00BD4C2C" w:rsidRPr="00215990">
        <w:rPr>
          <w:rFonts w:ascii="Times New Roman" w:hAnsi="Times New Roman" w:cs="Times New Roman"/>
          <w:sz w:val="24"/>
          <w:szCs w:val="24"/>
        </w:rPr>
        <w:t>and fine-scale virus-host pathogen interaction</w:t>
      </w:r>
      <w:r w:rsidR="00D82E76" w:rsidRPr="00215990">
        <w:rPr>
          <w:rFonts w:ascii="Times New Roman" w:hAnsi="Times New Roman" w:cs="Times New Roman"/>
          <w:sz w:val="24"/>
          <w:szCs w:val="24"/>
        </w:rPr>
        <w:t xml:space="preserve"> </w:t>
      </w:r>
      <w:r w:rsidRPr="00215990">
        <w:rPr>
          <w:rFonts w:ascii="Times New Roman" w:hAnsi="Times New Roman" w:cs="Times New Roman"/>
          <w:sz w:val="24"/>
          <w:szCs w:val="24"/>
        </w:rPr>
        <w:t>data in some areas, particularly at the</w:t>
      </w:r>
      <w:r w:rsidR="00BD4C2C" w:rsidRPr="00215990">
        <w:rPr>
          <w:rFonts w:ascii="Times New Roman" w:hAnsi="Times New Roman" w:cs="Times New Roman"/>
          <w:sz w:val="24"/>
          <w:szCs w:val="24"/>
        </w:rPr>
        <w:t xml:space="preserve"> cellular/subcellular level</w:t>
      </w:r>
      <w:r w:rsidR="00D82E76" w:rsidRPr="00215990">
        <w:rPr>
          <w:rFonts w:ascii="Times New Roman" w:hAnsi="Times New Roman" w:cs="Times New Roman"/>
          <w:sz w:val="24"/>
          <w:szCs w:val="24"/>
        </w:rPr>
        <w:t xml:space="preserve">. </w:t>
      </w:r>
      <w:r w:rsidRPr="00215990">
        <w:rPr>
          <w:rFonts w:ascii="Times New Roman" w:hAnsi="Times New Roman" w:cs="Times New Roman"/>
          <w:sz w:val="24"/>
          <w:szCs w:val="24"/>
        </w:rPr>
        <w:t xml:space="preserve">This calls for more </w:t>
      </w:r>
      <w:commentRangeStart w:id="30"/>
      <w:r w:rsidRPr="00215990">
        <w:rPr>
          <w:rFonts w:ascii="Times New Roman" w:hAnsi="Times New Roman" w:cs="Times New Roman"/>
          <w:sz w:val="24"/>
          <w:szCs w:val="24"/>
        </w:rPr>
        <w:t xml:space="preserve">collaboration and focused efforts among the scientific community to identify receptors which may be indicative of spillover risk. Elucidating </w:t>
      </w:r>
      <w:commentRangeEnd w:id="30"/>
      <w:r w:rsidR="00BD4C2C" w:rsidRPr="00215990">
        <w:rPr>
          <w:rStyle w:val="CommentReference"/>
          <w:rFonts w:ascii="Times New Roman" w:hAnsi="Times New Roman" w:cs="Times New Roman"/>
          <w:sz w:val="24"/>
          <w:szCs w:val="24"/>
        </w:rPr>
        <w:commentReference w:id="30"/>
      </w:r>
      <w:r w:rsidRPr="00215990">
        <w:rPr>
          <w:rFonts w:ascii="Times New Roman" w:hAnsi="Times New Roman" w:cs="Times New Roman"/>
          <w:sz w:val="24"/>
          <w:szCs w:val="24"/>
        </w:rPr>
        <w:t xml:space="preserve">the potential role of pathogenesis in cross species transmission can raise the possibility of trying to include this data into predictive frameworks of </w:t>
      </w:r>
      <w:r w:rsidR="00B30426" w:rsidRPr="00215990">
        <w:rPr>
          <w:rFonts w:ascii="Times New Roman" w:hAnsi="Times New Roman" w:cs="Times New Roman"/>
          <w:sz w:val="24"/>
          <w:szCs w:val="24"/>
        </w:rPr>
        <w:t xml:space="preserve">cross species </w:t>
      </w:r>
      <w:r w:rsidR="00215990" w:rsidRPr="00215990">
        <w:rPr>
          <w:rFonts w:ascii="Times New Roman" w:hAnsi="Times New Roman" w:cs="Times New Roman"/>
          <w:sz w:val="24"/>
          <w:szCs w:val="24"/>
        </w:rPr>
        <w:t>transmission</w:t>
      </w:r>
      <w:r w:rsidR="00B30426" w:rsidRPr="00215990">
        <w:rPr>
          <w:rFonts w:ascii="Times New Roman" w:hAnsi="Times New Roman" w:cs="Times New Roman"/>
          <w:sz w:val="24"/>
          <w:szCs w:val="24"/>
        </w:rPr>
        <w:t xml:space="preserve"> </w:t>
      </w:r>
      <w:r w:rsidRPr="00215990">
        <w:rPr>
          <w:rFonts w:ascii="Times New Roman" w:hAnsi="Times New Roman" w:cs="Times New Roman"/>
          <w:sz w:val="24"/>
          <w:szCs w:val="24"/>
        </w:rPr>
        <w:t xml:space="preserve">r </w:t>
      </w:r>
      <w:commentRangeStart w:id="31"/>
      <w:r w:rsidRPr="00215990">
        <w:rPr>
          <w:rFonts w:ascii="Times New Roman" w:hAnsi="Times New Roman" w:cs="Times New Roman"/>
          <w:sz w:val="24"/>
          <w:szCs w:val="24"/>
        </w:rPr>
        <w:t>risk</w:t>
      </w:r>
      <w:commentRangeEnd w:id="31"/>
      <w:r w:rsidR="00BD4C2C" w:rsidRPr="00215990">
        <w:rPr>
          <w:rStyle w:val="CommentReference"/>
          <w:rFonts w:ascii="Times New Roman" w:hAnsi="Times New Roman" w:cs="Times New Roman"/>
          <w:sz w:val="24"/>
          <w:szCs w:val="24"/>
        </w:rPr>
        <w:commentReference w:id="31"/>
      </w:r>
      <w:r w:rsidRPr="00215990">
        <w:rPr>
          <w:rFonts w:ascii="Times New Roman" w:hAnsi="Times New Roman" w:cs="Times New Roman"/>
          <w:sz w:val="24"/>
          <w:szCs w:val="24"/>
        </w:rPr>
        <w:t>.</w:t>
      </w:r>
      <w:commentRangeStart w:id="32"/>
      <w:commentRangeEnd w:id="32"/>
      <w:r w:rsidRPr="00215990">
        <w:rPr>
          <w:rStyle w:val="CommentReference"/>
          <w:rFonts w:ascii="Times New Roman" w:hAnsi="Times New Roman" w:cs="Times New Roman"/>
          <w:sz w:val="24"/>
          <w:szCs w:val="24"/>
        </w:rPr>
        <w:commentReference w:id="32"/>
      </w:r>
    </w:p>
    <w:p w14:paraId="07B915C1" w14:textId="77777777" w:rsidR="00BD4C2C" w:rsidRPr="00215990" w:rsidRDefault="00BD4C2C" w:rsidP="00AC1410">
      <w:pPr>
        <w:spacing w:line="480" w:lineRule="auto"/>
        <w:rPr>
          <w:rFonts w:ascii="Times New Roman" w:hAnsi="Times New Roman" w:cs="Times New Roman"/>
          <w:sz w:val="20"/>
          <w:szCs w:val="20"/>
        </w:rPr>
      </w:pPr>
    </w:p>
    <w:p w14:paraId="1CC884D3" w14:textId="77777777" w:rsidR="00BD4C2C" w:rsidRPr="00215990" w:rsidRDefault="00BD4C2C" w:rsidP="00AC1410">
      <w:pPr>
        <w:spacing w:line="480" w:lineRule="auto"/>
        <w:rPr>
          <w:rFonts w:ascii="Times New Roman" w:hAnsi="Times New Roman" w:cs="Times New Roman"/>
          <w:sz w:val="20"/>
          <w:szCs w:val="20"/>
        </w:rPr>
      </w:pPr>
    </w:p>
    <w:p w14:paraId="6F6B29C4" w14:textId="796A5755" w:rsidR="005A39E3" w:rsidRPr="00215990" w:rsidRDefault="005A39E3" w:rsidP="00AA6AB3">
      <w:pPr>
        <w:pStyle w:val="NormalWeb"/>
        <w:spacing w:before="180" w:beforeAutospacing="0" w:after="180" w:afterAutospacing="0" w:line="480" w:lineRule="auto"/>
        <w:rPr>
          <w:b/>
          <w:bCs/>
          <w:sz w:val="20"/>
          <w:szCs w:val="20"/>
        </w:rPr>
      </w:pPr>
    </w:p>
    <w:p w14:paraId="33BA45FA" w14:textId="3315C43F" w:rsidR="008104FE" w:rsidRPr="00215990" w:rsidRDefault="008104FE"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p>
    <w:p w14:paraId="651665C6" w14:textId="5FF07CB9" w:rsidR="008104FE" w:rsidRPr="00215990" w:rsidRDefault="008104FE"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p>
    <w:p w14:paraId="27EDAB30" w14:textId="45D059EC" w:rsidR="008104FE" w:rsidRPr="00215990" w:rsidRDefault="008104FE" w:rsidP="00AA6AB3">
      <w:pPr>
        <w:pStyle w:val="NormalWeb"/>
        <w:spacing w:before="180" w:beforeAutospacing="0" w:after="180" w:afterAutospacing="0" w:line="480" w:lineRule="auto"/>
        <w:rPr>
          <w:rFonts w:ascii="Arial" w:hAnsi="Arial" w:cs="Arial"/>
          <w:b/>
          <w:bCs/>
          <w:sz w:val="20"/>
          <w:szCs w:val="20"/>
        </w:rPr>
      </w:pPr>
    </w:p>
    <w:p w14:paraId="30BE722D" w14:textId="73F2EA9C" w:rsidR="005A39E3" w:rsidRPr="00215990" w:rsidRDefault="005A39E3" w:rsidP="00AA6AB3">
      <w:pPr>
        <w:pStyle w:val="NormalWeb"/>
        <w:spacing w:before="180" w:beforeAutospacing="0" w:after="180" w:afterAutospacing="0" w:line="480" w:lineRule="auto"/>
        <w:rPr>
          <w:rFonts w:ascii="Arial" w:hAnsi="Arial" w:cs="Arial"/>
          <w:b/>
          <w:bCs/>
          <w:sz w:val="20"/>
          <w:szCs w:val="20"/>
        </w:rPr>
      </w:pPr>
      <w:r w:rsidRPr="00215990">
        <w:rPr>
          <w:rFonts w:ascii="Arial" w:hAnsi="Arial" w:cs="Arial"/>
          <w:b/>
          <w:bCs/>
          <w:sz w:val="20"/>
          <w:szCs w:val="20"/>
        </w:rPr>
        <w:t>Supplementary Materials</w:t>
      </w:r>
    </w:p>
    <w:tbl>
      <w:tblPr>
        <w:tblStyle w:val="TableGrid"/>
        <w:tblW w:w="9493" w:type="dxa"/>
        <w:tblLook w:val="04A0" w:firstRow="1" w:lastRow="0" w:firstColumn="1" w:lastColumn="0" w:noHBand="0" w:noVBand="1"/>
      </w:tblPr>
      <w:tblGrid>
        <w:gridCol w:w="3527"/>
        <w:gridCol w:w="1815"/>
        <w:gridCol w:w="1853"/>
        <w:gridCol w:w="2298"/>
      </w:tblGrid>
      <w:tr w:rsidR="00DF326F" w:rsidRPr="00215990" w14:paraId="137163A6" w14:textId="77777777" w:rsidTr="00521761">
        <w:trPr>
          <w:trHeight w:val="290"/>
        </w:trPr>
        <w:tc>
          <w:tcPr>
            <w:tcW w:w="3527" w:type="dxa"/>
            <w:noWrap/>
            <w:hideMark/>
          </w:tcPr>
          <w:p w14:paraId="5A09BE93" w14:textId="77777777" w:rsidR="00DF326F" w:rsidRPr="00215990" w:rsidRDefault="00DF326F">
            <w:pPr>
              <w:rPr>
                <w:b/>
                <w:bCs/>
              </w:rPr>
            </w:pPr>
            <w:r w:rsidRPr="00215990">
              <w:rPr>
                <w:b/>
                <w:bCs/>
              </w:rPr>
              <w:t>Virus_Name</w:t>
            </w:r>
          </w:p>
        </w:tc>
        <w:tc>
          <w:tcPr>
            <w:tcW w:w="1815" w:type="dxa"/>
            <w:noWrap/>
            <w:hideMark/>
          </w:tcPr>
          <w:p w14:paraId="42E0E2BF" w14:textId="77777777" w:rsidR="00DF326F" w:rsidRPr="00215990" w:rsidRDefault="00DF326F">
            <w:pPr>
              <w:rPr>
                <w:b/>
                <w:bCs/>
              </w:rPr>
            </w:pPr>
            <w:r w:rsidRPr="00215990">
              <w:rPr>
                <w:b/>
                <w:bCs/>
              </w:rPr>
              <w:t>Order</w:t>
            </w:r>
          </w:p>
        </w:tc>
        <w:tc>
          <w:tcPr>
            <w:tcW w:w="1853" w:type="dxa"/>
            <w:noWrap/>
            <w:hideMark/>
          </w:tcPr>
          <w:p w14:paraId="48678EF4" w14:textId="77777777" w:rsidR="00DF326F" w:rsidRPr="00215990" w:rsidRDefault="00DF326F">
            <w:pPr>
              <w:rPr>
                <w:b/>
                <w:bCs/>
              </w:rPr>
            </w:pPr>
            <w:r w:rsidRPr="00215990">
              <w:rPr>
                <w:b/>
                <w:bCs/>
              </w:rPr>
              <w:t>Family</w:t>
            </w:r>
          </w:p>
        </w:tc>
        <w:tc>
          <w:tcPr>
            <w:tcW w:w="2298" w:type="dxa"/>
            <w:noWrap/>
            <w:hideMark/>
          </w:tcPr>
          <w:p w14:paraId="47E4111D" w14:textId="77777777" w:rsidR="00DF326F" w:rsidRPr="00215990" w:rsidRDefault="00DF326F">
            <w:pPr>
              <w:rPr>
                <w:b/>
                <w:bCs/>
              </w:rPr>
            </w:pPr>
            <w:r w:rsidRPr="00215990">
              <w:rPr>
                <w:b/>
                <w:bCs/>
              </w:rPr>
              <w:t>Genus</w:t>
            </w:r>
          </w:p>
        </w:tc>
      </w:tr>
      <w:tr w:rsidR="00DF326F" w:rsidRPr="00215990" w14:paraId="736BCF02" w14:textId="77777777" w:rsidTr="00521761">
        <w:trPr>
          <w:trHeight w:val="290"/>
        </w:trPr>
        <w:tc>
          <w:tcPr>
            <w:tcW w:w="3527" w:type="dxa"/>
            <w:noWrap/>
            <w:hideMark/>
          </w:tcPr>
          <w:p w14:paraId="0008902E" w14:textId="77777777" w:rsidR="00DF326F" w:rsidRPr="00215990" w:rsidRDefault="00DF326F">
            <w:r w:rsidRPr="00215990">
              <w:t>Australian Bat Lyssavirus</w:t>
            </w:r>
          </w:p>
        </w:tc>
        <w:tc>
          <w:tcPr>
            <w:tcW w:w="1815" w:type="dxa"/>
            <w:noWrap/>
            <w:hideMark/>
          </w:tcPr>
          <w:p w14:paraId="638FE304" w14:textId="77777777" w:rsidR="00DF326F" w:rsidRPr="00215990" w:rsidRDefault="00DF326F">
            <w:r w:rsidRPr="00215990">
              <w:t>Mononegavirales</w:t>
            </w:r>
          </w:p>
        </w:tc>
        <w:tc>
          <w:tcPr>
            <w:tcW w:w="1853" w:type="dxa"/>
            <w:noWrap/>
            <w:hideMark/>
          </w:tcPr>
          <w:p w14:paraId="2204F409" w14:textId="77777777" w:rsidR="00DF326F" w:rsidRPr="00215990" w:rsidRDefault="00DF326F">
            <w:r w:rsidRPr="00215990">
              <w:t>Rhabdoviridae</w:t>
            </w:r>
          </w:p>
        </w:tc>
        <w:tc>
          <w:tcPr>
            <w:tcW w:w="2298" w:type="dxa"/>
            <w:noWrap/>
            <w:hideMark/>
          </w:tcPr>
          <w:p w14:paraId="3312CDBE" w14:textId="77777777" w:rsidR="00DF326F" w:rsidRPr="00215990" w:rsidRDefault="00DF326F">
            <w:r w:rsidRPr="00215990">
              <w:t>Lyssavirus</w:t>
            </w:r>
          </w:p>
        </w:tc>
      </w:tr>
      <w:tr w:rsidR="00DF326F" w:rsidRPr="00215990" w14:paraId="6FDAF6AC" w14:textId="77777777" w:rsidTr="00521761">
        <w:trPr>
          <w:trHeight w:val="290"/>
        </w:trPr>
        <w:tc>
          <w:tcPr>
            <w:tcW w:w="3527" w:type="dxa"/>
            <w:noWrap/>
            <w:hideMark/>
          </w:tcPr>
          <w:p w14:paraId="09F16987" w14:textId="77777777" w:rsidR="00DF326F" w:rsidRPr="00215990" w:rsidRDefault="00DF326F">
            <w:r w:rsidRPr="00215990">
              <w:t>Avastrovirus</w:t>
            </w:r>
          </w:p>
        </w:tc>
        <w:tc>
          <w:tcPr>
            <w:tcW w:w="1815" w:type="dxa"/>
            <w:noWrap/>
            <w:hideMark/>
          </w:tcPr>
          <w:p w14:paraId="0D6A25CE" w14:textId="77777777" w:rsidR="00DF326F" w:rsidRPr="00215990" w:rsidRDefault="00DF326F">
            <w:r w:rsidRPr="00215990">
              <w:t>Stellavirales</w:t>
            </w:r>
          </w:p>
        </w:tc>
        <w:tc>
          <w:tcPr>
            <w:tcW w:w="1853" w:type="dxa"/>
            <w:noWrap/>
            <w:hideMark/>
          </w:tcPr>
          <w:p w14:paraId="3C39076F" w14:textId="715E8E52" w:rsidR="00DF326F" w:rsidRPr="00215990" w:rsidRDefault="00DF326F">
            <w:r w:rsidRPr="00215990">
              <w:t>Astroviridae</w:t>
            </w:r>
          </w:p>
        </w:tc>
        <w:tc>
          <w:tcPr>
            <w:tcW w:w="2298" w:type="dxa"/>
            <w:noWrap/>
            <w:hideMark/>
          </w:tcPr>
          <w:p w14:paraId="72DEFE9E" w14:textId="6B24B408" w:rsidR="00DF326F" w:rsidRPr="00215990" w:rsidRDefault="00DF326F">
            <w:r w:rsidRPr="00215990">
              <w:t>Avastrovirus</w:t>
            </w:r>
          </w:p>
        </w:tc>
      </w:tr>
      <w:tr w:rsidR="00DF326F" w:rsidRPr="00215990" w14:paraId="7E4D99F0" w14:textId="77777777" w:rsidTr="00521761">
        <w:trPr>
          <w:trHeight w:val="290"/>
        </w:trPr>
        <w:tc>
          <w:tcPr>
            <w:tcW w:w="3527" w:type="dxa"/>
            <w:noWrap/>
            <w:hideMark/>
          </w:tcPr>
          <w:p w14:paraId="3E360751" w14:textId="77777777" w:rsidR="00DF326F" w:rsidRPr="00215990" w:rsidRDefault="00DF326F">
            <w:r w:rsidRPr="00215990">
              <w:t>Border Disease Virus</w:t>
            </w:r>
          </w:p>
        </w:tc>
        <w:tc>
          <w:tcPr>
            <w:tcW w:w="1815" w:type="dxa"/>
            <w:noWrap/>
            <w:hideMark/>
          </w:tcPr>
          <w:p w14:paraId="39C37861" w14:textId="77777777" w:rsidR="00DF326F" w:rsidRPr="00215990" w:rsidRDefault="00DF326F">
            <w:r w:rsidRPr="00215990">
              <w:t>Amarillovirales</w:t>
            </w:r>
          </w:p>
        </w:tc>
        <w:tc>
          <w:tcPr>
            <w:tcW w:w="1853" w:type="dxa"/>
            <w:noWrap/>
            <w:hideMark/>
          </w:tcPr>
          <w:p w14:paraId="1AEE05CB" w14:textId="77777777" w:rsidR="00DF326F" w:rsidRPr="00215990" w:rsidRDefault="00DF326F">
            <w:r w:rsidRPr="00215990">
              <w:t>Flaviviridae</w:t>
            </w:r>
          </w:p>
        </w:tc>
        <w:tc>
          <w:tcPr>
            <w:tcW w:w="2298" w:type="dxa"/>
            <w:noWrap/>
            <w:hideMark/>
          </w:tcPr>
          <w:p w14:paraId="38610D72" w14:textId="77777777" w:rsidR="00DF326F" w:rsidRPr="00215990" w:rsidRDefault="00DF326F">
            <w:r w:rsidRPr="00215990">
              <w:t>Pestivirus</w:t>
            </w:r>
          </w:p>
        </w:tc>
      </w:tr>
      <w:tr w:rsidR="00DF326F" w:rsidRPr="00215990" w14:paraId="3271528D" w14:textId="77777777" w:rsidTr="00521761">
        <w:trPr>
          <w:trHeight w:val="290"/>
        </w:trPr>
        <w:tc>
          <w:tcPr>
            <w:tcW w:w="3527" w:type="dxa"/>
            <w:noWrap/>
            <w:hideMark/>
          </w:tcPr>
          <w:p w14:paraId="02178FFE" w14:textId="77777777" w:rsidR="00DF326F" w:rsidRPr="00215990" w:rsidRDefault="00DF326F">
            <w:r w:rsidRPr="00215990">
              <w:t>Borna Disease Virus 1</w:t>
            </w:r>
          </w:p>
        </w:tc>
        <w:tc>
          <w:tcPr>
            <w:tcW w:w="1815" w:type="dxa"/>
            <w:noWrap/>
            <w:hideMark/>
          </w:tcPr>
          <w:p w14:paraId="5CFBA3DE" w14:textId="77777777" w:rsidR="00DF326F" w:rsidRPr="00215990" w:rsidRDefault="00DF326F">
            <w:r w:rsidRPr="00215990">
              <w:t>Mononegavirales</w:t>
            </w:r>
          </w:p>
        </w:tc>
        <w:tc>
          <w:tcPr>
            <w:tcW w:w="1853" w:type="dxa"/>
            <w:noWrap/>
            <w:hideMark/>
          </w:tcPr>
          <w:p w14:paraId="3CCA5604" w14:textId="0A9B974F" w:rsidR="00DF326F" w:rsidRPr="00215990" w:rsidRDefault="00DF326F">
            <w:r w:rsidRPr="00215990">
              <w:t>Bornaviridae</w:t>
            </w:r>
          </w:p>
        </w:tc>
        <w:tc>
          <w:tcPr>
            <w:tcW w:w="2298" w:type="dxa"/>
            <w:noWrap/>
            <w:hideMark/>
          </w:tcPr>
          <w:p w14:paraId="3952A42E" w14:textId="7329C080" w:rsidR="00DF326F" w:rsidRPr="00215990" w:rsidRDefault="00DF326F">
            <w:r w:rsidRPr="00215990">
              <w:t>Orthobornavirus</w:t>
            </w:r>
          </w:p>
        </w:tc>
      </w:tr>
      <w:tr w:rsidR="00DF326F" w:rsidRPr="00215990" w14:paraId="31BAED8B" w14:textId="77777777" w:rsidTr="00521761">
        <w:trPr>
          <w:trHeight w:val="290"/>
        </w:trPr>
        <w:tc>
          <w:tcPr>
            <w:tcW w:w="3527" w:type="dxa"/>
            <w:noWrap/>
            <w:hideMark/>
          </w:tcPr>
          <w:p w14:paraId="4078BCE5" w14:textId="77777777" w:rsidR="00DF326F" w:rsidRPr="00215990" w:rsidRDefault="00DF326F">
            <w:r w:rsidRPr="00215990">
              <w:t>Bovine Coronavirus</w:t>
            </w:r>
          </w:p>
        </w:tc>
        <w:tc>
          <w:tcPr>
            <w:tcW w:w="1815" w:type="dxa"/>
            <w:noWrap/>
            <w:hideMark/>
          </w:tcPr>
          <w:p w14:paraId="72F37694" w14:textId="77777777" w:rsidR="00DF326F" w:rsidRPr="00215990" w:rsidRDefault="00DF326F">
            <w:r w:rsidRPr="00215990">
              <w:t>Nidovirales</w:t>
            </w:r>
          </w:p>
        </w:tc>
        <w:tc>
          <w:tcPr>
            <w:tcW w:w="1853" w:type="dxa"/>
            <w:noWrap/>
            <w:hideMark/>
          </w:tcPr>
          <w:p w14:paraId="0119005C" w14:textId="38AA9E5E" w:rsidR="00DF326F" w:rsidRPr="00215990" w:rsidRDefault="00DF326F">
            <w:r w:rsidRPr="00215990">
              <w:t>Coronaviridae</w:t>
            </w:r>
          </w:p>
        </w:tc>
        <w:tc>
          <w:tcPr>
            <w:tcW w:w="2298" w:type="dxa"/>
            <w:noWrap/>
            <w:hideMark/>
          </w:tcPr>
          <w:p w14:paraId="372F6ED0" w14:textId="46E4212E" w:rsidR="00DF326F" w:rsidRPr="00215990" w:rsidRDefault="00DF326F">
            <w:r w:rsidRPr="00215990">
              <w:t>Betacoronavirus</w:t>
            </w:r>
          </w:p>
        </w:tc>
      </w:tr>
      <w:tr w:rsidR="00DF326F" w:rsidRPr="00215990" w14:paraId="51991F04" w14:textId="77777777" w:rsidTr="00521761">
        <w:trPr>
          <w:trHeight w:val="290"/>
        </w:trPr>
        <w:tc>
          <w:tcPr>
            <w:tcW w:w="3527" w:type="dxa"/>
            <w:noWrap/>
            <w:hideMark/>
          </w:tcPr>
          <w:p w14:paraId="6B37B37A" w14:textId="77777777" w:rsidR="00DF326F" w:rsidRPr="00215990" w:rsidRDefault="00DF326F">
            <w:r w:rsidRPr="00215990">
              <w:t>Bovine Leukemia Virus</w:t>
            </w:r>
          </w:p>
        </w:tc>
        <w:tc>
          <w:tcPr>
            <w:tcW w:w="1815" w:type="dxa"/>
            <w:noWrap/>
            <w:hideMark/>
          </w:tcPr>
          <w:p w14:paraId="52ED422F" w14:textId="77777777" w:rsidR="00DF326F" w:rsidRPr="00215990" w:rsidRDefault="00DF326F">
            <w:r w:rsidRPr="00215990">
              <w:t>Ortervirales</w:t>
            </w:r>
          </w:p>
        </w:tc>
        <w:tc>
          <w:tcPr>
            <w:tcW w:w="1853" w:type="dxa"/>
            <w:noWrap/>
            <w:hideMark/>
          </w:tcPr>
          <w:p w14:paraId="7310F072" w14:textId="1638E829" w:rsidR="00DF326F" w:rsidRPr="00215990" w:rsidRDefault="00DF326F">
            <w:r w:rsidRPr="00215990">
              <w:t>Retroviridae</w:t>
            </w:r>
          </w:p>
        </w:tc>
        <w:tc>
          <w:tcPr>
            <w:tcW w:w="2298" w:type="dxa"/>
            <w:noWrap/>
            <w:hideMark/>
          </w:tcPr>
          <w:p w14:paraId="6BE52A6A" w14:textId="4E7D65B4" w:rsidR="00DF326F" w:rsidRPr="00215990" w:rsidRDefault="00DF326F">
            <w:r w:rsidRPr="00215990">
              <w:t>Deltaretrovirus</w:t>
            </w:r>
          </w:p>
        </w:tc>
      </w:tr>
      <w:tr w:rsidR="00DF326F" w:rsidRPr="00215990" w14:paraId="6D9E67C1" w14:textId="77777777" w:rsidTr="00521761">
        <w:trPr>
          <w:trHeight w:val="290"/>
        </w:trPr>
        <w:tc>
          <w:tcPr>
            <w:tcW w:w="3527" w:type="dxa"/>
            <w:noWrap/>
            <w:hideMark/>
          </w:tcPr>
          <w:p w14:paraId="7A47B5B1" w14:textId="77777777" w:rsidR="00DF326F" w:rsidRPr="00215990" w:rsidRDefault="00DF326F">
            <w:r w:rsidRPr="00215990">
              <w:t>Bovine Viral Diarrhea Virus</w:t>
            </w:r>
          </w:p>
        </w:tc>
        <w:tc>
          <w:tcPr>
            <w:tcW w:w="1815" w:type="dxa"/>
            <w:noWrap/>
            <w:hideMark/>
          </w:tcPr>
          <w:p w14:paraId="2C122DF4" w14:textId="77777777" w:rsidR="00DF326F" w:rsidRPr="00215990" w:rsidRDefault="00DF326F">
            <w:r w:rsidRPr="00215990">
              <w:t>Amarillovirales</w:t>
            </w:r>
          </w:p>
        </w:tc>
        <w:tc>
          <w:tcPr>
            <w:tcW w:w="1853" w:type="dxa"/>
            <w:noWrap/>
            <w:hideMark/>
          </w:tcPr>
          <w:p w14:paraId="5079BDC9" w14:textId="77777777" w:rsidR="00DF326F" w:rsidRPr="00215990" w:rsidRDefault="00DF326F">
            <w:r w:rsidRPr="00215990">
              <w:t>Flaviviridae</w:t>
            </w:r>
          </w:p>
        </w:tc>
        <w:tc>
          <w:tcPr>
            <w:tcW w:w="2298" w:type="dxa"/>
            <w:noWrap/>
            <w:hideMark/>
          </w:tcPr>
          <w:p w14:paraId="6972A12F" w14:textId="77777777" w:rsidR="00DF326F" w:rsidRPr="00215990" w:rsidRDefault="00DF326F">
            <w:r w:rsidRPr="00215990">
              <w:t>Pestivirus</w:t>
            </w:r>
          </w:p>
        </w:tc>
      </w:tr>
      <w:tr w:rsidR="00DF326F" w:rsidRPr="00215990" w14:paraId="1D5F3F3C" w14:textId="77777777" w:rsidTr="00521761">
        <w:trPr>
          <w:trHeight w:val="290"/>
        </w:trPr>
        <w:tc>
          <w:tcPr>
            <w:tcW w:w="3527" w:type="dxa"/>
            <w:noWrap/>
            <w:hideMark/>
          </w:tcPr>
          <w:p w14:paraId="70FF5597" w14:textId="77777777" w:rsidR="00DF326F" w:rsidRPr="00215990" w:rsidRDefault="00DF326F">
            <w:r w:rsidRPr="00215990">
              <w:t>Canine Adenovirus 1</w:t>
            </w:r>
          </w:p>
        </w:tc>
        <w:tc>
          <w:tcPr>
            <w:tcW w:w="1815" w:type="dxa"/>
            <w:noWrap/>
            <w:hideMark/>
          </w:tcPr>
          <w:p w14:paraId="0E837313" w14:textId="77777777" w:rsidR="00DF326F" w:rsidRPr="00215990" w:rsidRDefault="00DF326F">
            <w:r w:rsidRPr="00215990">
              <w:t>Rowavirales</w:t>
            </w:r>
          </w:p>
        </w:tc>
        <w:tc>
          <w:tcPr>
            <w:tcW w:w="1853" w:type="dxa"/>
            <w:noWrap/>
            <w:hideMark/>
          </w:tcPr>
          <w:p w14:paraId="63E2650F" w14:textId="72FE24EB" w:rsidR="00DF326F" w:rsidRPr="00215990" w:rsidRDefault="00DF326F">
            <w:r w:rsidRPr="00215990">
              <w:t>Adenoviridae</w:t>
            </w:r>
          </w:p>
        </w:tc>
        <w:tc>
          <w:tcPr>
            <w:tcW w:w="2298" w:type="dxa"/>
            <w:noWrap/>
            <w:hideMark/>
          </w:tcPr>
          <w:p w14:paraId="7F4BE363" w14:textId="695C7EAB" w:rsidR="00DF326F" w:rsidRPr="00215990" w:rsidRDefault="00DF326F">
            <w:r w:rsidRPr="00215990">
              <w:t>Mastadenovirus</w:t>
            </w:r>
          </w:p>
        </w:tc>
      </w:tr>
      <w:tr w:rsidR="00DF326F" w:rsidRPr="00215990" w14:paraId="55D03495" w14:textId="77777777" w:rsidTr="00521761">
        <w:trPr>
          <w:trHeight w:val="290"/>
        </w:trPr>
        <w:tc>
          <w:tcPr>
            <w:tcW w:w="3527" w:type="dxa"/>
            <w:noWrap/>
            <w:hideMark/>
          </w:tcPr>
          <w:p w14:paraId="6A09946C" w14:textId="77777777" w:rsidR="00DF326F" w:rsidRPr="00215990" w:rsidRDefault="00DF326F">
            <w:r w:rsidRPr="00215990">
              <w:t>Canine Distemper Virus</w:t>
            </w:r>
          </w:p>
        </w:tc>
        <w:tc>
          <w:tcPr>
            <w:tcW w:w="1815" w:type="dxa"/>
            <w:noWrap/>
            <w:hideMark/>
          </w:tcPr>
          <w:p w14:paraId="0C8FD2D9" w14:textId="77777777" w:rsidR="00DF326F" w:rsidRPr="00215990" w:rsidRDefault="00DF326F">
            <w:r w:rsidRPr="00215990">
              <w:t>Mononegavirales</w:t>
            </w:r>
          </w:p>
        </w:tc>
        <w:tc>
          <w:tcPr>
            <w:tcW w:w="1853" w:type="dxa"/>
            <w:noWrap/>
            <w:hideMark/>
          </w:tcPr>
          <w:p w14:paraId="0498799F" w14:textId="77777777" w:rsidR="00DF326F" w:rsidRPr="00215990" w:rsidRDefault="00DF326F">
            <w:r w:rsidRPr="00215990">
              <w:t>Paramyxoviridae</w:t>
            </w:r>
          </w:p>
        </w:tc>
        <w:tc>
          <w:tcPr>
            <w:tcW w:w="2298" w:type="dxa"/>
            <w:noWrap/>
            <w:hideMark/>
          </w:tcPr>
          <w:p w14:paraId="687E715F" w14:textId="77777777" w:rsidR="00DF326F" w:rsidRPr="00215990" w:rsidRDefault="00DF326F">
            <w:r w:rsidRPr="00215990">
              <w:t>Morbillivirus</w:t>
            </w:r>
          </w:p>
        </w:tc>
      </w:tr>
      <w:tr w:rsidR="00DF326F" w:rsidRPr="00215990" w14:paraId="160EE3E2" w14:textId="77777777" w:rsidTr="00521761">
        <w:trPr>
          <w:trHeight w:val="290"/>
        </w:trPr>
        <w:tc>
          <w:tcPr>
            <w:tcW w:w="3527" w:type="dxa"/>
            <w:noWrap/>
            <w:hideMark/>
          </w:tcPr>
          <w:p w14:paraId="2F7E27A0" w14:textId="77777777" w:rsidR="00DF326F" w:rsidRPr="00215990" w:rsidRDefault="00DF326F">
            <w:r w:rsidRPr="00215990">
              <w:t>Caprine Arthritis-Encephalitis Virus</w:t>
            </w:r>
          </w:p>
        </w:tc>
        <w:tc>
          <w:tcPr>
            <w:tcW w:w="1815" w:type="dxa"/>
            <w:noWrap/>
            <w:hideMark/>
          </w:tcPr>
          <w:p w14:paraId="15C2E365" w14:textId="77777777" w:rsidR="00DF326F" w:rsidRPr="00215990" w:rsidRDefault="00DF326F">
            <w:r w:rsidRPr="00215990">
              <w:t>Ortervirales</w:t>
            </w:r>
          </w:p>
        </w:tc>
        <w:tc>
          <w:tcPr>
            <w:tcW w:w="1853" w:type="dxa"/>
            <w:noWrap/>
            <w:hideMark/>
          </w:tcPr>
          <w:p w14:paraId="709A4AFE" w14:textId="35759322" w:rsidR="00DF326F" w:rsidRPr="00215990" w:rsidRDefault="00DF326F">
            <w:r w:rsidRPr="00215990">
              <w:t>Retroviridae</w:t>
            </w:r>
          </w:p>
        </w:tc>
        <w:tc>
          <w:tcPr>
            <w:tcW w:w="2298" w:type="dxa"/>
            <w:noWrap/>
            <w:hideMark/>
          </w:tcPr>
          <w:p w14:paraId="6A3BE00B" w14:textId="0A6B8BDF" w:rsidR="00DF326F" w:rsidRPr="00215990" w:rsidRDefault="00DF326F">
            <w:r w:rsidRPr="00215990">
              <w:t>Lentivirus</w:t>
            </w:r>
          </w:p>
        </w:tc>
      </w:tr>
      <w:tr w:rsidR="00DF326F" w:rsidRPr="00215990" w14:paraId="74887311" w14:textId="77777777" w:rsidTr="00521761">
        <w:trPr>
          <w:trHeight w:val="290"/>
        </w:trPr>
        <w:tc>
          <w:tcPr>
            <w:tcW w:w="3527" w:type="dxa"/>
            <w:noWrap/>
            <w:hideMark/>
          </w:tcPr>
          <w:p w14:paraId="54491F6E" w14:textId="77777777" w:rsidR="00DF326F" w:rsidRPr="00215990" w:rsidRDefault="00DF326F">
            <w:r w:rsidRPr="00215990">
              <w:lastRenderedPageBreak/>
              <w:t>Coxsackie B3 Virus</w:t>
            </w:r>
          </w:p>
        </w:tc>
        <w:tc>
          <w:tcPr>
            <w:tcW w:w="1815" w:type="dxa"/>
            <w:noWrap/>
            <w:hideMark/>
          </w:tcPr>
          <w:p w14:paraId="14479FFF" w14:textId="77777777" w:rsidR="00DF326F" w:rsidRPr="00215990" w:rsidRDefault="00DF326F">
            <w:r w:rsidRPr="00215990">
              <w:t>Picornavirales</w:t>
            </w:r>
          </w:p>
        </w:tc>
        <w:tc>
          <w:tcPr>
            <w:tcW w:w="1853" w:type="dxa"/>
            <w:noWrap/>
            <w:hideMark/>
          </w:tcPr>
          <w:p w14:paraId="1AD1B5BB" w14:textId="77777777" w:rsidR="00DF326F" w:rsidRPr="00215990" w:rsidRDefault="00DF326F">
            <w:r w:rsidRPr="00215990">
              <w:t>Picornaviridae</w:t>
            </w:r>
          </w:p>
        </w:tc>
        <w:tc>
          <w:tcPr>
            <w:tcW w:w="2298" w:type="dxa"/>
            <w:noWrap/>
            <w:hideMark/>
          </w:tcPr>
          <w:p w14:paraId="7A359455" w14:textId="1AA32A42" w:rsidR="00DF326F" w:rsidRPr="00215990" w:rsidRDefault="00DF326F">
            <w:r w:rsidRPr="00215990">
              <w:t>Enterovirus</w:t>
            </w:r>
          </w:p>
        </w:tc>
      </w:tr>
      <w:tr w:rsidR="00DF326F" w:rsidRPr="00215990" w14:paraId="30665225" w14:textId="77777777" w:rsidTr="00521761">
        <w:trPr>
          <w:trHeight w:val="290"/>
        </w:trPr>
        <w:tc>
          <w:tcPr>
            <w:tcW w:w="3527" w:type="dxa"/>
            <w:noWrap/>
            <w:hideMark/>
          </w:tcPr>
          <w:p w14:paraId="31B34C7C" w14:textId="77777777" w:rsidR="00DF326F" w:rsidRPr="00215990" w:rsidRDefault="00DF326F">
            <w:r w:rsidRPr="00215990">
              <w:t>Dolphin Morbilivirus</w:t>
            </w:r>
          </w:p>
        </w:tc>
        <w:tc>
          <w:tcPr>
            <w:tcW w:w="1815" w:type="dxa"/>
            <w:noWrap/>
            <w:hideMark/>
          </w:tcPr>
          <w:p w14:paraId="468A0DE2" w14:textId="77777777" w:rsidR="00DF326F" w:rsidRPr="00215990" w:rsidRDefault="00DF326F">
            <w:r w:rsidRPr="00215990">
              <w:t>Mononegavirales</w:t>
            </w:r>
          </w:p>
        </w:tc>
        <w:tc>
          <w:tcPr>
            <w:tcW w:w="1853" w:type="dxa"/>
            <w:noWrap/>
            <w:hideMark/>
          </w:tcPr>
          <w:p w14:paraId="394372F7" w14:textId="77777777" w:rsidR="00DF326F" w:rsidRPr="00215990" w:rsidRDefault="00DF326F">
            <w:r w:rsidRPr="00215990">
              <w:t>Paramyxoviridae</w:t>
            </w:r>
          </w:p>
        </w:tc>
        <w:tc>
          <w:tcPr>
            <w:tcW w:w="2298" w:type="dxa"/>
            <w:noWrap/>
            <w:hideMark/>
          </w:tcPr>
          <w:p w14:paraId="6B9E3BBA" w14:textId="77777777" w:rsidR="00DF326F" w:rsidRPr="00215990" w:rsidRDefault="00DF326F">
            <w:r w:rsidRPr="00215990">
              <w:t>Morbillivirus</w:t>
            </w:r>
          </w:p>
        </w:tc>
      </w:tr>
      <w:tr w:rsidR="00DF326F" w:rsidRPr="00215990" w14:paraId="587A0D19" w14:textId="77777777" w:rsidTr="00521761">
        <w:trPr>
          <w:trHeight w:val="290"/>
        </w:trPr>
        <w:tc>
          <w:tcPr>
            <w:tcW w:w="3527" w:type="dxa"/>
            <w:noWrap/>
            <w:hideMark/>
          </w:tcPr>
          <w:p w14:paraId="606A2DC8" w14:textId="77777777" w:rsidR="00DF326F" w:rsidRPr="00215990" w:rsidRDefault="00DF326F">
            <w:r w:rsidRPr="00215990">
              <w:t>Ebola Virus</w:t>
            </w:r>
          </w:p>
        </w:tc>
        <w:tc>
          <w:tcPr>
            <w:tcW w:w="1815" w:type="dxa"/>
            <w:noWrap/>
            <w:hideMark/>
          </w:tcPr>
          <w:p w14:paraId="646B316A" w14:textId="77777777" w:rsidR="00DF326F" w:rsidRPr="00215990" w:rsidRDefault="00DF326F">
            <w:r w:rsidRPr="00215990">
              <w:t>Mononegavirales</w:t>
            </w:r>
          </w:p>
        </w:tc>
        <w:tc>
          <w:tcPr>
            <w:tcW w:w="1853" w:type="dxa"/>
            <w:noWrap/>
            <w:hideMark/>
          </w:tcPr>
          <w:p w14:paraId="7F538E97" w14:textId="0725176A" w:rsidR="00DF326F" w:rsidRPr="00215990" w:rsidRDefault="00DF326F">
            <w:r w:rsidRPr="00215990">
              <w:t>Filoviridae</w:t>
            </w:r>
          </w:p>
        </w:tc>
        <w:tc>
          <w:tcPr>
            <w:tcW w:w="2298" w:type="dxa"/>
            <w:noWrap/>
            <w:hideMark/>
          </w:tcPr>
          <w:p w14:paraId="439223F3" w14:textId="5987D3D3" w:rsidR="00DF326F" w:rsidRPr="00215990" w:rsidRDefault="00DF326F">
            <w:r w:rsidRPr="00215990">
              <w:t>Ebolavirus</w:t>
            </w:r>
          </w:p>
        </w:tc>
      </w:tr>
      <w:tr w:rsidR="00DF326F" w:rsidRPr="00215990" w14:paraId="06F63154" w14:textId="77777777" w:rsidTr="00521761">
        <w:trPr>
          <w:trHeight w:val="290"/>
        </w:trPr>
        <w:tc>
          <w:tcPr>
            <w:tcW w:w="3527" w:type="dxa"/>
            <w:noWrap/>
            <w:hideMark/>
          </w:tcPr>
          <w:p w14:paraId="5D556088" w14:textId="77777777" w:rsidR="00DF326F" w:rsidRPr="00215990" w:rsidRDefault="00DF326F">
            <w:r w:rsidRPr="00215990">
              <w:t>Enterovirus C99</w:t>
            </w:r>
          </w:p>
        </w:tc>
        <w:tc>
          <w:tcPr>
            <w:tcW w:w="1815" w:type="dxa"/>
            <w:noWrap/>
            <w:hideMark/>
          </w:tcPr>
          <w:p w14:paraId="2F652330" w14:textId="77777777" w:rsidR="00DF326F" w:rsidRPr="00215990" w:rsidRDefault="00DF326F">
            <w:r w:rsidRPr="00215990">
              <w:t>Picornavirales</w:t>
            </w:r>
          </w:p>
        </w:tc>
        <w:tc>
          <w:tcPr>
            <w:tcW w:w="1853" w:type="dxa"/>
            <w:noWrap/>
            <w:hideMark/>
          </w:tcPr>
          <w:p w14:paraId="5603C3D9" w14:textId="77777777" w:rsidR="00DF326F" w:rsidRPr="00215990" w:rsidRDefault="00DF326F">
            <w:r w:rsidRPr="00215990">
              <w:t>Picornaviridae</w:t>
            </w:r>
          </w:p>
        </w:tc>
        <w:tc>
          <w:tcPr>
            <w:tcW w:w="2298" w:type="dxa"/>
            <w:noWrap/>
            <w:hideMark/>
          </w:tcPr>
          <w:p w14:paraId="697D4CBF" w14:textId="1336C9EA" w:rsidR="00DF326F" w:rsidRPr="00215990" w:rsidRDefault="00DF326F">
            <w:r w:rsidRPr="00215990">
              <w:t>Enterovirus</w:t>
            </w:r>
          </w:p>
        </w:tc>
      </w:tr>
      <w:tr w:rsidR="00DF326F" w:rsidRPr="00215990" w14:paraId="3BFF157D" w14:textId="77777777" w:rsidTr="00521761">
        <w:trPr>
          <w:trHeight w:val="290"/>
        </w:trPr>
        <w:tc>
          <w:tcPr>
            <w:tcW w:w="3527" w:type="dxa"/>
            <w:noWrap/>
            <w:hideMark/>
          </w:tcPr>
          <w:p w14:paraId="2DCF133F" w14:textId="77777777" w:rsidR="00DF326F" w:rsidRPr="00215990" w:rsidRDefault="00DF326F">
            <w:r w:rsidRPr="00215990">
              <w:t>European Bat Lyssavirus</w:t>
            </w:r>
          </w:p>
        </w:tc>
        <w:tc>
          <w:tcPr>
            <w:tcW w:w="1815" w:type="dxa"/>
            <w:noWrap/>
            <w:hideMark/>
          </w:tcPr>
          <w:p w14:paraId="7C222669" w14:textId="77777777" w:rsidR="00DF326F" w:rsidRPr="00215990" w:rsidRDefault="00DF326F">
            <w:r w:rsidRPr="00215990">
              <w:t>Mononegavirales</w:t>
            </w:r>
          </w:p>
        </w:tc>
        <w:tc>
          <w:tcPr>
            <w:tcW w:w="1853" w:type="dxa"/>
            <w:noWrap/>
            <w:hideMark/>
          </w:tcPr>
          <w:p w14:paraId="452871C5" w14:textId="77777777" w:rsidR="00DF326F" w:rsidRPr="00215990" w:rsidRDefault="00DF326F">
            <w:r w:rsidRPr="00215990">
              <w:t>Rhabdoviridae</w:t>
            </w:r>
          </w:p>
        </w:tc>
        <w:tc>
          <w:tcPr>
            <w:tcW w:w="2298" w:type="dxa"/>
            <w:noWrap/>
            <w:hideMark/>
          </w:tcPr>
          <w:p w14:paraId="3BA17480" w14:textId="77777777" w:rsidR="00DF326F" w:rsidRPr="00215990" w:rsidRDefault="00DF326F">
            <w:r w:rsidRPr="00215990">
              <w:t>Lyssavirus</w:t>
            </w:r>
          </w:p>
        </w:tc>
      </w:tr>
      <w:tr w:rsidR="00DF326F" w:rsidRPr="00215990" w14:paraId="45742F15" w14:textId="77777777" w:rsidTr="00521761">
        <w:trPr>
          <w:trHeight w:val="290"/>
        </w:trPr>
        <w:tc>
          <w:tcPr>
            <w:tcW w:w="3527" w:type="dxa"/>
            <w:noWrap/>
            <w:hideMark/>
          </w:tcPr>
          <w:p w14:paraId="43E81EB9" w14:textId="77777777" w:rsidR="00DF326F" w:rsidRPr="00215990" w:rsidRDefault="00DF326F">
            <w:r w:rsidRPr="00215990">
              <w:t>Feline Immundeficiency Virus</w:t>
            </w:r>
          </w:p>
        </w:tc>
        <w:tc>
          <w:tcPr>
            <w:tcW w:w="1815" w:type="dxa"/>
            <w:noWrap/>
            <w:hideMark/>
          </w:tcPr>
          <w:p w14:paraId="3AEF6F88" w14:textId="77777777" w:rsidR="00DF326F" w:rsidRPr="00215990" w:rsidRDefault="00DF326F">
            <w:r w:rsidRPr="00215990">
              <w:t>Ortervirales</w:t>
            </w:r>
          </w:p>
        </w:tc>
        <w:tc>
          <w:tcPr>
            <w:tcW w:w="1853" w:type="dxa"/>
            <w:noWrap/>
            <w:hideMark/>
          </w:tcPr>
          <w:p w14:paraId="0E968375" w14:textId="118D30A3" w:rsidR="00DF326F" w:rsidRPr="00215990" w:rsidRDefault="00DF326F">
            <w:r w:rsidRPr="00215990">
              <w:t>Retroviridae</w:t>
            </w:r>
          </w:p>
        </w:tc>
        <w:tc>
          <w:tcPr>
            <w:tcW w:w="2298" w:type="dxa"/>
            <w:noWrap/>
            <w:hideMark/>
          </w:tcPr>
          <w:p w14:paraId="3F3DEB2F" w14:textId="4F162351" w:rsidR="00DF326F" w:rsidRPr="00215990" w:rsidRDefault="00DF326F">
            <w:r w:rsidRPr="00215990">
              <w:t>Lentivirus</w:t>
            </w:r>
          </w:p>
        </w:tc>
      </w:tr>
      <w:tr w:rsidR="00DF326F" w:rsidRPr="00215990" w14:paraId="7FDE04A5" w14:textId="77777777" w:rsidTr="00521761">
        <w:trPr>
          <w:trHeight w:val="290"/>
        </w:trPr>
        <w:tc>
          <w:tcPr>
            <w:tcW w:w="3527" w:type="dxa"/>
            <w:noWrap/>
            <w:hideMark/>
          </w:tcPr>
          <w:p w14:paraId="153F1DA3" w14:textId="77777777" w:rsidR="00DF326F" w:rsidRPr="00215990" w:rsidRDefault="00DF326F">
            <w:r w:rsidRPr="00215990">
              <w:t>Feline Leukemia Virus</w:t>
            </w:r>
          </w:p>
        </w:tc>
        <w:tc>
          <w:tcPr>
            <w:tcW w:w="1815" w:type="dxa"/>
            <w:noWrap/>
            <w:hideMark/>
          </w:tcPr>
          <w:p w14:paraId="3160A3FF" w14:textId="77777777" w:rsidR="00DF326F" w:rsidRPr="00215990" w:rsidRDefault="00DF326F">
            <w:r w:rsidRPr="00215990">
              <w:t>Ortervirales</w:t>
            </w:r>
          </w:p>
        </w:tc>
        <w:tc>
          <w:tcPr>
            <w:tcW w:w="1853" w:type="dxa"/>
            <w:noWrap/>
            <w:hideMark/>
          </w:tcPr>
          <w:p w14:paraId="638046CD" w14:textId="36A95E19" w:rsidR="00DF326F" w:rsidRPr="00215990" w:rsidRDefault="00DF326F">
            <w:r w:rsidRPr="00215990">
              <w:t>Retroviridae</w:t>
            </w:r>
          </w:p>
        </w:tc>
        <w:tc>
          <w:tcPr>
            <w:tcW w:w="2298" w:type="dxa"/>
            <w:noWrap/>
            <w:hideMark/>
          </w:tcPr>
          <w:p w14:paraId="4B290628" w14:textId="7ECEEDE7" w:rsidR="00DF326F" w:rsidRPr="00215990" w:rsidRDefault="00DF326F">
            <w:r w:rsidRPr="00215990">
              <w:t>Gammaretrovirus</w:t>
            </w:r>
          </w:p>
        </w:tc>
      </w:tr>
      <w:tr w:rsidR="00DF326F" w:rsidRPr="00215990" w14:paraId="4043EC4F" w14:textId="77777777" w:rsidTr="00521761">
        <w:trPr>
          <w:trHeight w:val="290"/>
        </w:trPr>
        <w:tc>
          <w:tcPr>
            <w:tcW w:w="3527" w:type="dxa"/>
            <w:noWrap/>
            <w:hideMark/>
          </w:tcPr>
          <w:p w14:paraId="03651F29" w14:textId="77777777" w:rsidR="00DF326F" w:rsidRPr="00215990" w:rsidRDefault="00DF326F">
            <w:r w:rsidRPr="00215990">
              <w:t>Feline Morbilivirus</w:t>
            </w:r>
          </w:p>
        </w:tc>
        <w:tc>
          <w:tcPr>
            <w:tcW w:w="1815" w:type="dxa"/>
            <w:noWrap/>
            <w:hideMark/>
          </w:tcPr>
          <w:p w14:paraId="59692D0D" w14:textId="77777777" w:rsidR="00DF326F" w:rsidRPr="00215990" w:rsidRDefault="00DF326F">
            <w:r w:rsidRPr="00215990">
              <w:t>Mononegavirales</w:t>
            </w:r>
          </w:p>
        </w:tc>
        <w:tc>
          <w:tcPr>
            <w:tcW w:w="1853" w:type="dxa"/>
            <w:noWrap/>
            <w:hideMark/>
          </w:tcPr>
          <w:p w14:paraId="32F23EAA" w14:textId="77777777" w:rsidR="00DF326F" w:rsidRPr="00215990" w:rsidRDefault="00DF326F">
            <w:r w:rsidRPr="00215990">
              <w:t>Paramyxoviridae</w:t>
            </w:r>
          </w:p>
        </w:tc>
        <w:tc>
          <w:tcPr>
            <w:tcW w:w="2298" w:type="dxa"/>
            <w:noWrap/>
            <w:hideMark/>
          </w:tcPr>
          <w:p w14:paraId="125ACBAA" w14:textId="77777777" w:rsidR="00DF326F" w:rsidRPr="00215990" w:rsidRDefault="00DF326F">
            <w:r w:rsidRPr="00215990">
              <w:t>Morbillivirus</w:t>
            </w:r>
          </w:p>
        </w:tc>
      </w:tr>
      <w:tr w:rsidR="00DF326F" w:rsidRPr="00215990" w14:paraId="52E7FB75" w14:textId="77777777" w:rsidTr="00521761">
        <w:trPr>
          <w:trHeight w:val="290"/>
        </w:trPr>
        <w:tc>
          <w:tcPr>
            <w:tcW w:w="3527" w:type="dxa"/>
            <w:noWrap/>
            <w:hideMark/>
          </w:tcPr>
          <w:p w14:paraId="08CD6B58" w14:textId="77777777" w:rsidR="00DF326F" w:rsidRPr="00215990" w:rsidRDefault="00DF326F">
            <w:r w:rsidRPr="00215990">
              <w:t>Foot-And-Mouth Disease Virus</w:t>
            </w:r>
          </w:p>
        </w:tc>
        <w:tc>
          <w:tcPr>
            <w:tcW w:w="1815" w:type="dxa"/>
            <w:noWrap/>
            <w:hideMark/>
          </w:tcPr>
          <w:p w14:paraId="4B9BBDE0" w14:textId="77777777" w:rsidR="00DF326F" w:rsidRPr="00215990" w:rsidRDefault="00DF326F">
            <w:r w:rsidRPr="00215990">
              <w:t>Picornavirales</w:t>
            </w:r>
          </w:p>
        </w:tc>
        <w:tc>
          <w:tcPr>
            <w:tcW w:w="1853" w:type="dxa"/>
            <w:noWrap/>
            <w:hideMark/>
          </w:tcPr>
          <w:p w14:paraId="30D008FA" w14:textId="77777777" w:rsidR="00DF326F" w:rsidRPr="00215990" w:rsidRDefault="00DF326F">
            <w:r w:rsidRPr="00215990">
              <w:t>Picornaviridae</w:t>
            </w:r>
          </w:p>
        </w:tc>
        <w:tc>
          <w:tcPr>
            <w:tcW w:w="2298" w:type="dxa"/>
            <w:noWrap/>
            <w:hideMark/>
          </w:tcPr>
          <w:p w14:paraId="37F5270D" w14:textId="77777777" w:rsidR="00DF326F" w:rsidRPr="00215990" w:rsidRDefault="00DF326F">
            <w:r w:rsidRPr="00215990">
              <w:t>Aphthovirus</w:t>
            </w:r>
          </w:p>
        </w:tc>
      </w:tr>
      <w:tr w:rsidR="00DF326F" w:rsidRPr="00215990" w14:paraId="008F7C75" w14:textId="77777777" w:rsidTr="00521761">
        <w:trPr>
          <w:trHeight w:val="290"/>
        </w:trPr>
        <w:tc>
          <w:tcPr>
            <w:tcW w:w="3527" w:type="dxa"/>
            <w:noWrap/>
            <w:hideMark/>
          </w:tcPr>
          <w:p w14:paraId="28A69A43" w14:textId="77777777" w:rsidR="00DF326F" w:rsidRPr="00215990" w:rsidRDefault="00DF326F">
            <w:r w:rsidRPr="00215990">
              <w:t>Getah Virus</w:t>
            </w:r>
          </w:p>
        </w:tc>
        <w:tc>
          <w:tcPr>
            <w:tcW w:w="1815" w:type="dxa"/>
            <w:noWrap/>
            <w:hideMark/>
          </w:tcPr>
          <w:p w14:paraId="1A78BF41" w14:textId="77777777" w:rsidR="00DF326F" w:rsidRPr="00215990" w:rsidRDefault="00DF326F">
            <w:r w:rsidRPr="00215990">
              <w:t>Martellivirales</w:t>
            </w:r>
          </w:p>
        </w:tc>
        <w:tc>
          <w:tcPr>
            <w:tcW w:w="1853" w:type="dxa"/>
            <w:noWrap/>
            <w:hideMark/>
          </w:tcPr>
          <w:p w14:paraId="254DDBF5" w14:textId="33DE820C" w:rsidR="00DF326F" w:rsidRPr="00215990" w:rsidRDefault="00DF326F">
            <w:r w:rsidRPr="00215990">
              <w:t>Togaviridae</w:t>
            </w:r>
          </w:p>
        </w:tc>
        <w:tc>
          <w:tcPr>
            <w:tcW w:w="2298" w:type="dxa"/>
            <w:noWrap/>
            <w:hideMark/>
          </w:tcPr>
          <w:p w14:paraId="36FC1A73" w14:textId="16CA97F5" w:rsidR="00DF326F" w:rsidRPr="00215990" w:rsidRDefault="00DF326F">
            <w:r w:rsidRPr="00215990">
              <w:t>Alphavirus</w:t>
            </w:r>
          </w:p>
        </w:tc>
      </w:tr>
      <w:tr w:rsidR="00DF326F" w:rsidRPr="00215990" w14:paraId="10ED8760" w14:textId="77777777" w:rsidTr="00521761">
        <w:trPr>
          <w:trHeight w:val="290"/>
        </w:trPr>
        <w:tc>
          <w:tcPr>
            <w:tcW w:w="3527" w:type="dxa"/>
            <w:noWrap/>
            <w:hideMark/>
          </w:tcPr>
          <w:p w14:paraId="1BA63D58" w14:textId="77777777" w:rsidR="00DF326F" w:rsidRPr="00215990" w:rsidRDefault="00DF326F">
            <w:r w:rsidRPr="00215990">
              <w:t>Hendra Virus</w:t>
            </w:r>
          </w:p>
        </w:tc>
        <w:tc>
          <w:tcPr>
            <w:tcW w:w="1815" w:type="dxa"/>
            <w:noWrap/>
            <w:hideMark/>
          </w:tcPr>
          <w:p w14:paraId="538C0C38" w14:textId="77777777" w:rsidR="00DF326F" w:rsidRPr="00215990" w:rsidRDefault="00DF326F">
            <w:r w:rsidRPr="00215990">
              <w:t>Mononegavirales</w:t>
            </w:r>
          </w:p>
        </w:tc>
        <w:tc>
          <w:tcPr>
            <w:tcW w:w="1853" w:type="dxa"/>
            <w:noWrap/>
            <w:hideMark/>
          </w:tcPr>
          <w:p w14:paraId="3EBDAEFA" w14:textId="77777777" w:rsidR="00DF326F" w:rsidRPr="00215990" w:rsidRDefault="00DF326F">
            <w:r w:rsidRPr="00215990">
              <w:t>Paramyxoviridae</w:t>
            </w:r>
          </w:p>
        </w:tc>
        <w:tc>
          <w:tcPr>
            <w:tcW w:w="2298" w:type="dxa"/>
            <w:noWrap/>
            <w:hideMark/>
          </w:tcPr>
          <w:p w14:paraId="0DEE7AE6" w14:textId="71828F8B" w:rsidR="00DF326F" w:rsidRPr="00215990" w:rsidRDefault="00DF326F">
            <w:r w:rsidRPr="00215990">
              <w:t>Henipavirus</w:t>
            </w:r>
          </w:p>
        </w:tc>
      </w:tr>
      <w:tr w:rsidR="00DF326F" w:rsidRPr="00215990" w14:paraId="7B9AA67F" w14:textId="77777777" w:rsidTr="00521761">
        <w:trPr>
          <w:trHeight w:val="290"/>
        </w:trPr>
        <w:tc>
          <w:tcPr>
            <w:tcW w:w="3527" w:type="dxa"/>
            <w:noWrap/>
            <w:hideMark/>
          </w:tcPr>
          <w:p w14:paraId="036F1BBC" w14:textId="77777777" w:rsidR="00DF326F" w:rsidRPr="00215990" w:rsidRDefault="00DF326F">
            <w:r w:rsidRPr="00215990">
              <w:t>Hepatitis E Virus</w:t>
            </w:r>
          </w:p>
        </w:tc>
        <w:tc>
          <w:tcPr>
            <w:tcW w:w="1815" w:type="dxa"/>
            <w:noWrap/>
            <w:hideMark/>
          </w:tcPr>
          <w:p w14:paraId="5887B511" w14:textId="77777777" w:rsidR="00DF326F" w:rsidRPr="00215990" w:rsidRDefault="00DF326F">
            <w:r w:rsidRPr="00215990">
              <w:t>Hepelivirales</w:t>
            </w:r>
          </w:p>
        </w:tc>
        <w:tc>
          <w:tcPr>
            <w:tcW w:w="1853" w:type="dxa"/>
            <w:noWrap/>
            <w:hideMark/>
          </w:tcPr>
          <w:p w14:paraId="693A28BC" w14:textId="77777777" w:rsidR="00DF326F" w:rsidRPr="00215990" w:rsidRDefault="00DF326F">
            <w:r w:rsidRPr="00215990">
              <w:t>Hepeviridae</w:t>
            </w:r>
          </w:p>
        </w:tc>
        <w:tc>
          <w:tcPr>
            <w:tcW w:w="2298" w:type="dxa"/>
            <w:noWrap/>
            <w:hideMark/>
          </w:tcPr>
          <w:p w14:paraId="7739B326" w14:textId="77777777" w:rsidR="00DF326F" w:rsidRPr="00215990" w:rsidRDefault="00DF326F">
            <w:r w:rsidRPr="00215990">
              <w:t>Hepevirus</w:t>
            </w:r>
          </w:p>
        </w:tc>
      </w:tr>
      <w:tr w:rsidR="00DF326F" w:rsidRPr="00215990" w14:paraId="43BAE00F" w14:textId="77777777" w:rsidTr="00521761">
        <w:trPr>
          <w:trHeight w:val="290"/>
        </w:trPr>
        <w:tc>
          <w:tcPr>
            <w:tcW w:w="3527" w:type="dxa"/>
            <w:noWrap/>
            <w:hideMark/>
          </w:tcPr>
          <w:p w14:paraId="76F25357" w14:textId="48605BD5" w:rsidR="00DF326F" w:rsidRPr="00215990" w:rsidRDefault="00D24C5C">
            <w:r w:rsidRPr="00215990">
              <w:t>HTLV-1</w:t>
            </w:r>
          </w:p>
        </w:tc>
        <w:tc>
          <w:tcPr>
            <w:tcW w:w="1815" w:type="dxa"/>
            <w:noWrap/>
            <w:hideMark/>
          </w:tcPr>
          <w:p w14:paraId="49741E86" w14:textId="77777777" w:rsidR="00DF326F" w:rsidRPr="00215990" w:rsidRDefault="00DF326F">
            <w:r w:rsidRPr="00215990">
              <w:t>Ortervirales</w:t>
            </w:r>
          </w:p>
        </w:tc>
        <w:tc>
          <w:tcPr>
            <w:tcW w:w="1853" w:type="dxa"/>
            <w:noWrap/>
            <w:hideMark/>
          </w:tcPr>
          <w:p w14:paraId="06C3E681" w14:textId="2D0811EB" w:rsidR="00DF326F" w:rsidRPr="00215990" w:rsidRDefault="00DF326F">
            <w:r w:rsidRPr="00215990">
              <w:t>Retroviridae</w:t>
            </w:r>
          </w:p>
        </w:tc>
        <w:tc>
          <w:tcPr>
            <w:tcW w:w="2298" w:type="dxa"/>
            <w:noWrap/>
            <w:hideMark/>
          </w:tcPr>
          <w:p w14:paraId="246EA4F4" w14:textId="1A3EAE76" w:rsidR="00DF326F" w:rsidRPr="00215990" w:rsidRDefault="00DF326F">
            <w:r w:rsidRPr="00215990">
              <w:t>Deltaretrovirus</w:t>
            </w:r>
          </w:p>
        </w:tc>
      </w:tr>
      <w:tr w:rsidR="00DF326F" w:rsidRPr="00215990" w14:paraId="33110EA0" w14:textId="77777777" w:rsidTr="00521761">
        <w:trPr>
          <w:trHeight w:val="290"/>
        </w:trPr>
        <w:tc>
          <w:tcPr>
            <w:tcW w:w="3527" w:type="dxa"/>
            <w:noWrap/>
            <w:hideMark/>
          </w:tcPr>
          <w:p w14:paraId="73327ADC" w14:textId="7BFFD36B" w:rsidR="00DF326F" w:rsidRPr="00215990" w:rsidRDefault="00D24C5C">
            <w:r w:rsidRPr="00215990">
              <w:t>HTLV-4</w:t>
            </w:r>
          </w:p>
        </w:tc>
        <w:tc>
          <w:tcPr>
            <w:tcW w:w="1815" w:type="dxa"/>
            <w:noWrap/>
            <w:hideMark/>
          </w:tcPr>
          <w:p w14:paraId="72A03AD6" w14:textId="77777777" w:rsidR="00DF326F" w:rsidRPr="00215990" w:rsidRDefault="00DF326F">
            <w:r w:rsidRPr="00215990">
              <w:t>Ortervirales</w:t>
            </w:r>
          </w:p>
        </w:tc>
        <w:tc>
          <w:tcPr>
            <w:tcW w:w="1853" w:type="dxa"/>
            <w:noWrap/>
            <w:hideMark/>
          </w:tcPr>
          <w:p w14:paraId="07FE19C2" w14:textId="2AA721CA" w:rsidR="00DF326F" w:rsidRPr="00215990" w:rsidRDefault="00DF326F">
            <w:r w:rsidRPr="00215990">
              <w:t>Retroviridae</w:t>
            </w:r>
          </w:p>
        </w:tc>
        <w:tc>
          <w:tcPr>
            <w:tcW w:w="2298" w:type="dxa"/>
            <w:noWrap/>
            <w:hideMark/>
          </w:tcPr>
          <w:p w14:paraId="3A2EDE40" w14:textId="5E8B186A" w:rsidR="00DF326F" w:rsidRPr="00215990" w:rsidRDefault="00DF326F">
            <w:r w:rsidRPr="00215990">
              <w:t>Deltaretrovirus</w:t>
            </w:r>
          </w:p>
        </w:tc>
      </w:tr>
      <w:tr w:rsidR="00DF326F" w:rsidRPr="00215990" w14:paraId="44A1B0DF" w14:textId="77777777" w:rsidTr="00521761">
        <w:trPr>
          <w:trHeight w:val="290"/>
        </w:trPr>
        <w:tc>
          <w:tcPr>
            <w:tcW w:w="3527" w:type="dxa"/>
            <w:noWrap/>
            <w:hideMark/>
          </w:tcPr>
          <w:p w14:paraId="306ACDA4" w14:textId="77777777" w:rsidR="00DF326F" w:rsidRPr="00215990" w:rsidRDefault="00DF326F">
            <w:r w:rsidRPr="00215990">
              <w:t>Human Adenovirus</w:t>
            </w:r>
          </w:p>
        </w:tc>
        <w:tc>
          <w:tcPr>
            <w:tcW w:w="1815" w:type="dxa"/>
            <w:noWrap/>
            <w:hideMark/>
          </w:tcPr>
          <w:p w14:paraId="0C5FEB4A" w14:textId="77777777" w:rsidR="00DF326F" w:rsidRPr="00215990" w:rsidRDefault="00DF326F">
            <w:r w:rsidRPr="00215990">
              <w:t>Rowavirales</w:t>
            </w:r>
          </w:p>
        </w:tc>
        <w:tc>
          <w:tcPr>
            <w:tcW w:w="1853" w:type="dxa"/>
            <w:noWrap/>
            <w:hideMark/>
          </w:tcPr>
          <w:p w14:paraId="56D24023" w14:textId="0E267793" w:rsidR="00DF326F" w:rsidRPr="00215990" w:rsidRDefault="00DF326F">
            <w:r w:rsidRPr="00215990">
              <w:t>Adenoviridae</w:t>
            </w:r>
          </w:p>
        </w:tc>
        <w:tc>
          <w:tcPr>
            <w:tcW w:w="2298" w:type="dxa"/>
            <w:noWrap/>
            <w:hideMark/>
          </w:tcPr>
          <w:p w14:paraId="5AF358C7" w14:textId="698D8960" w:rsidR="00DF326F" w:rsidRPr="00215990" w:rsidRDefault="00DF326F">
            <w:r w:rsidRPr="00215990">
              <w:t>Mastadenovirus</w:t>
            </w:r>
          </w:p>
        </w:tc>
      </w:tr>
      <w:tr w:rsidR="00DF326F" w:rsidRPr="00215990" w14:paraId="608E4E93" w14:textId="77777777" w:rsidTr="00521761">
        <w:trPr>
          <w:trHeight w:val="290"/>
        </w:trPr>
        <w:tc>
          <w:tcPr>
            <w:tcW w:w="3527" w:type="dxa"/>
            <w:noWrap/>
            <w:hideMark/>
          </w:tcPr>
          <w:p w14:paraId="0A0B280B" w14:textId="77777777" w:rsidR="00DF326F" w:rsidRPr="00215990" w:rsidRDefault="00DF326F">
            <w:r w:rsidRPr="00215990">
              <w:t>Human Metapneumovirus</w:t>
            </w:r>
          </w:p>
        </w:tc>
        <w:tc>
          <w:tcPr>
            <w:tcW w:w="1815" w:type="dxa"/>
            <w:noWrap/>
            <w:hideMark/>
          </w:tcPr>
          <w:p w14:paraId="690BD6FB" w14:textId="77777777" w:rsidR="00DF326F" w:rsidRPr="00215990" w:rsidRDefault="00DF326F">
            <w:r w:rsidRPr="00215990">
              <w:t>Mononegavirales</w:t>
            </w:r>
          </w:p>
        </w:tc>
        <w:tc>
          <w:tcPr>
            <w:tcW w:w="1853" w:type="dxa"/>
            <w:noWrap/>
            <w:hideMark/>
          </w:tcPr>
          <w:p w14:paraId="064342BD" w14:textId="14FE125C" w:rsidR="00DF326F" w:rsidRPr="00215990" w:rsidRDefault="00DF326F">
            <w:r w:rsidRPr="00215990">
              <w:t>Pneumoviridae</w:t>
            </w:r>
          </w:p>
        </w:tc>
        <w:tc>
          <w:tcPr>
            <w:tcW w:w="2298" w:type="dxa"/>
            <w:noWrap/>
            <w:hideMark/>
          </w:tcPr>
          <w:p w14:paraId="5D64012F" w14:textId="62F049B4" w:rsidR="00DF326F" w:rsidRPr="00215990" w:rsidRDefault="00DF326F">
            <w:r w:rsidRPr="00215990">
              <w:t>Metapneumovirus</w:t>
            </w:r>
          </w:p>
        </w:tc>
      </w:tr>
      <w:tr w:rsidR="00DF326F" w:rsidRPr="00215990" w14:paraId="3C04FDD4" w14:textId="77777777" w:rsidTr="00521761">
        <w:trPr>
          <w:trHeight w:val="290"/>
        </w:trPr>
        <w:tc>
          <w:tcPr>
            <w:tcW w:w="3527" w:type="dxa"/>
            <w:noWrap/>
            <w:hideMark/>
          </w:tcPr>
          <w:p w14:paraId="4E6949D3" w14:textId="77777777" w:rsidR="00DF326F" w:rsidRPr="00215990" w:rsidRDefault="00DF326F">
            <w:r w:rsidRPr="00215990">
              <w:t>Human Norovirus</w:t>
            </w:r>
          </w:p>
        </w:tc>
        <w:tc>
          <w:tcPr>
            <w:tcW w:w="1815" w:type="dxa"/>
            <w:noWrap/>
            <w:hideMark/>
          </w:tcPr>
          <w:p w14:paraId="3841F720" w14:textId="77777777" w:rsidR="00DF326F" w:rsidRPr="00215990" w:rsidRDefault="00DF326F">
            <w:r w:rsidRPr="00215990">
              <w:t>Picornavirales</w:t>
            </w:r>
          </w:p>
        </w:tc>
        <w:tc>
          <w:tcPr>
            <w:tcW w:w="1853" w:type="dxa"/>
            <w:noWrap/>
            <w:hideMark/>
          </w:tcPr>
          <w:p w14:paraId="55B24770" w14:textId="77777777" w:rsidR="00DF326F" w:rsidRPr="00215990" w:rsidRDefault="00DF326F">
            <w:r w:rsidRPr="00215990">
              <w:t>Caliciviridae</w:t>
            </w:r>
          </w:p>
        </w:tc>
        <w:tc>
          <w:tcPr>
            <w:tcW w:w="2298" w:type="dxa"/>
            <w:noWrap/>
            <w:hideMark/>
          </w:tcPr>
          <w:p w14:paraId="336B7219" w14:textId="6E761534" w:rsidR="00DF326F" w:rsidRPr="00215990" w:rsidRDefault="00DF326F">
            <w:r w:rsidRPr="00215990">
              <w:t>Norovirus</w:t>
            </w:r>
          </w:p>
        </w:tc>
      </w:tr>
      <w:tr w:rsidR="00DF326F" w:rsidRPr="00215990" w14:paraId="496333DA" w14:textId="77777777" w:rsidTr="00521761">
        <w:trPr>
          <w:trHeight w:val="290"/>
        </w:trPr>
        <w:tc>
          <w:tcPr>
            <w:tcW w:w="3527" w:type="dxa"/>
            <w:noWrap/>
            <w:hideMark/>
          </w:tcPr>
          <w:p w14:paraId="268A7234" w14:textId="77777777" w:rsidR="00DF326F" w:rsidRPr="00215990" w:rsidRDefault="00DF326F">
            <w:r w:rsidRPr="00215990">
              <w:t>Human Respirovirus 3</w:t>
            </w:r>
          </w:p>
        </w:tc>
        <w:tc>
          <w:tcPr>
            <w:tcW w:w="1815" w:type="dxa"/>
            <w:noWrap/>
            <w:hideMark/>
          </w:tcPr>
          <w:p w14:paraId="284BF39B" w14:textId="77777777" w:rsidR="00DF326F" w:rsidRPr="00215990" w:rsidRDefault="00DF326F">
            <w:r w:rsidRPr="00215990">
              <w:t>Mononegavirales</w:t>
            </w:r>
          </w:p>
        </w:tc>
        <w:tc>
          <w:tcPr>
            <w:tcW w:w="1853" w:type="dxa"/>
            <w:noWrap/>
            <w:hideMark/>
          </w:tcPr>
          <w:p w14:paraId="04CD5C6D" w14:textId="77777777" w:rsidR="00DF326F" w:rsidRPr="00215990" w:rsidRDefault="00DF326F">
            <w:r w:rsidRPr="00215990">
              <w:t>Paramyxoviridae</w:t>
            </w:r>
          </w:p>
        </w:tc>
        <w:tc>
          <w:tcPr>
            <w:tcW w:w="2298" w:type="dxa"/>
            <w:noWrap/>
            <w:hideMark/>
          </w:tcPr>
          <w:p w14:paraId="555F7047" w14:textId="1B92DF7C" w:rsidR="00DF326F" w:rsidRPr="00215990" w:rsidRDefault="00DF326F">
            <w:r w:rsidRPr="00215990">
              <w:t>Respirovirus</w:t>
            </w:r>
          </w:p>
        </w:tc>
      </w:tr>
      <w:tr w:rsidR="00DF326F" w:rsidRPr="00215990" w14:paraId="42F3DD37" w14:textId="77777777" w:rsidTr="00521761">
        <w:trPr>
          <w:trHeight w:val="290"/>
        </w:trPr>
        <w:tc>
          <w:tcPr>
            <w:tcW w:w="3527" w:type="dxa"/>
            <w:noWrap/>
            <w:hideMark/>
          </w:tcPr>
          <w:p w14:paraId="7DC906C9" w14:textId="77777777" w:rsidR="00DF326F" w:rsidRPr="00215990" w:rsidRDefault="00DF326F">
            <w:r w:rsidRPr="00215990">
              <w:t>Human Rhinovirus C</w:t>
            </w:r>
          </w:p>
        </w:tc>
        <w:tc>
          <w:tcPr>
            <w:tcW w:w="1815" w:type="dxa"/>
            <w:noWrap/>
            <w:hideMark/>
          </w:tcPr>
          <w:p w14:paraId="24164FFF" w14:textId="77777777" w:rsidR="00DF326F" w:rsidRPr="00215990" w:rsidRDefault="00DF326F">
            <w:r w:rsidRPr="00215990">
              <w:t>Picornavirales</w:t>
            </w:r>
          </w:p>
        </w:tc>
        <w:tc>
          <w:tcPr>
            <w:tcW w:w="1853" w:type="dxa"/>
            <w:noWrap/>
            <w:hideMark/>
          </w:tcPr>
          <w:p w14:paraId="0707B099" w14:textId="77777777" w:rsidR="00DF326F" w:rsidRPr="00215990" w:rsidRDefault="00DF326F">
            <w:r w:rsidRPr="00215990">
              <w:t>Picornaviridae</w:t>
            </w:r>
          </w:p>
        </w:tc>
        <w:tc>
          <w:tcPr>
            <w:tcW w:w="2298" w:type="dxa"/>
            <w:noWrap/>
            <w:hideMark/>
          </w:tcPr>
          <w:p w14:paraId="4D0E9195" w14:textId="12416CE9" w:rsidR="00DF326F" w:rsidRPr="00215990" w:rsidRDefault="00DF326F">
            <w:r w:rsidRPr="00215990">
              <w:t>Enterovirus</w:t>
            </w:r>
          </w:p>
        </w:tc>
      </w:tr>
      <w:tr w:rsidR="00DF326F" w:rsidRPr="00215990" w14:paraId="3677A3CB" w14:textId="77777777" w:rsidTr="00521761">
        <w:trPr>
          <w:trHeight w:val="290"/>
        </w:trPr>
        <w:tc>
          <w:tcPr>
            <w:tcW w:w="3527" w:type="dxa"/>
            <w:noWrap/>
            <w:hideMark/>
          </w:tcPr>
          <w:p w14:paraId="207A69E3" w14:textId="77777777" w:rsidR="00DF326F" w:rsidRPr="00215990" w:rsidRDefault="00DF326F">
            <w:r w:rsidRPr="00215990">
              <w:t>Influenza A</w:t>
            </w:r>
          </w:p>
        </w:tc>
        <w:tc>
          <w:tcPr>
            <w:tcW w:w="1815" w:type="dxa"/>
            <w:noWrap/>
            <w:hideMark/>
          </w:tcPr>
          <w:p w14:paraId="133CFA51" w14:textId="77777777" w:rsidR="00DF326F" w:rsidRPr="00215990" w:rsidRDefault="00DF326F">
            <w:r w:rsidRPr="00215990">
              <w:t>Articulavirales</w:t>
            </w:r>
          </w:p>
        </w:tc>
        <w:tc>
          <w:tcPr>
            <w:tcW w:w="1853" w:type="dxa"/>
            <w:noWrap/>
            <w:hideMark/>
          </w:tcPr>
          <w:p w14:paraId="255BA887" w14:textId="77777777" w:rsidR="00DF326F" w:rsidRPr="00215990" w:rsidRDefault="00DF326F">
            <w:r w:rsidRPr="00215990">
              <w:t>Orthomyxoviridae</w:t>
            </w:r>
          </w:p>
        </w:tc>
        <w:tc>
          <w:tcPr>
            <w:tcW w:w="2298" w:type="dxa"/>
            <w:noWrap/>
            <w:hideMark/>
          </w:tcPr>
          <w:p w14:paraId="485D183C" w14:textId="77777777" w:rsidR="00DF326F" w:rsidRPr="00215990" w:rsidRDefault="00DF326F">
            <w:r w:rsidRPr="00215990">
              <w:t>Alphainfluenzavirus</w:t>
            </w:r>
          </w:p>
        </w:tc>
      </w:tr>
      <w:tr w:rsidR="00DF326F" w:rsidRPr="00215990" w14:paraId="2EC5F0BE" w14:textId="77777777" w:rsidTr="00521761">
        <w:trPr>
          <w:trHeight w:val="290"/>
        </w:trPr>
        <w:tc>
          <w:tcPr>
            <w:tcW w:w="3527" w:type="dxa"/>
            <w:noWrap/>
            <w:hideMark/>
          </w:tcPr>
          <w:p w14:paraId="26D36F1A" w14:textId="77777777" w:rsidR="00DF326F" w:rsidRPr="00215990" w:rsidRDefault="00DF326F">
            <w:r w:rsidRPr="00215990">
              <w:t>Influenza C</w:t>
            </w:r>
          </w:p>
        </w:tc>
        <w:tc>
          <w:tcPr>
            <w:tcW w:w="1815" w:type="dxa"/>
            <w:noWrap/>
            <w:hideMark/>
          </w:tcPr>
          <w:p w14:paraId="1859EF72" w14:textId="77777777" w:rsidR="00DF326F" w:rsidRPr="00215990" w:rsidRDefault="00DF326F">
            <w:r w:rsidRPr="00215990">
              <w:t>Articulavirales</w:t>
            </w:r>
          </w:p>
        </w:tc>
        <w:tc>
          <w:tcPr>
            <w:tcW w:w="1853" w:type="dxa"/>
            <w:noWrap/>
            <w:hideMark/>
          </w:tcPr>
          <w:p w14:paraId="4D43A854" w14:textId="77777777" w:rsidR="00DF326F" w:rsidRPr="00215990" w:rsidRDefault="00DF326F">
            <w:r w:rsidRPr="00215990">
              <w:t>Orthomyxoviridae</w:t>
            </w:r>
          </w:p>
        </w:tc>
        <w:tc>
          <w:tcPr>
            <w:tcW w:w="2298" w:type="dxa"/>
            <w:noWrap/>
            <w:hideMark/>
          </w:tcPr>
          <w:p w14:paraId="379D7608" w14:textId="46DF7B69" w:rsidR="00DF326F" w:rsidRPr="00215990" w:rsidRDefault="00DF326F">
            <w:r w:rsidRPr="00215990">
              <w:t>Gammainfluenzavirus</w:t>
            </w:r>
          </w:p>
        </w:tc>
      </w:tr>
      <w:tr w:rsidR="00DF326F" w:rsidRPr="00215990" w14:paraId="1E07F53D" w14:textId="77777777" w:rsidTr="00521761">
        <w:trPr>
          <w:trHeight w:val="290"/>
        </w:trPr>
        <w:tc>
          <w:tcPr>
            <w:tcW w:w="3527" w:type="dxa"/>
            <w:noWrap/>
            <w:hideMark/>
          </w:tcPr>
          <w:p w14:paraId="7AB168B6" w14:textId="77777777" w:rsidR="00DF326F" w:rsidRPr="00215990" w:rsidRDefault="00DF326F">
            <w:r w:rsidRPr="00215990">
              <w:t>Lymphocytic Choriomeningitis Virus</w:t>
            </w:r>
          </w:p>
        </w:tc>
        <w:tc>
          <w:tcPr>
            <w:tcW w:w="1815" w:type="dxa"/>
            <w:noWrap/>
            <w:hideMark/>
          </w:tcPr>
          <w:p w14:paraId="030AF719" w14:textId="77777777" w:rsidR="00DF326F" w:rsidRPr="00215990" w:rsidRDefault="00DF326F">
            <w:r w:rsidRPr="00215990">
              <w:t>Bunyavirales</w:t>
            </w:r>
          </w:p>
        </w:tc>
        <w:tc>
          <w:tcPr>
            <w:tcW w:w="1853" w:type="dxa"/>
            <w:noWrap/>
            <w:hideMark/>
          </w:tcPr>
          <w:p w14:paraId="56B619A0" w14:textId="1C01BD53" w:rsidR="00DF326F" w:rsidRPr="00215990" w:rsidRDefault="00DF326F">
            <w:r w:rsidRPr="00215990">
              <w:t>Arenaviridae</w:t>
            </w:r>
          </w:p>
        </w:tc>
        <w:tc>
          <w:tcPr>
            <w:tcW w:w="2298" w:type="dxa"/>
            <w:noWrap/>
            <w:hideMark/>
          </w:tcPr>
          <w:p w14:paraId="2301FB07" w14:textId="77FA472C" w:rsidR="00DF326F" w:rsidRPr="00215990" w:rsidRDefault="00DF326F">
            <w:r w:rsidRPr="00215990">
              <w:t>Mammarenavirus</w:t>
            </w:r>
          </w:p>
        </w:tc>
      </w:tr>
      <w:tr w:rsidR="00DF326F" w:rsidRPr="00215990" w14:paraId="31CC79D1" w14:textId="77777777" w:rsidTr="00521761">
        <w:trPr>
          <w:trHeight w:val="290"/>
        </w:trPr>
        <w:tc>
          <w:tcPr>
            <w:tcW w:w="3527" w:type="dxa"/>
            <w:noWrap/>
            <w:hideMark/>
          </w:tcPr>
          <w:p w14:paraId="3257F9C1" w14:textId="77777777" w:rsidR="00DF326F" w:rsidRPr="00215990" w:rsidRDefault="00DF326F">
            <w:r w:rsidRPr="00215990">
              <w:t>Menangle Virus</w:t>
            </w:r>
          </w:p>
        </w:tc>
        <w:tc>
          <w:tcPr>
            <w:tcW w:w="1815" w:type="dxa"/>
            <w:noWrap/>
            <w:hideMark/>
          </w:tcPr>
          <w:p w14:paraId="74153DB9" w14:textId="77777777" w:rsidR="00DF326F" w:rsidRPr="00215990" w:rsidRDefault="00DF326F">
            <w:r w:rsidRPr="00215990">
              <w:t>Mononegavirales</w:t>
            </w:r>
          </w:p>
        </w:tc>
        <w:tc>
          <w:tcPr>
            <w:tcW w:w="1853" w:type="dxa"/>
            <w:noWrap/>
            <w:hideMark/>
          </w:tcPr>
          <w:p w14:paraId="6DEDCF86" w14:textId="77777777" w:rsidR="00DF326F" w:rsidRPr="00215990" w:rsidRDefault="00DF326F">
            <w:r w:rsidRPr="00215990">
              <w:t>Paramyxoviridae</w:t>
            </w:r>
          </w:p>
        </w:tc>
        <w:tc>
          <w:tcPr>
            <w:tcW w:w="2298" w:type="dxa"/>
            <w:noWrap/>
            <w:hideMark/>
          </w:tcPr>
          <w:p w14:paraId="573F487B" w14:textId="4DC2EDC5" w:rsidR="00DF326F" w:rsidRPr="00215990" w:rsidRDefault="00DF326F">
            <w:r w:rsidRPr="00215990">
              <w:t>Pararubulavirus</w:t>
            </w:r>
          </w:p>
        </w:tc>
      </w:tr>
      <w:tr w:rsidR="00DF326F" w:rsidRPr="00215990" w14:paraId="2CDEF176" w14:textId="77777777" w:rsidTr="00521761">
        <w:trPr>
          <w:trHeight w:val="290"/>
        </w:trPr>
        <w:tc>
          <w:tcPr>
            <w:tcW w:w="3527" w:type="dxa"/>
            <w:noWrap/>
            <w:hideMark/>
          </w:tcPr>
          <w:p w14:paraId="0C6A0652" w14:textId="211C0054" w:rsidR="00DF326F" w:rsidRPr="00215990" w:rsidRDefault="00D24C5C">
            <w:r w:rsidRPr="00215990">
              <w:t>MERS</w:t>
            </w:r>
            <w:r w:rsidR="00DF326F" w:rsidRPr="00215990">
              <w:t>-Co</w:t>
            </w:r>
            <w:r w:rsidRPr="00215990">
              <w:t>V</w:t>
            </w:r>
          </w:p>
        </w:tc>
        <w:tc>
          <w:tcPr>
            <w:tcW w:w="1815" w:type="dxa"/>
            <w:noWrap/>
            <w:hideMark/>
          </w:tcPr>
          <w:p w14:paraId="5A811E87" w14:textId="77777777" w:rsidR="00DF326F" w:rsidRPr="00215990" w:rsidRDefault="00DF326F">
            <w:r w:rsidRPr="00215990">
              <w:t>Nidovirales</w:t>
            </w:r>
          </w:p>
        </w:tc>
        <w:tc>
          <w:tcPr>
            <w:tcW w:w="1853" w:type="dxa"/>
            <w:noWrap/>
            <w:hideMark/>
          </w:tcPr>
          <w:p w14:paraId="267CF75D" w14:textId="0CCE28E6" w:rsidR="00DF326F" w:rsidRPr="00215990" w:rsidRDefault="00DF326F">
            <w:r w:rsidRPr="00215990">
              <w:t>Coronaviridae</w:t>
            </w:r>
          </w:p>
        </w:tc>
        <w:tc>
          <w:tcPr>
            <w:tcW w:w="2298" w:type="dxa"/>
            <w:noWrap/>
            <w:hideMark/>
          </w:tcPr>
          <w:p w14:paraId="232A67DB" w14:textId="13FDF6D5" w:rsidR="00DF326F" w:rsidRPr="00215990" w:rsidRDefault="00DF326F">
            <w:r w:rsidRPr="00215990">
              <w:t>Betacoronavirus</w:t>
            </w:r>
          </w:p>
        </w:tc>
      </w:tr>
      <w:tr w:rsidR="00DF326F" w:rsidRPr="00215990" w14:paraId="6EBBC08E" w14:textId="77777777" w:rsidTr="00521761">
        <w:trPr>
          <w:trHeight w:val="290"/>
        </w:trPr>
        <w:tc>
          <w:tcPr>
            <w:tcW w:w="3527" w:type="dxa"/>
            <w:noWrap/>
            <w:hideMark/>
          </w:tcPr>
          <w:p w14:paraId="7FE1F87B" w14:textId="77777777" w:rsidR="00DF326F" w:rsidRPr="00215990" w:rsidRDefault="00DF326F">
            <w:r w:rsidRPr="00215990">
              <w:t>Nipah Virus</w:t>
            </w:r>
          </w:p>
        </w:tc>
        <w:tc>
          <w:tcPr>
            <w:tcW w:w="1815" w:type="dxa"/>
            <w:noWrap/>
            <w:hideMark/>
          </w:tcPr>
          <w:p w14:paraId="1B0684DE" w14:textId="77777777" w:rsidR="00DF326F" w:rsidRPr="00215990" w:rsidRDefault="00DF326F">
            <w:r w:rsidRPr="00215990">
              <w:t>Mononegavirales</w:t>
            </w:r>
          </w:p>
        </w:tc>
        <w:tc>
          <w:tcPr>
            <w:tcW w:w="1853" w:type="dxa"/>
            <w:noWrap/>
            <w:hideMark/>
          </w:tcPr>
          <w:p w14:paraId="6423E7A0" w14:textId="77777777" w:rsidR="00DF326F" w:rsidRPr="00215990" w:rsidRDefault="00DF326F">
            <w:r w:rsidRPr="00215990">
              <w:t>Paramyxoviridae</w:t>
            </w:r>
          </w:p>
        </w:tc>
        <w:tc>
          <w:tcPr>
            <w:tcW w:w="2298" w:type="dxa"/>
            <w:noWrap/>
            <w:hideMark/>
          </w:tcPr>
          <w:p w14:paraId="5079E10E" w14:textId="56C6B91D" w:rsidR="00DF326F" w:rsidRPr="00215990" w:rsidRDefault="00DF326F">
            <w:r w:rsidRPr="00215990">
              <w:t>Henipavirus</w:t>
            </w:r>
          </w:p>
        </w:tc>
      </w:tr>
      <w:tr w:rsidR="00DF326F" w:rsidRPr="00215990" w14:paraId="3F13E4A5" w14:textId="77777777" w:rsidTr="00521761">
        <w:trPr>
          <w:trHeight w:val="290"/>
        </w:trPr>
        <w:tc>
          <w:tcPr>
            <w:tcW w:w="3527" w:type="dxa"/>
            <w:noWrap/>
            <w:hideMark/>
          </w:tcPr>
          <w:p w14:paraId="33D70C0F" w14:textId="77777777" w:rsidR="00DF326F" w:rsidRPr="00215990" w:rsidRDefault="00DF326F">
            <w:pPr>
              <w:rPr>
                <w:lang w:val="fr-FR"/>
              </w:rPr>
            </w:pPr>
            <w:r w:rsidRPr="00215990">
              <w:rPr>
                <w:lang w:val="fr-FR"/>
              </w:rPr>
              <w:t>Peste Des Petits Ruminants Virus</w:t>
            </w:r>
          </w:p>
        </w:tc>
        <w:tc>
          <w:tcPr>
            <w:tcW w:w="1815" w:type="dxa"/>
            <w:noWrap/>
            <w:hideMark/>
          </w:tcPr>
          <w:p w14:paraId="5BF67AAF" w14:textId="77777777" w:rsidR="00DF326F" w:rsidRPr="00215990" w:rsidRDefault="00DF326F">
            <w:r w:rsidRPr="00215990">
              <w:t>Mononegavirales</w:t>
            </w:r>
          </w:p>
        </w:tc>
        <w:tc>
          <w:tcPr>
            <w:tcW w:w="1853" w:type="dxa"/>
            <w:noWrap/>
            <w:hideMark/>
          </w:tcPr>
          <w:p w14:paraId="19CD603F" w14:textId="77777777" w:rsidR="00DF326F" w:rsidRPr="00215990" w:rsidRDefault="00DF326F">
            <w:r w:rsidRPr="00215990">
              <w:t>Paramyxoviridae</w:t>
            </w:r>
          </w:p>
        </w:tc>
        <w:tc>
          <w:tcPr>
            <w:tcW w:w="2298" w:type="dxa"/>
            <w:noWrap/>
            <w:hideMark/>
          </w:tcPr>
          <w:p w14:paraId="76F20E1A" w14:textId="77777777" w:rsidR="00DF326F" w:rsidRPr="00215990" w:rsidRDefault="00DF326F">
            <w:r w:rsidRPr="00215990">
              <w:t>Morbillivirus</w:t>
            </w:r>
          </w:p>
        </w:tc>
      </w:tr>
      <w:tr w:rsidR="00DF326F" w:rsidRPr="00215990" w14:paraId="2A686D57" w14:textId="77777777" w:rsidTr="00521761">
        <w:trPr>
          <w:trHeight w:val="290"/>
        </w:trPr>
        <w:tc>
          <w:tcPr>
            <w:tcW w:w="3527" w:type="dxa"/>
            <w:noWrap/>
            <w:hideMark/>
          </w:tcPr>
          <w:p w14:paraId="793768AD" w14:textId="77777777" w:rsidR="00DF326F" w:rsidRPr="00215990" w:rsidRDefault="00DF326F">
            <w:r w:rsidRPr="00215990">
              <w:t>Pigeon Paramyxovirus 1</w:t>
            </w:r>
          </w:p>
        </w:tc>
        <w:tc>
          <w:tcPr>
            <w:tcW w:w="1815" w:type="dxa"/>
            <w:noWrap/>
            <w:hideMark/>
          </w:tcPr>
          <w:p w14:paraId="5DB7B3C6" w14:textId="77777777" w:rsidR="00DF326F" w:rsidRPr="00215990" w:rsidRDefault="00DF326F">
            <w:r w:rsidRPr="00215990">
              <w:t>Mononegavirales</w:t>
            </w:r>
          </w:p>
        </w:tc>
        <w:tc>
          <w:tcPr>
            <w:tcW w:w="1853" w:type="dxa"/>
            <w:noWrap/>
            <w:hideMark/>
          </w:tcPr>
          <w:p w14:paraId="6B78A7BE" w14:textId="77777777" w:rsidR="00DF326F" w:rsidRPr="00215990" w:rsidRDefault="00DF326F">
            <w:r w:rsidRPr="00215990">
              <w:t>Paramyxoviridae</w:t>
            </w:r>
          </w:p>
        </w:tc>
        <w:tc>
          <w:tcPr>
            <w:tcW w:w="2298" w:type="dxa"/>
            <w:noWrap/>
            <w:hideMark/>
          </w:tcPr>
          <w:p w14:paraId="0EC804AF" w14:textId="60F1D68D" w:rsidR="00DF326F" w:rsidRPr="00215990" w:rsidRDefault="00DF326F">
            <w:r w:rsidRPr="00215990">
              <w:t>Avulavirus</w:t>
            </w:r>
          </w:p>
        </w:tc>
      </w:tr>
      <w:tr w:rsidR="00DF326F" w:rsidRPr="00215990" w14:paraId="700E7871" w14:textId="77777777" w:rsidTr="00521761">
        <w:trPr>
          <w:trHeight w:val="290"/>
        </w:trPr>
        <w:tc>
          <w:tcPr>
            <w:tcW w:w="3527" w:type="dxa"/>
            <w:noWrap/>
            <w:hideMark/>
          </w:tcPr>
          <w:p w14:paraId="03376C30" w14:textId="77777777" w:rsidR="00DF326F" w:rsidRPr="00215990" w:rsidRDefault="00DF326F">
            <w:r w:rsidRPr="00215990">
              <w:t>Puumala Hantavirus</w:t>
            </w:r>
          </w:p>
        </w:tc>
        <w:tc>
          <w:tcPr>
            <w:tcW w:w="1815" w:type="dxa"/>
            <w:noWrap/>
            <w:hideMark/>
          </w:tcPr>
          <w:p w14:paraId="003E2F27" w14:textId="77777777" w:rsidR="00DF326F" w:rsidRPr="00215990" w:rsidRDefault="00DF326F">
            <w:r w:rsidRPr="00215990">
              <w:t>Bunyavirales</w:t>
            </w:r>
          </w:p>
        </w:tc>
        <w:tc>
          <w:tcPr>
            <w:tcW w:w="1853" w:type="dxa"/>
            <w:noWrap/>
            <w:hideMark/>
          </w:tcPr>
          <w:p w14:paraId="6CA3AA1C" w14:textId="542990C0" w:rsidR="00DF326F" w:rsidRPr="00215990" w:rsidRDefault="00DF326F">
            <w:r w:rsidRPr="00215990">
              <w:t>Hantaviridae</w:t>
            </w:r>
          </w:p>
        </w:tc>
        <w:tc>
          <w:tcPr>
            <w:tcW w:w="2298" w:type="dxa"/>
            <w:noWrap/>
            <w:hideMark/>
          </w:tcPr>
          <w:p w14:paraId="5DC1D4D3" w14:textId="5DDF0238" w:rsidR="00DF326F" w:rsidRPr="00215990" w:rsidRDefault="00DF326F">
            <w:r w:rsidRPr="00215990">
              <w:t>Orthohantavirus</w:t>
            </w:r>
          </w:p>
        </w:tc>
      </w:tr>
      <w:tr w:rsidR="00DF326F" w:rsidRPr="00215990" w14:paraId="028A0A9A" w14:textId="77777777" w:rsidTr="00521761">
        <w:trPr>
          <w:trHeight w:val="264"/>
        </w:trPr>
        <w:tc>
          <w:tcPr>
            <w:tcW w:w="3527" w:type="dxa"/>
            <w:noWrap/>
            <w:hideMark/>
          </w:tcPr>
          <w:p w14:paraId="762F866D" w14:textId="77777777" w:rsidR="00DF326F" w:rsidRPr="00215990" w:rsidRDefault="00DF326F">
            <w:r w:rsidRPr="00215990">
              <w:t>Rabbit Hemorrhagic Disease Virus 2</w:t>
            </w:r>
          </w:p>
        </w:tc>
        <w:tc>
          <w:tcPr>
            <w:tcW w:w="1815" w:type="dxa"/>
            <w:hideMark/>
          </w:tcPr>
          <w:p w14:paraId="1844FBB6" w14:textId="77777777" w:rsidR="00DF326F" w:rsidRPr="00215990" w:rsidRDefault="00DF326F" w:rsidP="00DF326F">
            <w:pPr>
              <w:spacing w:after="160"/>
            </w:pPr>
            <w:r w:rsidRPr="00215990">
              <w:t>Picornavirales</w:t>
            </w:r>
          </w:p>
        </w:tc>
        <w:tc>
          <w:tcPr>
            <w:tcW w:w="1853" w:type="dxa"/>
            <w:noWrap/>
            <w:hideMark/>
          </w:tcPr>
          <w:p w14:paraId="29792F30" w14:textId="77777777" w:rsidR="00DF326F" w:rsidRPr="00215990" w:rsidRDefault="00DF326F" w:rsidP="00DF326F">
            <w:pPr>
              <w:spacing w:after="160"/>
            </w:pPr>
            <w:r w:rsidRPr="00215990">
              <w:t>Caliciviridae</w:t>
            </w:r>
          </w:p>
        </w:tc>
        <w:tc>
          <w:tcPr>
            <w:tcW w:w="2298" w:type="dxa"/>
            <w:noWrap/>
            <w:hideMark/>
          </w:tcPr>
          <w:p w14:paraId="29141583" w14:textId="77777777" w:rsidR="00DF326F" w:rsidRPr="00215990" w:rsidRDefault="00DF326F">
            <w:r w:rsidRPr="00215990">
              <w:t>Lagovirus</w:t>
            </w:r>
          </w:p>
        </w:tc>
      </w:tr>
      <w:tr w:rsidR="00DF326F" w:rsidRPr="00215990" w14:paraId="46736653" w14:textId="77777777" w:rsidTr="00521761">
        <w:trPr>
          <w:trHeight w:val="290"/>
        </w:trPr>
        <w:tc>
          <w:tcPr>
            <w:tcW w:w="3527" w:type="dxa"/>
            <w:noWrap/>
            <w:hideMark/>
          </w:tcPr>
          <w:p w14:paraId="04C5586B" w14:textId="77777777" w:rsidR="00DF326F" w:rsidRPr="00215990" w:rsidRDefault="00DF326F">
            <w:r w:rsidRPr="00215990">
              <w:t>Rabies Virus</w:t>
            </w:r>
          </w:p>
        </w:tc>
        <w:tc>
          <w:tcPr>
            <w:tcW w:w="1815" w:type="dxa"/>
            <w:noWrap/>
            <w:hideMark/>
          </w:tcPr>
          <w:p w14:paraId="21DDA345" w14:textId="77777777" w:rsidR="00DF326F" w:rsidRPr="00215990" w:rsidRDefault="00DF326F">
            <w:r w:rsidRPr="00215990">
              <w:t>Mononegavirales</w:t>
            </w:r>
          </w:p>
        </w:tc>
        <w:tc>
          <w:tcPr>
            <w:tcW w:w="1853" w:type="dxa"/>
            <w:noWrap/>
            <w:hideMark/>
          </w:tcPr>
          <w:p w14:paraId="4ECD407C" w14:textId="77777777" w:rsidR="00DF326F" w:rsidRPr="00215990" w:rsidRDefault="00DF326F">
            <w:r w:rsidRPr="00215990">
              <w:t>Rhabdoviridae</w:t>
            </w:r>
          </w:p>
        </w:tc>
        <w:tc>
          <w:tcPr>
            <w:tcW w:w="2298" w:type="dxa"/>
            <w:noWrap/>
            <w:hideMark/>
          </w:tcPr>
          <w:p w14:paraId="332FA901" w14:textId="77777777" w:rsidR="00DF326F" w:rsidRPr="00215990" w:rsidRDefault="00DF326F">
            <w:r w:rsidRPr="00215990">
              <w:t>Lyssavirus</w:t>
            </w:r>
          </w:p>
        </w:tc>
      </w:tr>
      <w:tr w:rsidR="00DF326F" w:rsidRPr="00215990" w14:paraId="0FD8C1BF" w14:textId="77777777" w:rsidTr="00521761">
        <w:trPr>
          <w:trHeight w:val="290"/>
        </w:trPr>
        <w:tc>
          <w:tcPr>
            <w:tcW w:w="3527" w:type="dxa"/>
            <w:noWrap/>
            <w:hideMark/>
          </w:tcPr>
          <w:p w14:paraId="54296B9F" w14:textId="77777777" w:rsidR="00DF326F" w:rsidRPr="00215990" w:rsidRDefault="00DF326F">
            <w:r w:rsidRPr="00215990">
              <w:t>Human Respiratory Syncytial Virus</w:t>
            </w:r>
          </w:p>
        </w:tc>
        <w:tc>
          <w:tcPr>
            <w:tcW w:w="1815" w:type="dxa"/>
            <w:noWrap/>
            <w:hideMark/>
          </w:tcPr>
          <w:p w14:paraId="54129B10" w14:textId="77777777" w:rsidR="00DF326F" w:rsidRPr="00215990" w:rsidRDefault="00DF326F">
            <w:r w:rsidRPr="00215990">
              <w:t>Mononegavirales</w:t>
            </w:r>
          </w:p>
        </w:tc>
        <w:tc>
          <w:tcPr>
            <w:tcW w:w="1853" w:type="dxa"/>
            <w:noWrap/>
            <w:hideMark/>
          </w:tcPr>
          <w:p w14:paraId="68D388A8" w14:textId="736068E7" w:rsidR="00DF326F" w:rsidRPr="00215990" w:rsidRDefault="00DF326F">
            <w:r w:rsidRPr="00215990">
              <w:t>Pneumoviridae</w:t>
            </w:r>
          </w:p>
        </w:tc>
        <w:tc>
          <w:tcPr>
            <w:tcW w:w="2298" w:type="dxa"/>
            <w:noWrap/>
            <w:hideMark/>
          </w:tcPr>
          <w:p w14:paraId="162E78B0" w14:textId="65D60141" w:rsidR="00DF326F" w:rsidRPr="00215990" w:rsidRDefault="00DF326F">
            <w:r w:rsidRPr="00215990">
              <w:t>Orthopneumovirus</w:t>
            </w:r>
          </w:p>
        </w:tc>
      </w:tr>
      <w:tr w:rsidR="00DF326F" w:rsidRPr="00215990" w14:paraId="59EA6042" w14:textId="77777777" w:rsidTr="00521761">
        <w:trPr>
          <w:trHeight w:val="290"/>
        </w:trPr>
        <w:tc>
          <w:tcPr>
            <w:tcW w:w="3527" w:type="dxa"/>
            <w:noWrap/>
            <w:hideMark/>
          </w:tcPr>
          <w:p w14:paraId="098D6CA5" w14:textId="77777777" w:rsidR="00DF326F" w:rsidRPr="00215990" w:rsidRDefault="00DF326F">
            <w:r w:rsidRPr="00215990">
              <w:t>Rotavirus</w:t>
            </w:r>
          </w:p>
        </w:tc>
        <w:tc>
          <w:tcPr>
            <w:tcW w:w="1815" w:type="dxa"/>
            <w:noWrap/>
            <w:hideMark/>
          </w:tcPr>
          <w:p w14:paraId="118DA885" w14:textId="77777777" w:rsidR="00DF326F" w:rsidRPr="00215990" w:rsidRDefault="00DF326F">
            <w:r w:rsidRPr="00215990">
              <w:t>Reoviridae</w:t>
            </w:r>
          </w:p>
        </w:tc>
        <w:tc>
          <w:tcPr>
            <w:tcW w:w="1853" w:type="dxa"/>
            <w:noWrap/>
            <w:hideMark/>
          </w:tcPr>
          <w:p w14:paraId="0286C119" w14:textId="77777777" w:rsidR="00DF326F" w:rsidRPr="00215990" w:rsidRDefault="00DF326F">
            <w:r w:rsidRPr="00215990">
              <w:t>Reoviridae</w:t>
            </w:r>
          </w:p>
        </w:tc>
        <w:tc>
          <w:tcPr>
            <w:tcW w:w="2298" w:type="dxa"/>
            <w:noWrap/>
            <w:hideMark/>
          </w:tcPr>
          <w:p w14:paraId="06AA9A34" w14:textId="77777777" w:rsidR="00DF326F" w:rsidRPr="00215990" w:rsidRDefault="00DF326F">
            <w:r w:rsidRPr="00215990">
              <w:t>Rotavirus</w:t>
            </w:r>
          </w:p>
        </w:tc>
      </w:tr>
      <w:tr w:rsidR="00DF326F" w:rsidRPr="00215990" w14:paraId="56BE606D" w14:textId="77777777" w:rsidTr="00521761">
        <w:trPr>
          <w:trHeight w:val="290"/>
        </w:trPr>
        <w:tc>
          <w:tcPr>
            <w:tcW w:w="3527" w:type="dxa"/>
            <w:noWrap/>
            <w:hideMark/>
          </w:tcPr>
          <w:p w14:paraId="0F7BAA9F" w14:textId="24E9ACDD" w:rsidR="00DF326F" w:rsidRPr="00215990" w:rsidRDefault="00D24C5C">
            <w:r w:rsidRPr="00215990">
              <w:t>SARS-CoV</w:t>
            </w:r>
          </w:p>
        </w:tc>
        <w:tc>
          <w:tcPr>
            <w:tcW w:w="1815" w:type="dxa"/>
            <w:noWrap/>
            <w:hideMark/>
          </w:tcPr>
          <w:p w14:paraId="164D5A79" w14:textId="77777777" w:rsidR="00DF326F" w:rsidRPr="00215990" w:rsidRDefault="00DF326F">
            <w:r w:rsidRPr="00215990">
              <w:t>Nidovirales</w:t>
            </w:r>
          </w:p>
        </w:tc>
        <w:tc>
          <w:tcPr>
            <w:tcW w:w="1853" w:type="dxa"/>
            <w:noWrap/>
            <w:hideMark/>
          </w:tcPr>
          <w:p w14:paraId="30949D17" w14:textId="0274D5CE" w:rsidR="00DF326F" w:rsidRPr="00215990" w:rsidRDefault="00DF326F">
            <w:r w:rsidRPr="00215990">
              <w:t>Coronaviridae</w:t>
            </w:r>
          </w:p>
        </w:tc>
        <w:tc>
          <w:tcPr>
            <w:tcW w:w="2298" w:type="dxa"/>
            <w:noWrap/>
            <w:hideMark/>
          </w:tcPr>
          <w:p w14:paraId="505B399F" w14:textId="0A110733" w:rsidR="00DF326F" w:rsidRPr="00215990" w:rsidRDefault="00DF326F">
            <w:r w:rsidRPr="00215990">
              <w:t>Betacoronavirus</w:t>
            </w:r>
          </w:p>
        </w:tc>
      </w:tr>
      <w:tr w:rsidR="00DF326F" w:rsidRPr="00215990" w14:paraId="671CC149" w14:textId="77777777" w:rsidTr="00521761">
        <w:trPr>
          <w:trHeight w:val="290"/>
        </w:trPr>
        <w:tc>
          <w:tcPr>
            <w:tcW w:w="3527" w:type="dxa"/>
            <w:noWrap/>
            <w:hideMark/>
          </w:tcPr>
          <w:p w14:paraId="6086235E" w14:textId="77777777" w:rsidR="00DF326F" w:rsidRPr="00215990" w:rsidRDefault="00DF326F">
            <w:r w:rsidRPr="00215990">
              <w:t>Seoul Virus</w:t>
            </w:r>
          </w:p>
        </w:tc>
        <w:tc>
          <w:tcPr>
            <w:tcW w:w="1815" w:type="dxa"/>
            <w:noWrap/>
            <w:hideMark/>
          </w:tcPr>
          <w:p w14:paraId="1507AAF6" w14:textId="77777777" w:rsidR="00DF326F" w:rsidRPr="00215990" w:rsidRDefault="00DF326F">
            <w:r w:rsidRPr="00215990">
              <w:t>Bunyavirales</w:t>
            </w:r>
          </w:p>
        </w:tc>
        <w:tc>
          <w:tcPr>
            <w:tcW w:w="1853" w:type="dxa"/>
            <w:noWrap/>
            <w:hideMark/>
          </w:tcPr>
          <w:p w14:paraId="623662BA" w14:textId="298EA916" w:rsidR="00DF326F" w:rsidRPr="00215990" w:rsidRDefault="00DF326F">
            <w:r w:rsidRPr="00215990">
              <w:t>Hantaviridae</w:t>
            </w:r>
          </w:p>
        </w:tc>
        <w:tc>
          <w:tcPr>
            <w:tcW w:w="2298" w:type="dxa"/>
            <w:noWrap/>
            <w:hideMark/>
          </w:tcPr>
          <w:p w14:paraId="5B765EB9" w14:textId="6094DBF2" w:rsidR="00DF326F" w:rsidRPr="00215990" w:rsidRDefault="00DF326F">
            <w:r w:rsidRPr="00215990">
              <w:t>Orthohantavirus</w:t>
            </w:r>
          </w:p>
        </w:tc>
      </w:tr>
      <w:tr w:rsidR="00DF326F" w:rsidRPr="00215990" w14:paraId="58F0D4D2" w14:textId="77777777" w:rsidTr="00521761">
        <w:trPr>
          <w:trHeight w:val="290"/>
        </w:trPr>
        <w:tc>
          <w:tcPr>
            <w:tcW w:w="3527" w:type="dxa"/>
            <w:noWrap/>
            <w:hideMark/>
          </w:tcPr>
          <w:p w14:paraId="553004CE" w14:textId="77777777" w:rsidR="00DF326F" w:rsidRPr="00215990" w:rsidRDefault="00DF326F">
            <w:r w:rsidRPr="00215990">
              <w:t>Severe Fever With Thrombocytopenia Syndrome Virus</w:t>
            </w:r>
          </w:p>
        </w:tc>
        <w:tc>
          <w:tcPr>
            <w:tcW w:w="1815" w:type="dxa"/>
            <w:noWrap/>
            <w:hideMark/>
          </w:tcPr>
          <w:p w14:paraId="2E353345" w14:textId="77777777" w:rsidR="00DF326F" w:rsidRPr="00215990" w:rsidRDefault="00DF326F">
            <w:r w:rsidRPr="00215990">
              <w:t>Bunyavirales</w:t>
            </w:r>
          </w:p>
        </w:tc>
        <w:tc>
          <w:tcPr>
            <w:tcW w:w="1853" w:type="dxa"/>
            <w:noWrap/>
            <w:hideMark/>
          </w:tcPr>
          <w:p w14:paraId="49FCAF23" w14:textId="6839DEA0" w:rsidR="00DF326F" w:rsidRPr="00215990" w:rsidRDefault="00DF326F">
            <w:r w:rsidRPr="00215990">
              <w:t>Phenuiviridae</w:t>
            </w:r>
          </w:p>
        </w:tc>
        <w:tc>
          <w:tcPr>
            <w:tcW w:w="2298" w:type="dxa"/>
            <w:noWrap/>
            <w:hideMark/>
          </w:tcPr>
          <w:p w14:paraId="7DD7C015" w14:textId="21B22DF4" w:rsidR="00DF326F" w:rsidRPr="00215990" w:rsidRDefault="00DF326F">
            <w:r w:rsidRPr="00215990">
              <w:t>Bandavirus</w:t>
            </w:r>
          </w:p>
        </w:tc>
      </w:tr>
      <w:tr w:rsidR="00DF326F" w:rsidRPr="00215990" w14:paraId="3641D36F" w14:textId="77777777" w:rsidTr="00521761">
        <w:trPr>
          <w:trHeight w:val="290"/>
        </w:trPr>
        <w:tc>
          <w:tcPr>
            <w:tcW w:w="3527" w:type="dxa"/>
            <w:noWrap/>
            <w:hideMark/>
          </w:tcPr>
          <w:p w14:paraId="2A216B69" w14:textId="77777777" w:rsidR="00DF326F" w:rsidRPr="00215990" w:rsidRDefault="00DF326F">
            <w:r w:rsidRPr="00215990">
              <w:t>Simian Foamy Virus</w:t>
            </w:r>
          </w:p>
        </w:tc>
        <w:tc>
          <w:tcPr>
            <w:tcW w:w="1815" w:type="dxa"/>
            <w:noWrap/>
            <w:hideMark/>
          </w:tcPr>
          <w:p w14:paraId="5F225CEE" w14:textId="77777777" w:rsidR="00DF326F" w:rsidRPr="00215990" w:rsidRDefault="00DF326F">
            <w:r w:rsidRPr="00215990">
              <w:t>Ortervirales</w:t>
            </w:r>
          </w:p>
        </w:tc>
        <w:tc>
          <w:tcPr>
            <w:tcW w:w="1853" w:type="dxa"/>
            <w:noWrap/>
            <w:hideMark/>
          </w:tcPr>
          <w:p w14:paraId="445402BB" w14:textId="61388208" w:rsidR="00DF326F" w:rsidRPr="00215990" w:rsidRDefault="00DF326F">
            <w:r w:rsidRPr="00215990">
              <w:t>Retroviridae</w:t>
            </w:r>
          </w:p>
        </w:tc>
        <w:tc>
          <w:tcPr>
            <w:tcW w:w="2298" w:type="dxa"/>
            <w:noWrap/>
            <w:hideMark/>
          </w:tcPr>
          <w:p w14:paraId="65F9ABD4" w14:textId="12E7C218" w:rsidR="00DF326F" w:rsidRPr="00215990" w:rsidRDefault="00DF326F">
            <w:r w:rsidRPr="00215990">
              <w:t>Spumavirus</w:t>
            </w:r>
          </w:p>
        </w:tc>
      </w:tr>
      <w:tr w:rsidR="00DF326F" w:rsidRPr="00215990" w14:paraId="788AD1CD" w14:textId="77777777" w:rsidTr="00521761">
        <w:trPr>
          <w:trHeight w:val="290"/>
        </w:trPr>
        <w:tc>
          <w:tcPr>
            <w:tcW w:w="3527" w:type="dxa"/>
            <w:noWrap/>
            <w:hideMark/>
          </w:tcPr>
          <w:p w14:paraId="165926FD" w14:textId="77777777" w:rsidR="00DF326F" w:rsidRPr="00215990" w:rsidRDefault="00DF326F">
            <w:r w:rsidRPr="00215990">
              <w:t>Simian Immunodeficiency Virus</w:t>
            </w:r>
          </w:p>
        </w:tc>
        <w:tc>
          <w:tcPr>
            <w:tcW w:w="1815" w:type="dxa"/>
            <w:noWrap/>
            <w:hideMark/>
          </w:tcPr>
          <w:p w14:paraId="75396D55" w14:textId="77777777" w:rsidR="00DF326F" w:rsidRPr="00215990" w:rsidRDefault="00DF326F">
            <w:r w:rsidRPr="00215990">
              <w:t>Ortervirales</w:t>
            </w:r>
          </w:p>
        </w:tc>
        <w:tc>
          <w:tcPr>
            <w:tcW w:w="1853" w:type="dxa"/>
            <w:noWrap/>
            <w:hideMark/>
          </w:tcPr>
          <w:p w14:paraId="37244346" w14:textId="0B0C02C1" w:rsidR="00DF326F" w:rsidRPr="00215990" w:rsidRDefault="00DF326F">
            <w:r w:rsidRPr="00215990">
              <w:t>Retroviridae</w:t>
            </w:r>
          </w:p>
        </w:tc>
        <w:tc>
          <w:tcPr>
            <w:tcW w:w="2298" w:type="dxa"/>
            <w:noWrap/>
            <w:hideMark/>
          </w:tcPr>
          <w:p w14:paraId="0535B5C4" w14:textId="2F2B42DF" w:rsidR="00DF326F" w:rsidRPr="00215990" w:rsidRDefault="00DF326F">
            <w:r w:rsidRPr="00215990">
              <w:t>Lentivirus</w:t>
            </w:r>
          </w:p>
        </w:tc>
      </w:tr>
      <w:tr w:rsidR="00DF326F" w:rsidRPr="00215990" w14:paraId="6AA2B8E4" w14:textId="77777777" w:rsidTr="00521761">
        <w:trPr>
          <w:trHeight w:val="290"/>
        </w:trPr>
        <w:tc>
          <w:tcPr>
            <w:tcW w:w="3527" w:type="dxa"/>
            <w:noWrap/>
            <w:hideMark/>
          </w:tcPr>
          <w:p w14:paraId="009FAF1F" w14:textId="77777777" w:rsidR="00DF326F" w:rsidRPr="00215990" w:rsidRDefault="00DF326F">
            <w:r w:rsidRPr="00215990">
              <w:t>Simian Type D Retrovirus</w:t>
            </w:r>
          </w:p>
        </w:tc>
        <w:tc>
          <w:tcPr>
            <w:tcW w:w="1815" w:type="dxa"/>
            <w:noWrap/>
            <w:hideMark/>
          </w:tcPr>
          <w:p w14:paraId="090DDF4E" w14:textId="77777777" w:rsidR="00DF326F" w:rsidRPr="00215990" w:rsidRDefault="00DF326F">
            <w:r w:rsidRPr="00215990">
              <w:t>Ortervirales</w:t>
            </w:r>
          </w:p>
        </w:tc>
        <w:tc>
          <w:tcPr>
            <w:tcW w:w="1853" w:type="dxa"/>
            <w:noWrap/>
            <w:hideMark/>
          </w:tcPr>
          <w:p w14:paraId="743C58CC" w14:textId="10773ADA" w:rsidR="00DF326F" w:rsidRPr="00215990" w:rsidRDefault="00DF326F">
            <w:r w:rsidRPr="00215990">
              <w:t>Retroviridae</w:t>
            </w:r>
          </w:p>
        </w:tc>
        <w:tc>
          <w:tcPr>
            <w:tcW w:w="2298" w:type="dxa"/>
            <w:noWrap/>
            <w:hideMark/>
          </w:tcPr>
          <w:p w14:paraId="4A278EEB" w14:textId="71E7326D" w:rsidR="00DF326F" w:rsidRPr="00215990" w:rsidRDefault="00DF326F">
            <w:r w:rsidRPr="00215990">
              <w:t>Betaretrovirus</w:t>
            </w:r>
          </w:p>
        </w:tc>
      </w:tr>
      <w:tr w:rsidR="00DF326F" w:rsidRPr="00215990" w14:paraId="11FC81D0" w14:textId="77777777" w:rsidTr="00521761">
        <w:trPr>
          <w:trHeight w:val="290"/>
        </w:trPr>
        <w:tc>
          <w:tcPr>
            <w:tcW w:w="3527" w:type="dxa"/>
            <w:noWrap/>
            <w:hideMark/>
          </w:tcPr>
          <w:p w14:paraId="7F9BF5C4" w14:textId="77777777" w:rsidR="00DF326F" w:rsidRPr="00215990" w:rsidRDefault="00DF326F">
            <w:r w:rsidRPr="00215990">
              <w:t>Sin Nombre Virus</w:t>
            </w:r>
          </w:p>
        </w:tc>
        <w:tc>
          <w:tcPr>
            <w:tcW w:w="1815" w:type="dxa"/>
            <w:noWrap/>
            <w:hideMark/>
          </w:tcPr>
          <w:p w14:paraId="1D305279" w14:textId="77777777" w:rsidR="00DF326F" w:rsidRPr="00215990" w:rsidRDefault="00DF326F">
            <w:r w:rsidRPr="00215990">
              <w:t>Bunyavirales</w:t>
            </w:r>
          </w:p>
        </w:tc>
        <w:tc>
          <w:tcPr>
            <w:tcW w:w="1853" w:type="dxa"/>
            <w:noWrap/>
            <w:hideMark/>
          </w:tcPr>
          <w:p w14:paraId="61D89F95" w14:textId="3B8B711A" w:rsidR="00DF326F" w:rsidRPr="00215990" w:rsidRDefault="00DF326F">
            <w:r w:rsidRPr="00215990">
              <w:t>Hantaviridae</w:t>
            </w:r>
          </w:p>
        </w:tc>
        <w:tc>
          <w:tcPr>
            <w:tcW w:w="2298" w:type="dxa"/>
            <w:noWrap/>
            <w:hideMark/>
          </w:tcPr>
          <w:p w14:paraId="4E6EF6BD" w14:textId="6AF1E669" w:rsidR="00DF326F" w:rsidRPr="00215990" w:rsidRDefault="00DF326F">
            <w:r w:rsidRPr="00215990">
              <w:t>Orthohantavirus</w:t>
            </w:r>
          </w:p>
        </w:tc>
      </w:tr>
      <w:tr w:rsidR="00DF326F" w:rsidRPr="00215990" w14:paraId="4E87DC5B" w14:textId="77777777" w:rsidTr="00521761">
        <w:trPr>
          <w:trHeight w:val="290"/>
        </w:trPr>
        <w:tc>
          <w:tcPr>
            <w:tcW w:w="3527" w:type="dxa"/>
            <w:noWrap/>
            <w:hideMark/>
          </w:tcPr>
          <w:p w14:paraId="1F0CB12D" w14:textId="0E67B1B3" w:rsidR="00DF326F" w:rsidRPr="00215990" w:rsidRDefault="00D24C5C">
            <w:r w:rsidRPr="00215990">
              <w:t>STLV-1</w:t>
            </w:r>
          </w:p>
        </w:tc>
        <w:tc>
          <w:tcPr>
            <w:tcW w:w="1815" w:type="dxa"/>
            <w:noWrap/>
            <w:hideMark/>
          </w:tcPr>
          <w:p w14:paraId="44F5D00F" w14:textId="77777777" w:rsidR="00DF326F" w:rsidRPr="00215990" w:rsidRDefault="00DF326F">
            <w:r w:rsidRPr="00215990">
              <w:t>Ortervirales</w:t>
            </w:r>
          </w:p>
        </w:tc>
        <w:tc>
          <w:tcPr>
            <w:tcW w:w="1853" w:type="dxa"/>
            <w:noWrap/>
            <w:hideMark/>
          </w:tcPr>
          <w:p w14:paraId="253B9895" w14:textId="5DB8B1E9" w:rsidR="00DF326F" w:rsidRPr="00215990" w:rsidRDefault="00DF326F">
            <w:r w:rsidRPr="00215990">
              <w:t>Retroviridae</w:t>
            </w:r>
          </w:p>
        </w:tc>
        <w:tc>
          <w:tcPr>
            <w:tcW w:w="2298" w:type="dxa"/>
            <w:noWrap/>
            <w:hideMark/>
          </w:tcPr>
          <w:p w14:paraId="7A594A64" w14:textId="13BA22C8" w:rsidR="00DF326F" w:rsidRPr="00215990" w:rsidRDefault="00DF326F">
            <w:r w:rsidRPr="00215990">
              <w:t>Deltaretrovirus</w:t>
            </w:r>
          </w:p>
        </w:tc>
      </w:tr>
      <w:tr w:rsidR="00DF326F" w:rsidRPr="00215990" w14:paraId="7AAFD33B" w14:textId="77777777" w:rsidTr="00521761">
        <w:trPr>
          <w:trHeight w:val="290"/>
        </w:trPr>
        <w:tc>
          <w:tcPr>
            <w:tcW w:w="3527" w:type="dxa"/>
            <w:noWrap/>
            <w:hideMark/>
          </w:tcPr>
          <w:p w14:paraId="4D1D7CFA" w14:textId="77777777" w:rsidR="00DF326F" w:rsidRPr="00215990" w:rsidRDefault="00DF326F">
            <w:r w:rsidRPr="00215990">
              <w:t>Variegated Squirrel Bornavirus 1</w:t>
            </w:r>
          </w:p>
        </w:tc>
        <w:tc>
          <w:tcPr>
            <w:tcW w:w="1815" w:type="dxa"/>
            <w:noWrap/>
            <w:hideMark/>
          </w:tcPr>
          <w:p w14:paraId="7F506E90" w14:textId="77777777" w:rsidR="00DF326F" w:rsidRPr="00215990" w:rsidRDefault="00DF326F">
            <w:r w:rsidRPr="00215990">
              <w:t>Mononegavirales</w:t>
            </w:r>
          </w:p>
        </w:tc>
        <w:tc>
          <w:tcPr>
            <w:tcW w:w="1853" w:type="dxa"/>
            <w:noWrap/>
            <w:hideMark/>
          </w:tcPr>
          <w:p w14:paraId="4BAE9228" w14:textId="14DD7D96" w:rsidR="00DF326F" w:rsidRPr="00215990" w:rsidRDefault="00DF326F">
            <w:r w:rsidRPr="00215990">
              <w:t>Bornaviridae</w:t>
            </w:r>
          </w:p>
        </w:tc>
        <w:tc>
          <w:tcPr>
            <w:tcW w:w="2298" w:type="dxa"/>
            <w:noWrap/>
            <w:hideMark/>
          </w:tcPr>
          <w:p w14:paraId="0329EE83" w14:textId="5D55718B" w:rsidR="00DF326F" w:rsidRPr="00215990" w:rsidRDefault="00DF326F">
            <w:r w:rsidRPr="00215990">
              <w:t>Orthobornavirus</w:t>
            </w:r>
          </w:p>
        </w:tc>
      </w:tr>
      <w:tr w:rsidR="00DF326F" w:rsidRPr="00215990" w14:paraId="29D81ACC" w14:textId="77777777" w:rsidTr="00521761">
        <w:trPr>
          <w:trHeight w:val="290"/>
        </w:trPr>
        <w:tc>
          <w:tcPr>
            <w:tcW w:w="3527" w:type="dxa"/>
            <w:noWrap/>
            <w:hideMark/>
          </w:tcPr>
          <w:p w14:paraId="46476EC1" w14:textId="77777777" w:rsidR="00DF326F" w:rsidRPr="00215990" w:rsidRDefault="00DF326F">
            <w:r w:rsidRPr="00215990">
              <w:lastRenderedPageBreak/>
              <w:t>West Caucasian Bat Lyssavirus</w:t>
            </w:r>
          </w:p>
        </w:tc>
        <w:tc>
          <w:tcPr>
            <w:tcW w:w="1815" w:type="dxa"/>
            <w:noWrap/>
            <w:hideMark/>
          </w:tcPr>
          <w:p w14:paraId="3D70B74F" w14:textId="77777777" w:rsidR="00DF326F" w:rsidRPr="00215990" w:rsidRDefault="00DF326F">
            <w:r w:rsidRPr="00215990">
              <w:t>Mononegavirales</w:t>
            </w:r>
          </w:p>
        </w:tc>
        <w:tc>
          <w:tcPr>
            <w:tcW w:w="1853" w:type="dxa"/>
            <w:noWrap/>
            <w:hideMark/>
          </w:tcPr>
          <w:p w14:paraId="28351955" w14:textId="77777777" w:rsidR="00DF326F" w:rsidRPr="00215990" w:rsidRDefault="00DF326F">
            <w:r w:rsidRPr="00215990">
              <w:t>Rhabdoviridae</w:t>
            </w:r>
          </w:p>
        </w:tc>
        <w:tc>
          <w:tcPr>
            <w:tcW w:w="2298" w:type="dxa"/>
            <w:noWrap/>
            <w:hideMark/>
          </w:tcPr>
          <w:p w14:paraId="18199E3C" w14:textId="77777777" w:rsidR="00DF326F" w:rsidRPr="00215990" w:rsidRDefault="00DF326F">
            <w:r w:rsidRPr="00215990">
              <w:t>Lyssavirus</w:t>
            </w:r>
          </w:p>
        </w:tc>
      </w:tr>
    </w:tbl>
    <w:p w14:paraId="3757D4CD" w14:textId="210CB607" w:rsidR="00BD156C" w:rsidRPr="00215990" w:rsidRDefault="001D6991">
      <w:r w:rsidRPr="00215990">
        <w:rPr>
          <w:noProof/>
        </w:rPr>
        <mc:AlternateContent>
          <mc:Choice Requires="wps">
            <w:drawing>
              <wp:anchor distT="0" distB="0" distL="114300" distR="114300" simplePos="0" relativeHeight="251740160" behindDoc="0" locked="0" layoutInCell="1" allowOverlap="1" wp14:anchorId="7FAFDF24" wp14:editId="05B85775">
                <wp:simplePos x="0" y="0"/>
                <wp:positionH relativeFrom="column">
                  <wp:posOffset>0</wp:posOffset>
                </wp:positionH>
                <wp:positionV relativeFrom="paragraph">
                  <wp:posOffset>205740</wp:posOffset>
                </wp:positionV>
                <wp:extent cx="6057900" cy="546100"/>
                <wp:effectExtent l="0" t="0" r="19050" b="25400"/>
                <wp:wrapNone/>
                <wp:docPr id="35" name="Text Box 35"/>
                <wp:cNvGraphicFramePr/>
                <a:graphic xmlns:a="http://schemas.openxmlformats.org/drawingml/2006/main">
                  <a:graphicData uri="http://schemas.microsoft.com/office/word/2010/wordprocessingShape">
                    <wps:wsp>
                      <wps:cNvSpPr txBox="1"/>
                      <wps:spPr>
                        <a:xfrm>
                          <a:off x="0" y="0"/>
                          <a:ext cx="6057900" cy="546100"/>
                        </a:xfrm>
                        <a:prstGeom prst="rect">
                          <a:avLst/>
                        </a:prstGeom>
                        <a:solidFill>
                          <a:schemeClr val="lt1"/>
                        </a:solidFill>
                        <a:ln w="6350">
                          <a:solidFill>
                            <a:prstClr val="black"/>
                          </a:solidFill>
                        </a:ln>
                      </wps:spPr>
                      <wps:txbx>
                        <w:txbxContent>
                          <w:p w14:paraId="25AB0C9D" w14:textId="360CBF9A" w:rsidR="001D6991" w:rsidRPr="00461B14" w:rsidRDefault="008F3AB0">
                            <w:pPr>
                              <w:rPr>
                                <w:lang w:val="en-GB"/>
                              </w:rPr>
                            </w:pPr>
                            <w:r>
                              <w:rPr>
                                <w:lang w:val="en-GB"/>
                              </w:rPr>
                              <w:t>Supplementary</w:t>
                            </w:r>
                            <w:r w:rsidR="001D6991">
                              <w:rPr>
                                <w:lang w:val="en-GB"/>
                              </w:rPr>
                              <w:t xml:space="preserve"> table </w:t>
                            </w:r>
                            <w:r w:rsidR="004C2A78">
                              <w:rPr>
                                <w:lang w:val="en-GB"/>
                              </w:rPr>
                              <w:t>1</w:t>
                            </w:r>
                            <w:r w:rsidR="001D6991">
                              <w:rPr>
                                <w:lang w:val="en-GB"/>
                              </w:rPr>
                              <w:t xml:space="preserve">: list of virus name, order, </w:t>
                            </w:r>
                            <w:r>
                              <w:rPr>
                                <w:lang w:val="en-GB"/>
                              </w:rPr>
                              <w:t>family,</w:t>
                            </w:r>
                            <w:r w:rsidR="001D6991">
                              <w:rPr>
                                <w:lang w:val="en-GB"/>
                              </w:rPr>
                              <w:t xml:space="preserve"> and genus for each unique virus included in the database of spillover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AFDF24" id="Text Box 35" o:spid="_x0000_s1091" type="#_x0000_t202" style="position:absolute;margin-left:0;margin-top:16.2pt;width:477pt;height:43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" fillcolor="white [3201]" strokeweight=".5pt">
                <v:textbox>
                  <w:txbxContent>
                    <w:p w14:paraId="25AB0C9D" w14:textId="360CBF9A" w:rsidR="001D6991" w:rsidRPr="00461B14" w:rsidRDefault="008F3AB0">
                      <w:pPr>
                        <w:rPr>
                          <w:lang w:val="en-GB"/>
                        </w:rPr>
                      </w:pPr>
                      <w:r>
                        <w:rPr>
                          <w:lang w:val="en-GB"/>
                        </w:rPr>
                        <w:t>Supplementary</w:t>
                      </w:r>
                      <w:r w:rsidR="001D6991">
                        <w:rPr>
                          <w:lang w:val="en-GB"/>
                        </w:rPr>
                        <w:t xml:space="preserve"> table </w:t>
                      </w:r>
                      <w:r w:rsidR="004C2A78">
                        <w:rPr>
                          <w:lang w:val="en-GB"/>
                        </w:rPr>
                        <w:t>1</w:t>
                      </w:r>
                      <w:r w:rsidR="001D6991">
                        <w:rPr>
                          <w:lang w:val="en-GB"/>
                        </w:rPr>
                        <w:t xml:space="preserve">: list of virus name, order, </w:t>
                      </w:r>
                      <w:r>
                        <w:rPr>
                          <w:lang w:val="en-GB"/>
                        </w:rPr>
                        <w:t>family,</w:t>
                      </w:r>
                      <w:r w:rsidR="001D6991">
                        <w:rPr>
                          <w:lang w:val="en-GB"/>
                        </w:rPr>
                        <w:t xml:space="preserve"> and genus for each unique virus included in the database of spillover events.</w:t>
                      </w:r>
                    </w:p>
                  </w:txbxContent>
                </v:textbox>
              </v:shape>
            </w:pict>
          </mc:Fallback>
        </mc:AlternateContent>
      </w:r>
    </w:p>
    <w:p w14:paraId="2CC2BEC8" w14:textId="590228E3" w:rsidR="00DF326F" w:rsidRPr="00215990" w:rsidRDefault="00DF326F"/>
    <w:p w14:paraId="7A8E2CE7" w14:textId="77777777" w:rsidR="00BD4C2C" w:rsidRPr="00215990" w:rsidRDefault="00BD4C2C"/>
    <w:p w14:paraId="42E76A20" w14:textId="1F08673F" w:rsidR="00DF326F" w:rsidRPr="00215990" w:rsidRDefault="007C1460">
      <w:r w:rsidRPr="00215990">
        <w:rPr>
          <w:rFonts w:ascii="Arial" w:hAnsi="Arial" w:cs="Arial"/>
          <w:noProof/>
          <w:sz w:val="20"/>
          <w:szCs w:val="20"/>
        </w:rPr>
        <w:lastRenderedPageBreak/>
        <mc:AlternateContent>
          <mc:Choice Requires="wpg">
            <w:drawing>
              <wp:anchor distT="0" distB="0" distL="114300" distR="114300" simplePos="0" relativeHeight="251739136" behindDoc="1" locked="0" layoutInCell="1" allowOverlap="1" wp14:anchorId="206D9044" wp14:editId="10FE4561">
                <wp:simplePos x="0" y="0"/>
                <wp:positionH relativeFrom="column">
                  <wp:posOffset>0</wp:posOffset>
                </wp:positionH>
                <wp:positionV relativeFrom="paragraph">
                  <wp:posOffset>0</wp:posOffset>
                </wp:positionV>
                <wp:extent cx="6213475" cy="8953500"/>
                <wp:effectExtent l="0" t="0" r="15875" b="19050"/>
                <wp:wrapTight wrapText="bothSides">
                  <wp:wrapPolygon edited="0">
                    <wp:start x="927" y="0"/>
                    <wp:lineTo x="1523" y="827"/>
                    <wp:lineTo x="464" y="1103"/>
                    <wp:lineTo x="464" y="1287"/>
                    <wp:lineTo x="1589" y="1563"/>
                    <wp:lineTo x="993" y="1976"/>
                    <wp:lineTo x="1589" y="2298"/>
                    <wp:lineTo x="265" y="2436"/>
                    <wp:lineTo x="0" y="2574"/>
                    <wp:lineTo x="66" y="4090"/>
                    <wp:lineTo x="596" y="4504"/>
                    <wp:lineTo x="1060" y="4504"/>
                    <wp:lineTo x="993" y="5009"/>
                    <wp:lineTo x="1126" y="5239"/>
                    <wp:lineTo x="1589" y="5239"/>
                    <wp:lineTo x="464" y="5745"/>
                    <wp:lineTo x="397" y="5929"/>
                    <wp:lineTo x="596" y="6342"/>
                    <wp:lineTo x="4437" y="6710"/>
                    <wp:lineTo x="7947" y="6710"/>
                    <wp:lineTo x="3377" y="7169"/>
                    <wp:lineTo x="1788" y="7353"/>
                    <wp:lineTo x="1258" y="7767"/>
                    <wp:lineTo x="1258" y="7905"/>
                    <wp:lineTo x="1987" y="8180"/>
                    <wp:lineTo x="861" y="8870"/>
                    <wp:lineTo x="861" y="10478"/>
                    <wp:lineTo x="1854" y="11122"/>
                    <wp:lineTo x="1391" y="11397"/>
                    <wp:lineTo x="1391" y="11581"/>
                    <wp:lineTo x="2185" y="11857"/>
                    <wp:lineTo x="1589" y="12317"/>
                    <wp:lineTo x="1324" y="12546"/>
                    <wp:lineTo x="1391" y="12868"/>
                    <wp:lineTo x="7020" y="13328"/>
                    <wp:lineTo x="10794" y="13328"/>
                    <wp:lineTo x="1656" y="13695"/>
                    <wp:lineTo x="1656" y="14017"/>
                    <wp:lineTo x="2318" y="14063"/>
                    <wp:lineTo x="1589" y="14293"/>
                    <wp:lineTo x="1788" y="14798"/>
                    <wp:lineTo x="993" y="15074"/>
                    <wp:lineTo x="861" y="15166"/>
                    <wp:lineTo x="795" y="16729"/>
                    <wp:lineTo x="1126" y="17004"/>
                    <wp:lineTo x="1656" y="17004"/>
                    <wp:lineTo x="1324" y="17740"/>
                    <wp:lineTo x="1523" y="18475"/>
                    <wp:lineTo x="2053" y="19210"/>
                    <wp:lineTo x="1324" y="19486"/>
                    <wp:lineTo x="1192" y="19578"/>
                    <wp:lineTo x="1192" y="21600"/>
                    <wp:lineTo x="21589" y="21600"/>
                    <wp:lineTo x="21589" y="19486"/>
                    <wp:lineTo x="11059" y="19210"/>
                    <wp:lineTo x="13576" y="18521"/>
                    <wp:lineTo x="14437" y="17740"/>
                    <wp:lineTo x="14371" y="16407"/>
                    <wp:lineTo x="13973" y="16269"/>
                    <wp:lineTo x="14371" y="16039"/>
                    <wp:lineTo x="14371" y="15763"/>
                    <wp:lineTo x="13973" y="15534"/>
                    <wp:lineTo x="14371" y="15304"/>
                    <wp:lineTo x="14371" y="15074"/>
                    <wp:lineTo x="13973" y="14798"/>
                    <wp:lineTo x="14437" y="14477"/>
                    <wp:lineTo x="13841" y="14063"/>
                    <wp:lineTo x="10728" y="14063"/>
                    <wp:lineTo x="10861" y="13328"/>
                    <wp:lineTo x="13112" y="12592"/>
                    <wp:lineTo x="14304" y="11857"/>
                    <wp:lineTo x="14371" y="11397"/>
                    <wp:lineTo x="14371" y="10524"/>
                    <wp:lineTo x="14172" y="10386"/>
                    <wp:lineTo x="14503" y="9881"/>
                    <wp:lineTo x="14371" y="9146"/>
                    <wp:lineTo x="14039" y="8916"/>
                    <wp:lineTo x="14371" y="8732"/>
                    <wp:lineTo x="14371" y="8226"/>
                    <wp:lineTo x="14039" y="8180"/>
                    <wp:lineTo x="14503" y="7721"/>
                    <wp:lineTo x="13642" y="7629"/>
                    <wp:lineTo x="7616" y="7445"/>
                    <wp:lineTo x="9470" y="6710"/>
                    <wp:lineTo x="10463" y="6710"/>
                    <wp:lineTo x="15033" y="6112"/>
                    <wp:lineTo x="15496" y="5974"/>
                    <wp:lineTo x="15430" y="5837"/>
                    <wp:lineTo x="14437" y="5239"/>
                    <wp:lineTo x="15430" y="5147"/>
                    <wp:lineTo x="15430" y="5055"/>
                    <wp:lineTo x="14437" y="4504"/>
                    <wp:lineTo x="15430" y="4366"/>
                    <wp:lineTo x="15430" y="4228"/>
                    <wp:lineTo x="14437" y="3769"/>
                    <wp:lineTo x="15430" y="3631"/>
                    <wp:lineTo x="15430" y="3493"/>
                    <wp:lineTo x="14437" y="3033"/>
                    <wp:lineTo x="15430" y="2803"/>
                    <wp:lineTo x="15430" y="2666"/>
                    <wp:lineTo x="14437" y="2298"/>
                    <wp:lineTo x="15430" y="2022"/>
                    <wp:lineTo x="15430" y="1884"/>
                    <wp:lineTo x="14437" y="1563"/>
                    <wp:lineTo x="15033" y="1563"/>
                    <wp:lineTo x="15430" y="1195"/>
                    <wp:lineTo x="15496" y="551"/>
                    <wp:lineTo x="13907" y="460"/>
                    <wp:lineTo x="4238" y="0"/>
                    <wp:lineTo x="927" y="0"/>
                  </wp:wrapPolygon>
                </wp:wrapTight>
                <wp:docPr id="6" name="Group 6"/>
                <wp:cNvGraphicFramePr/>
                <a:graphic xmlns:a="http://schemas.openxmlformats.org/drawingml/2006/main">
                  <a:graphicData uri="http://schemas.microsoft.com/office/word/2010/wordprocessingGroup">
                    <wpg:wgp>
                      <wpg:cNvGrpSpPr/>
                      <wpg:grpSpPr>
                        <a:xfrm>
                          <a:off x="0" y="0"/>
                          <a:ext cx="6213475" cy="8953500"/>
                          <a:chOff x="-677898" y="-1497898"/>
                          <a:chExt cx="6214239" cy="8956012"/>
                        </a:xfrm>
                      </wpg:grpSpPr>
                      <wpg:grpSp>
                        <wpg:cNvPr id="30" name="Group 30"/>
                        <wpg:cNvGrpSpPr/>
                        <wpg:grpSpPr>
                          <a:xfrm>
                            <a:off x="-677898" y="-1497898"/>
                            <a:ext cx="4477642" cy="8169950"/>
                            <a:chOff x="-750776" y="-1609169"/>
                            <a:chExt cx="4959011" cy="8776850"/>
                          </a:xfrm>
                        </wpg:grpSpPr>
                        <pic:pic xmlns:pic="http://schemas.openxmlformats.org/drawingml/2006/picture">
                          <pic:nvPicPr>
                            <pic:cNvPr id="31" name="Picture 31" descr="Diagram&#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750776" y="-1609169"/>
                              <a:ext cx="4959011" cy="3059873"/>
                            </a:xfrm>
                            <a:prstGeom prst="rect">
                              <a:avLst/>
                            </a:prstGeom>
                          </pic:spPr>
                        </pic:pic>
                        <pic:pic xmlns:pic="http://schemas.openxmlformats.org/drawingml/2006/picture">
                          <pic:nvPicPr>
                            <pic:cNvPr id="32" name="Picture 3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77723" y="4480700"/>
                              <a:ext cx="4354193" cy="2686981"/>
                            </a:xfrm>
                            <a:prstGeom prst="rect">
                              <a:avLst/>
                            </a:prstGeom>
                          </pic:spPr>
                        </pic:pic>
                        <pic:pic xmlns:pic="http://schemas.openxmlformats.org/drawingml/2006/picture">
                          <pic:nvPicPr>
                            <pic:cNvPr id="33" name="Picture 3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477722" y="1625902"/>
                              <a:ext cx="4354192" cy="2687216"/>
                            </a:xfrm>
                            <a:prstGeom prst="rect">
                              <a:avLst/>
                            </a:prstGeom>
                          </pic:spPr>
                        </pic:pic>
                      </wpg:grpSp>
                      <wps:wsp>
                        <wps:cNvPr id="34" name="Text Box 2"/>
                        <wps:cNvSpPr txBox="1">
                          <a:spLocks noChangeArrowheads="1"/>
                        </wps:cNvSpPr>
                        <wps:spPr bwMode="auto">
                          <a:xfrm>
                            <a:off x="-304389" y="6606975"/>
                            <a:ext cx="5840730" cy="851139"/>
                          </a:xfrm>
                          <a:prstGeom prst="rect">
                            <a:avLst/>
                          </a:prstGeom>
                          <a:solidFill>
                            <a:srgbClr val="FFFFFF"/>
                          </a:solidFill>
                          <a:ln w="9525">
                            <a:solidFill>
                              <a:srgbClr val="000000"/>
                            </a:solidFill>
                            <a:miter lim="800000"/>
                            <a:headEnd/>
                            <a:tailEnd/>
                          </a:ln>
                        </wps:spPr>
                        <wps:txbx>
                          <w:txbxContent>
                            <w:p w14:paraId="5E870BA2" w14:textId="44B4E5FB" w:rsidR="007C1460" w:rsidRDefault="007C1460" w:rsidP="007C1460">
                              <w:r>
                                <w:t xml:space="preserve">Supplementary Figure </w:t>
                              </w:r>
                              <w:r w:rsidR="004C2A78">
                                <w:t>1</w:t>
                              </w:r>
                              <w:r>
                                <w:t>: contributions of each variable to the variance shown in dimensions 1 and 2 of the multiple correspondence analysis are shown in figure</w:t>
                              </w:r>
                              <w:r w:rsidR="00215990">
                                <w:t xml:space="preserve"> A</w:t>
                              </w:r>
                              <w:r>
                                <w:t xml:space="preserve"> , with greater distance from the origin demonstrating a greater contribution to the variance. The scree plots B and C, show individual contribution of variables to each </w:t>
                              </w:r>
                              <w:r w:rsidR="008F3AB0">
                                <w:t>dimens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06D9044" id="Group 6" o:spid="_x0000_s1092" style="position:absolute;margin-left:0;margin-top:0;width:489.25pt;height:705pt;z-index:-251577344;mso-width-relative:margin;mso-height-relative:margin" coordorigin="-6778,-14978" coordsize="62142,89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">
                <v:group id="Group 30" o:spid="_x0000_s1093" style="position:absolute;left:-6778;top:-14978;width:44775;height:81698" coordorigin="-7507,-16091" coordsize="49590,87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Picture 31" o:spid="_x0000_s1094" type="#_x0000_t75" alt="Diagram&#10;&#10;Description automatically generated" style="position:absolute;left:-7507;top:-16091;width:49589;height:30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">
                    <v:imagedata r:id="rId25" o:title="Diagram&#10;&#10;Description automatically generated"/>
                  </v:shape>
                  <v:shape id="Picture 32" o:spid="_x0000_s1095" type="#_x0000_t75" style="position:absolute;left:-4777;top:44807;width:43541;height:26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">
                    <v:imagedata r:id="rId26" o:title=""/>
                  </v:shape>
                  <v:shape id="Picture 33" o:spid="_x0000_s1096" type="#_x0000_t75" style="position:absolute;left:-4777;top:16259;width:43541;height:26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">
                    <v:imagedata r:id="rId27" o:title=""/>
                  </v:shape>
                </v:group>
                <v:shape id="_x0000_s1097" type="#_x0000_t202" style="position:absolute;left:-3043;top:66069;width:58406;height:8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">
                  <v:textbox>
                    <w:txbxContent>
                      <w:p w14:paraId="5E870BA2" w14:textId="44B4E5FB" w:rsidR="007C1460" w:rsidRDefault="007C1460" w:rsidP="007C1460">
                        <w:r>
                          <w:t xml:space="preserve">Supplementary Figure </w:t>
                        </w:r>
                        <w:r w:rsidR="004C2A78">
                          <w:t>1</w:t>
                        </w:r>
                        <w:r>
                          <w:t>: contributions of each variable to the variance shown in dimensions 1 and 2 of the multiple correspondence analysis are shown in figure</w:t>
                        </w:r>
                        <w:r w:rsidR="00215990">
                          <w:t xml:space="preserve"> A</w:t>
                        </w:r>
                        <w:r>
                          <w:t xml:space="preserve"> , with greater distance from the origin demonstrating a greater contribution to the variance. The scree plots B and C, show individual contribution of variables to each </w:t>
                        </w:r>
                        <w:r w:rsidR="008F3AB0">
                          <w:t>dimension.</w:t>
                        </w:r>
                      </w:p>
                    </w:txbxContent>
                  </v:textbox>
                </v:shape>
                <w10:wrap type="tight"/>
              </v:group>
            </w:pict>
          </mc:Fallback>
        </mc:AlternateContent>
      </w:r>
    </w:p>
    <w:p w14:paraId="0BCA2B70" w14:textId="77777777" w:rsidR="00DF326F" w:rsidRPr="00215990" w:rsidRDefault="00DF326F"/>
    <w:p w14:paraId="1F872F46" w14:textId="77777777" w:rsidR="00462846" w:rsidRPr="00215990" w:rsidRDefault="002A1A98" w:rsidP="00462846">
      <w:pPr>
        <w:pStyle w:val="EndNoteBibliography"/>
        <w:spacing w:after="0"/>
        <w:ind w:left="720" w:hanging="720"/>
      </w:pPr>
      <w:r w:rsidRPr="00215990">
        <w:fldChar w:fldCharType="begin"/>
      </w:r>
      <w:r w:rsidRPr="00215990">
        <w:instrText xml:space="preserve"> ADDIN EN.REFLIST </w:instrText>
      </w:r>
      <w:r w:rsidRPr="00215990">
        <w:fldChar w:fldCharType="separate"/>
      </w:r>
      <w:r w:rsidR="00462846" w:rsidRPr="00215990">
        <w:t>BECKER, D. J., A. D. WASHBURNE, C. L. FAUST, J. R. C. PULLIAM, E. A. MORDECAI, J. O. LLOYD-SMITH, ANDR. K. PLOWRIGHT. 2019. Dynamic and integrative approaches to understanding pathogen spillover. Philos Trans R Soc Lond B Biol Sci 374: 20190014.</w:t>
      </w:r>
    </w:p>
    <w:p w14:paraId="6B0B39B7" w14:textId="77777777" w:rsidR="00462846" w:rsidRPr="00215990" w:rsidRDefault="00462846" w:rsidP="00462846">
      <w:pPr>
        <w:pStyle w:val="EndNoteBibliography"/>
        <w:spacing w:after="0"/>
        <w:ind w:left="720" w:hanging="720"/>
      </w:pPr>
      <w:r w:rsidRPr="00215990">
        <w:t>BEINEKE, A., W. BAUMGÄRTNER, ANDP. WOHLSEIN. 2015. Cross-species transmission of canine distemper virus—an update. One Health 1: 49-59.</w:t>
      </w:r>
    </w:p>
    <w:p w14:paraId="676C3772" w14:textId="77777777" w:rsidR="00462846" w:rsidRPr="00215990" w:rsidRDefault="00462846" w:rsidP="00462846">
      <w:pPr>
        <w:pStyle w:val="EndNoteBibliography"/>
        <w:spacing w:after="0"/>
        <w:ind w:left="720" w:hanging="720"/>
      </w:pPr>
      <w:r w:rsidRPr="00215990">
        <w:t>BENDER, B., ANDP. SMALL JR. 1992. Influenza: pathogenesis and host defense.</w:t>
      </w:r>
      <w:r w:rsidRPr="00215990">
        <w:rPr>
          <w:i/>
        </w:rPr>
        <w:t>In</w:t>
      </w:r>
      <w:r w:rsidRPr="00215990">
        <w:t xml:space="preserve"> Proceedings: Seminars in respiratory infections. pp. 38-45.</w:t>
      </w:r>
    </w:p>
    <w:p w14:paraId="6A867475" w14:textId="77777777" w:rsidR="00462846" w:rsidRPr="00215990" w:rsidRDefault="00462846" w:rsidP="00462846">
      <w:pPr>
        <w:pStyle w:val="EndNoteBibliography"/>
        <w:spacing w:after="0"/>
        <w:ind w:left="720" w:hanging="720"/>
      </w:pPr>
      <w:r w:rsidRPr="00215990">
        <w:t>BLAGODATSKI, A., K. TRUTNEVA, O. GLAZOVA, O. MITYAEVA, L. SHEVKOVA, E. KEGELES, N. ONYANOV, K. FEDE, A. MAZNINA, E. KHAVINA, S. J. YEO, H. PARK, ANDP. VOLCHKOV. 2021. Avian Influenza in Wild Birds and Poultry: Dissemination Pathways, Monitoring Methods, and Virus Ecology. Pathogens 10.</w:t>
      </w:r>
    </w:p>
    <w:p w14:paraId="0323B698" w14:textId="77777777" w:rsidR="00462846" w:rsidRPr="00215990" w:rsidRDefault="00462846" w:rsidP="00462846">
      <w:pPr>
        <w:pStyle w:val="EndNoteBibliography"/>
        <w:spacing w:after="0"/>
        <w:ind w:left="720" w:hanging="720"/>
      </w:pPr>
      <w:r w:rsidRPr="00215990">
        <w:t>BORREMANS, B., C. FAUST, K. R. MANLOVE, S. H. SOKOLOW, ANDJ. O. LLOYD-SMITH. 2019. Cross-species pathogen spillover across ecosystem boundaries: mechanisms and theory. Philos Trans R Soc Lond B Biol Sci 374: 20180344.</w:t>
      </w:r>
    </w:p>
    <w:p w14:paraId="0C8C0D9E" w14:textId="77777777" w:rsidR="00462846" w:rsidRPr="00215990" w:rsidRDefault="00462846" w:rsidP="00462846">
      <w:pPr>
        <w:pStyle w:val="EndNoteBibliography"/>
        <w:spacing w:after="0"/>
        <w:ind w:left="720" w:hanging="720"/>
      </w:pPr>
      <w:r w:rsidRPr="00215990">
        <w:t>COSTA, T., A. J. CHAVES, R. VALLE, A. DARJI, D. VAN RIEL, T. KUIKEN, N. MAJO, ANDA. RAMIS. 2012. Distribution patterns of influenza virus receptors and viral attachment patterns in the respiratory and intestinal tracts of seven avian species. Vet Res 43: 28.</w:t>
      </w:r>
    </w:p>
    <w:p w14:paraId="537052CD" w14:textId="77777777" w:rsidR="00462846" w:rsidRPr="00215990" w:rsidRDefault="00462846" w:rsidP="00462846">
      <w:pPr>
        <w:pStyle w:val="EndNoteBibliography"/>
        <w:spacing w:after="0"/>
        <w:ind w:left="720" w:hanging="720"/>
      </w:pPr>
      <w:r w:rsidRPr="00215990">
        <w:t>DE GRAAF, M., ANDR. A. FOUCHIER. 2014. Role of receptor binding specificity in influenza A virus transmission and pathogenesis. EMBO J 33: 823-841.</w:t>
      </w:r>
    </w:p>
    <w:p w14:paraId="16B4ACA1" w14:textId="77777777" w:rsidR="00462846" w:rsidRPr="00215990" w:rsidRDefault="00462846" w:rsidP="00462846">
      <w:pPr>
        <w:pStyle w:val="EndNoteBibliography"/>
        <w:spacing w:after="0"/>
        <w:ind w:left="720" w:hanging="720"/>
      </w:pPr>
      <w:r w:rsidRPr="00215990">
        <w:t>DEVAUX, C. A., O. MEDIANNIKOV, H. MEDKOUR, ANDD. RAOULT. 2019. Infectious disease risk across the growing human-non human primate interface: A review of the evidence. Frontiers in Public Health 7: 305.</w:t>
      </w:r>
    </w:p>
    <w:p w14:paraId="344C7C73" w14:textId="77777777" w:rsidR="00462846" w:rsidRPr="00215990" w:rsidRDefault="00462846" w:rsidP="00462846">
      <w:pPr>
        <w:pStyle w:val="EndNoteBibliography"/>
        <w:spacing w:after="0"/>
        <w:ind w:left="720" w:hanging="720"/>
      </w:pPr>
      <w:r w:rsidRPr="00215990">
        <w:t>DUQUE, H., ANDB. BAXT. 2003. Foot-and-mouth disease virus receptors: comparison of bovine alpha(V) integrin utilization by type A and O viruses. J Virol 77: 2500-2511.</w:t>
      </w:r>
    </w:p>
    <w:p w14:paraId="753A198E" w14:textId="77777777" w:rsidR="00462846" w:rsidRPr="00215990" w:rsidRDefault="00462846" w:rsidP="00462846">
      <w:pPr>
        <w:pStyle w:val="EndNoteBibliography"/>
        <w:spacing w:after="0"/>
        <w:ind w:left="720" w:hanging="720"/>
      </w:pPr>
      <w:r w:rsidRPr="00215990">
        <w:t>ELLWANGER, J. H., ANDJ. A. B. CHIES. 2021. Zoonotic spillover: Understanding basic aspects for better prevention. Genet Mol Biol 44: e20200355.</w:t>
      </w:r>
    </w:p>
    <w:p w14:paraId="04853637" w14:textId="77777777" w:rsidR="00462846" w:rsidRPr="00215990" w:rsidRDefault="00462846" w:rsidP="00462846">
      <w:pPr>
        <w:pStyle w:val="EndNoteBibliography"/>
        <w:spacing w:after="0"/>
        <w:ind w:left="720" w:hanging="720"/>
      </w:pPr>
      <w:r w:rsidRPr="00215990">
        <w:t>ENGERING, A., L. HOGERWERF, ANDJ. SLINGENBERGH. 2013. Pathogen-host-environment interplay and disease emergence. Emerg Microbes Infect 2: e5.</w:t>
      </w:r>
    </w:p>
    <w:p w14:paraId="3D068C66" w14:textId="77777777" w:rsidR="00462846" w:rsidRPr="00215990" w:rsidRDefault="00462846" w:rsidP="00462846">
      <w:pPr>
        <w:pStyle w:val="EndNoteBibliography"/>
        <w:spacing w:after="0"/>
        <w:ind w:left="720" w:hanging="720"/>
      </w:pPr>
      <w:r w:rsidRPr="00215990">
        <w:t>FUKUYAMA, S., ANDY. KAWAOKA. 2011. The pathogenesis of influenza virus infections: the contributions of virus and host factors. Current opinion in immunology 23: 481-486.</w:t>
      </w:r>
    </w:p>
    <w:p w14:paraId="69738C6E" w14:textId="77777777" w:rsidR="00462846" w:rsidRPr="00215990" w:rsidRDefault="00462846" w:rsidP="00462846">
      <w:pPr>
        <w:pStyle w:val="EndNoteBibliography"/>
        <w:spacing w:after="0"/>
        <w:ind w:left="720" w:hanging="720"/>
      </w:pPr>
      <w:r w:rsidRPr="00215990">
        <w:t>GALILI, T. 2015. dendextend: an R package for visualizing, adjusting and comparing trees of hierarchical clustering. Bioinformatics 31: 3718-3720.</w:t>
      </w:r>
    </w:p>
    <w:p w14:paraId="5FEA9B99" w14:textId="77777777" w:rsidR="00462846" w:rsidRPr="00215990" w:rsidRDefault="00462846" w:rsidP="00462846">
      <w:pPr>
        <w:pStyle w:val="EndNoteBibliography"/>
        <w:spacing w:after="0"/>
        <w:ind w:left="720" w:hanging="720"/>
      </w:pPr>
      <w:r w:rsidRPr="00215990">
        <w:t>GOTTI, C., ANDF. CLEMENTI. 2004. Neuronal nicotinic receptors: from structure to pathology. Prog Neurobiol 74: 363-396.</w:t>
      </w:r>
    </w:p>
    <w:p w14:paraId="0F88A3A9" w14:textId="77777777" w:rsidR="00462846" w:rsidRPr="00215990" w:rsidRDefault="00462846" w:rsidP="00462846">
      <w:pPr>
        <w:pStyle w:val="EndNoteBibliography"/>
        <w:spacing w:after="0"/>
        <w:ind w:left="720" w:hanging="720"/>
      </w:pPr>
      <w:r w:rsidRPr="00215990">
        <w:t>GOWER, J. C. 1971. A General Coefficient of Similarity and Some of Its Properties. Biometrics 27: 857-871.</w:t>
      </w:r>
    </w:p>
    <w:p w14:paraId="4C2866D8" w14:textId="77777777" w:rsidR="00462846" w:rsidRPr="00215990" w:rsidRDefault="00462846" w:rsidP="00462846">
      <w:pPr>
        <w:pStyle w:val="EndNoteBibliography"/>
        <w:spacing w:after="0"/>
        <w:ind w:left="720" w:hanging="720"/>
      </w:pPr>
      <w:r w:rsidRPr="00215990">
        <w:t>GUTH, S., E. VISHER, M. BOOTS, ANDC. E. BROOK. 2019. Host phylogenetic distance drives trends in virus virulence and transmissibility across the animal-human interface. Philos Trans R Soc Lond B Biol Sci 374: 20190296.</w:t>
      </w:r>
    </w:p>
    <w:p w14:paraId="5EE55D3A" w14:textId="77777777" w:rsidR="00462846" w:rsidRPr="00215990" w:rsidRDefault="00462846" w:rsidP="00462846">
      <w:pPr>
        <w:pStyle w:val="EndNoteBibliography"/>
        <w:spacing w:after="0"/>
        <w:ind w:left="720" w:hanging="720"/>
      </w:pPr>
      <w:r w:rsidRPr="00215990">
        <w:t>HANSBRO, P. M., S. WARNER, J. P. TRACEY, K. E. ARZEY, P. SELLECK, K. O'RILEY, E. L. BECKETT, C. BUNN, P. D. KIRKLAND, D. VIJAYKRISHNA, B. OLSEN, ANDA. C. HURT. 2010. Surveillance and analysis of avian influenza viruses, Australia. Emerg Infect Dis 16: 1896-1904.</w:t>
      </w:r>
    </w:p>
    <w:p w14:paraId="5E538D69" w14:textId="77777777" w:rsidR="00462846" w:rsidRPr="00215990" w:rsidRDefault="00462846" w:rsidP="00462846">
      <w:pPr>
        <w:pStyle w:val="EndNoteBibliography"/>
        <w:spacing w:after="0"/>
        <w:ind w:left="720" w:hanging="720"/>
      </w:pPr>
      <w:r w:rsidRPr="00215990">
        <w:t>HOU, Y. J., K. OKUDA, C. E. EDWARDS, D. R. MARTINEZ, T. ASAKURA, K. H. DINNON, T. KATO, R. E. LEE, B. L. YOUNT, ANDT. M. MASCENIK. 2020. SARS-CoV-2 reverse genetics reveals a variable infection gradient in the respiratory tract. Cell 182: 429-446. e414.</w:t>
      </w:r>
    </w:p>
    <w:p w14:paraId="23E4110A" w14:textId="77777777" w:rsidR="00462846" w:rsidRPr="00215990" w:rsidRDefault="00462846" w:rsidP="00462846">
      <w:pPr>
        <w:pStyle w:val="EndNoteBibliography"/>
        <w:spacing w:after="0"/>
        <w:ind w:left="720" w:hanging="720"/>
      </w:pPr>
      <w:r w:rsidRPr="00215990">
        <w:lastRenderedPageBreak/>
        <w:t>KASSAMBARA, A., ANDF. MUNDT. 2017. Package ‘factoextra’. Extract and visualize the results of multivariate data analyses 76.</w:t>
      </w:r>
    </w:p>
    <w:p w14:paraId="7B22D2E6" w14:textId="77777777" w:rsidR="00462846" w:rsidRPr="00215990" w:rsidRDefault="00462846" w:rsidP="00462846">
      <w:pPr>
        <w:pStyle w:val="EndNoteBibliography"/>
        <w:spacing w:after="0"/>
        <w:ind w:left="720" w:hanging="720"/>
      </w:pPr>
      <w:r w:rsidRPr="00215990">
        <w:t>KUCHIPUDI, S. V., R. K. NELLI, A. GONTU, R. SATYAKUMAR, M. SURENDRAN NAIR, ANDM. SUBBIAH. 2021. Sialic Acid Receptors: The Key to Solving the Enigma of Zoonotic Virus Spillover. Viruses 13.</w:t>
      </w:r>
    </w:p>
    <w:p w14:paraId="67A5967B" w14:textId="77777777" w:rsidR="00462846" w:rsidRPr="00215990" w:rsidRDefault="00462846" w:rsidP="00462846">
      <w:pPr>
        <w:pStyle w:val="EndNoteBibliography"/>
        <w:spacing w:after="0"/>
        <w:ind w:left="720" w:hanging="720"/>
      </w:pPr>
      <w:r w:rsidRPr="00215990">
        <w:t>KUMLIN, U., S. OLOFSSON, K. DIMOCK, ANDN. ARNBERG. 2008. Sialic acid tissue distribution and influenza virus tropism. Influenza and other respiratory viruses 2: 147-154.</w:t>
      </w:r>
    </w:p>
    <w:p w14:paraId="2ADF6FF1" w14:textId="77777777" w:rsidR="00462846" w:rsidRPr="00215990" w:rsidRDefault="00462846" w:rsidP="00462846">
      <w:pPr>
        <w:pStyle w:val="EndNoteBibliography"/>
        <w:spacing w:after="0"/>
        <w:ind w:left="720" w:hanging="720"/>
      </w:pPr>
      <w:r w:rsidRPr="00215990">
        <w:t>LAJEUNESSE, M. J. 2016. Facilitating systematic reviews, data extraction, and meta-analysis with the metagear package for R. . Methods in Ecology and Evolution 7: 323-330.</w:t>
      </w:r>
    </w:p>
    <w:p w14:paraId="739D564B" w14:textId="77777777" w:rsidR="00462846" w:rsidRPr="00215990" w:rsidRDefault="00462846" w:rsidP="00462846">
      <w:pPr>
        <w:pStyle w:val="EndNoteBibliography"/>
        <w:spacing w:after="0"/>
        <w:ind w:left="720" w:hanging="720"/>
      </w:pPr>
      <w:r w:rsidRPr="00215990">
        <w:t>LE NOVERE, N., ANDJ. P. CHANGEUX. 1995. Molecular evolution of the nicotinic acetylcholine receptor: an example of multigene family in excitable cells. J Mol Evol 40: 155-172.</w:t>
      </w:r>
    </w:p>
    <w:p w14:paraId="222C5D1E" w14:textId="77777777" w:rsidR="00462846" w:rsidRPr="00215990" w:rsidRDefault="00462846" w:rsidP="00462846">
      <w:pPr>
        <w:pStyle w:val="EndNoteBibliography"/>
        <w:spacing w:after="0"/>
        <w:ind w:left="720" w:hanging="720"/>
      </w:pPr>
      <w:r w:rsidRPr="00215990">
        <w:t>LE, S., JOSSE, J., HUSSON, F. 2008. FactoMineR: An R Package for Multivariate Analysis. Journal of Statistical Software 25: 1-18.</w:t>
      </w:r>
    </w:p>
    <w:p w14:paraId="22C715B1" w14:textId="77777777" w:rsidR="00462846" w:rsidRPr="00215990" w:rsidRDefault="00462846" w:rsidP="00462846">
      <w:pPr>
        <w:pStyle w:val="EndNoteBibliography"/>
        <w:spacing w:after="0"/>
        <w:ind w:left="720" w:hanging="720"/>
      </w:pPr>
      <w:r w:rsidRPr="00215990">
        <w:t>MA, W., R. E. KAHN, ANDJ. A. RICHT. 2008. The pig as a mixing vessel for influenza viruses: Human and veterinary implications. J Mol Genet Med 3: 158-166.</w:t>
      </w:r>
    </w:p>
    <w:p w14:paraId="5D39FF2B" w14:textId="77777777" w:rsidR="00462846" w:rsidRPr="00215990" w:rsidRDefault="00462846" w:rsidP="00462846">
      <w:pPr>
        <w:pStyle w:val="EndNoteBibliography"/>
        <w:spacing w:after="0"/>
        <w:ind w:left="720" w:hanging="720"/>
      </w:pPr>
      <w:r w:rsidRPr="00215990">
        <w:t>MAECHLER, M., ROUSSEEUW, P., STRUYF, A., HUBERT, M., HORNIK, K. 2022. cluster:  Cluster Analysis Basics and Extensions. . pp.</w:t>
      </w:r>
    </w:p>
    <w:p w14:paraId="75036DA2" w14:textId="77777777" w:rsidR="00462846" w:rsidRPr="00215990" w:rsidRDefault="00462846" w:rsidP="00462846">
      <w:pPr>
        <w:pStyle w:val="EndNoteBibliography"/>
        <w:spacing w:after="0"/>
        <w:ind w:left="720" w:hanging="720"/>
      </w:pPr>
      <w:r w:rsidRPr="00215990">
        <w:t>MARSTON, D. A., A. C. BANYARD, L. M. MCELHINNEY, C. M. FREULING, S. FINKE, X. DE LAMBALLERIE, T. MULLER, ANDA. R. FOOKS. 2018. The lyssavirus host-specificity conundrum-rabies virus-the exception not the rule. Curr Opin Virol 28: 68-73.</w:t>
      </w:r>
    </w:p>
    <w:p w14:paraId="39F14EF9" w14:textId="77777777" w:rsidR="00462846" w:rsidRPr="00215990" w:rsidRDefault="00462846" w:rsidP="00462846">
      <w:pPr>
        <w:pStyle w:val="EndNoteBibliography"/>
        <w:spacing w:after="0"/>
        <w:ind w:left="720" w:hanging="720"/>
      </w:pPr>
      <w:r w:rsidRPr="00215990">
        <w:t>MOLLENTZE, N., S. A. BABAYAN, ANDD. G. STREICKER. 2021. Identifying and prioritizing potential human-infecting viruses from their genome sequences. PLOS Biology 19: e3001390.</w:t>
      </w:r>
    </w:p>
    <w:p w14:paraId="1F83409A" w14:textId="77777777" w:rsidR="00462846" w:rsidRPr="00215990" w:rsidRDefault="00462846" w:rsidP="00462846">
      <w:pPr>
        <w:pStyle w:val="EndNoteBibliography"/>
        <w:spacing w:after="0"/>
        <w:ind w:left="720" w:hanging="720"/>
      </w:pPr>
      <w:r w:rsidRPr="00215990">
        <w:t>MOLLENTZE, N., D. G. STREICKER, P. R. MURCIA, K. HAMPSON, ANDR. BIEK. 2020. Virulence mismatches in index hosts shape the outcomes of cross-species transmission. Proc Natl Acad Sci U S A 117: 28859-28866.</w:t>
      </w:r>
    </w:p>
    <w:p w14:paraId="2A77F178" w14:textId="77777777" w:rsidR="00462846" w:rsidRPr="00215990" w:rsidRDefault="00462846" w:rsidP="00462846">
      <w:pPr>
        <w:pStyle w:val="EndNoteBibliography"/>
        <w:spacing w:after="0"/>
        <w:ind w:left="720" w:hanging="720"/>
      </w:pPr>
      <w:r w:rsidRPr="00215990">
        <w:t>MUEHLENBEIN, M. P. 2016. Disease and human/animal interactions. Annual Review of Anthropology 45: 395-416.</w:t>
      </w:r>
    </w:p>
    <w:p w14:paraId="63C4A500" w14:textId="77777777" w:rsidR="00462846" w:rsidRPr="00215990" w:rsidRDefault="00462846" w:rsidP="00462846">
      <w:pPr>
        <w:pStyle w:val="EndNoteBibliography"/>
        <w:spacing w:after="0"/>
        <w:ind w:left="720" w:hanging="720"/>
      </w:pPr>
      <w:r w:rsidRPr="00215990">
        <w:t xml:space="preserve">NORKIN, L. C. 2010. Virology: molecular biology and pathogenesis. ASM press </w:t>
      </w:r>
    </w:p>
    <w:p w14:paraId="797D3B26" w14:textId="77777777" w:rsidR="00462846" w:rsidRPr="00215990" w:rsidRDefault="00462846" w:rsidP="00462846">
      <w:pPr>
        <w:pStyle w:val="EndNoteBibliography"/>
        <w:spacing w:after="0"/>
        <w:ind w:left="720" w:hanging="720"/>
      </w:pPr>
      <w:r w:rsidRPr="00215990">
        <w:t>OLIVAL, K. J., P. R. HOSSEINI, C. ZAMBRANA-TORRELIO, N. ROSS, T. L. BOGICH, ANDP. DASZAK. 2017. Host and viral traits predict zoonotic spillover from mammals. Nature 546: 646-650.</w:t>
      </w:r>
    </w:p>
    <w:p w14:paraId="011A50C4" w14:textId="77777777" w:rsidR="00462846" w:rsidRPr="00215990" w:rsidRDefault="00462846" w:rsidP="00462846">
      <w:pPr>
        <w:pStyle w:val="EndNoteBibliography"/>
        <w:spacing w:after="0"/>
        <w:ind w:left="720" w:hanging="720"/>
      </w:pPr>
      <w:r w:rsidRPr="00215990">
        <w:t>PAGE, M. J., J. E. MCKENZIE, P. M. BOSSUYT, I. BOUTRON, T. C. HOFFMANN, C. D. MULROW, L. SHAMSEER, J. M. TETZLAFF, E. A. AKL, S. E. BRENNAN, R. CHOU, J. GLANVILLE, J. M. GRIMSHAW, A. HRÓBJARTSSON, M. M. LALU, T. LI, E. W. LODER, E. MAYO-WILSON, S. MCDONALD, L. A. MCGUINNESS, L. A. STEWART, J. THOMAS, A. C. TRICCO, V. A. WELCH, P. WHITING, ANDD. MOHER. 2021. The PRISMA 2020 statement: an updated guideline for reporting systematic reviews. Bmj 372: n71.</w:t>
      </w:r>
    </w:p>
    <w:p w14:paraId="6E808FFE" w14:textId="77777777" w:rsidR="00462846" w:rsidRPr="00215990" w:rsidRDefault="00462846" w:rsidP="00462846">
      <w:pPr>
        <w:pStyle w:val="EndNoteBibliography"/>
        <w:spacing w:after="0"/>
        <w:ind w:left="720" w:hanging="720"/>
      </w:pPr>
      <w:r w:rsidRPr="00215990">
        <w:t>PARK, A. W. 2019. Phylogenetic aggregation increases zoonotic potential of mammalian viruses. Biol Lett 15: 20190668.</w:t>
      </w:r>
    </w:p>
    <w:p w14:paraId="0AFEED8B" w14:textId="77777777" w:rsidR="00462846" w:rsidRPr="00215990" w:rsidRDefault="00462846" w:rsidP="00462846">
      <w:pPr>
        <w:pStyle w:val="EndNoteBibliography"/>
        <w:spacing w:after="0"/>
        <w:ind w:left="720" w:hanging="720"/>
      </w:pPr>
      <w:r w:rsidRPr="00215990">
        <w:t>PENAKALAPATI, G., J. SWARTHOUT, M. J. DELAHOY, L. MCALILEY, B. WODNIK, K. LEVY, ANDM. C. FREEMAN. 2017. Exposure to Animal Feces and Human Health: A Systematic Review and Proposed Research Priorities. Environ Sci Technol 51: 11537-11552.</w:t>
      </w:r>
    </w:p>
    <w:p w14:paraId="1A4C04FA" w14:textId="77777777" w:rsidR="00462846" w:rsidRPr="00215990" w:rsidRDefault="00462846" w:rsidP="00462846">
      <w:pPr>
        <w:pStyle w:val="EndNoteBibliography"/>
        <w:spacing w:after="0"/>
        <w:ind w:left="720" w:hanging="720"/>
      </w:pPr>
      <w:r w:rsidRPr="00215990">
        <w:t>PLOWRIGHT, R. K., C. R. PARRISH, H. MCCALLUM, P. J. HUDSON, A. I. KO, A. L. GRAHAM, ANDJ. O. LLOYD-SMITH. 2017. Pathways to zoonotic spillover. Nat Rev Microbiol 15: 502-510.</w:t>
      </w:r>
    </w:p>
    <w:p w14:paraId="00446705" w14:textId="77777777" w:rsidR="00462846" w:rsidRPr="00215990" w:rsidRDefault="00462846" w:rsidP="00462846">
      <w:pPr>
        <w:pStyle w:val="EndNoteBibliography"/>
        <w:spacing w:after="0"/>
        <w:ind w:left="720" w:hanging="720"/>
      </w:pPr>
      <w:r w:rsidRPr="00215990">
        <w:t>POSIT TEAM. 2022. RStudio: Integrated Development Environment for R. Posit  Software, Boston, MA. pp.</w:t>
      </w:r>
    </w:p>
    <w:p w14:paraId="7BC160F2" w14:textId="77777777" w:rsidR="00462846" w:rsidRPr="00215990" w:rsidRDefault="00462846" w:rsidP="00462846">
      <w:pPr>
        <w:pStyle w:val="EndNoteBibliography"/>
        <w:spacing w:after="0"/>
        <w:ind w:left="720" w:hanging="720"/>
      </w:pPr>
      <w:r w:rsidRPr="00215990">
        <w:t>PULLIAM, J. R., ANDJ. DUSHOFF. 2009. Ability to replicate in the cytoplasm predicts zoonotic transmission of livestock viruses. J Infect Dis 199: 565-568.</w:t>
      </w:r>
    </w:p>
    <w:p w14:paraId="7FEB249E" w14:textId="77777777" w:rsidR="00462846" w:rsidRPr="00215990" w:rsidRDefault="00462846" w:rsidP="00462846">
      <w:pPr>
        <w:pStyle w:val="EndNoteBibliography"/>
        <w:ind w:left="720" w:hanging="720"/>
      </w:pPr>
      <w:r w:rsidRPr="00215990">
        <w:lastRenderedPageBreak/>
        <w:t>R CORE TEAM. 2022. R: A language and environment for statistical computing. R</w:t>
      </w:r>
    </w:p>
    <w:p w14:paraId="4B446621" w14:textId="77777777" w:rsidR="00462846" w:rsidRPr="00215990" w:rsidRDefault="00462846" w:rsidP="00462846">
      <w:pPr>
        <w:pStyle w:val="EndNoteBibliography"/>
        <w:spacing w:after="0"/>
        <w:ind w:left="720" w:hanging="720"/>
      </w:pPr>
      <w:r w:rsidRPr="00215990">
        <w:t xml:space="preserve">  Foundation for Statistical Computing, Vienna, Austria. pp.</w:t>
      </w:r>
    </w:p>
    <w:p w14:paraId="4482C5D0" w14:textId="77777777" w:rsidR="00462846" w:rsidRPr="00215990" w:rsidRDefault="00462846" w:rsidP="00462846">
      <w:pPr>
        <w:pStyle w:val="EndNoteBibliography"/>
        <w:spacing w:after="0"/>
        <w:ind w:left="720" w:hanging="720"/>
      </w:pPr>
      <w:r w:rsidRPr="00215990">
        <w:t>RENDON-MARIN, S., R. DA FONTOURA BUDASZEWSKI, C. W. CANAL, ANDJ. RUIZ-SAENZ. 2019. Tropism and molecular pathogenesis of canine distemper virus. Virol J 16: 30.</w:t>
      </w:r>
    </w:p>
    <w:p w14:paraId="267A832C" w14:textId="77777777" w:rsidR="00462846" w:rsidRPr="00215990" w:rsidRDefault="00462846" w:rsidP="00462846">
      <w:pPr>
        <w:pStyle w:val="EndNoteBibliography"/>
        <w:spacing w:after="0"/>
        <w:ind w:left="720" w:hanging="720"/>
      </w:pPr>
      <w:r w:rsidRPr="00215990">
        <w:t>RUIZ-ARAVENA, M., C. MCKEE, A. GAMBLE, T. LUNN, A. MORRIS, C. E. SNEDDEN, C. K. YINDA, J. R. PORT, D. W. BUCHHOLZ, Y. Y. YEO, C. FAUST, E. JAX, L. DEE, D. N. JONES, M. K. KESSLER, C. FALVO, D. CROWLEY, N. BHARTI, C. E. BROOK, H. C. AGUILAR, A. J. PEEL, O. RESTIF, T. SCHOUNTZ, C. R. PARRISH, E. S. GURLEY, J. O. LLOYD-SMITH, P. J. HUDSON, V. J. MUNSTER, ANDR. K. PLOWRIGHT. 2022. Ecology, evolution and spillover of coronaviruses from bats. Nat Rev Microbiol 20: 299-314.</w:t>
      </w:r>
    </w:p>
    <w:p w14:paraId="06934F98" w14:textId="77777777" w:rsidR="00462846" w:rsidRPr="00215990" w:rsidRDefault="00462846" w:rsidP="00462846">
      <w:pPr>
        <w:pStyle w:val="EndNoteBibliography"/>
        <w:spacing w:after="0"/>
        <w:ind w:left="720" w:hanging="720"/>
      </w:pPr>
      <w:r w:rsidRPr="00215990">
        <w:t>SATO, S., ANDH. KIYONO. 2012. The mucosal immune system of the respiratory tract. Curr Opin Virol 2: 225-232.</w:t>
      </w:r>
    </w:p>
    <w:p w14:paraId="18DAA38D" w14:textId="77777777" w:rsidR="00462846" w:rsidRPr="00215990" w:rsidRDefault="00462846" w:rsidP="00462846">
      <w:pPr>
        <w:pStyle w:val="EndNoteBibliography"/>
        <w:spacing w:after="0"/>
        <w:ind w:left="720" w:hanging="720"/>
      </w:pPr>
      <w:r w:rsidRPr="00215990">
        <w:t>VALERO-RELLO, A., ANDR. SANJUÁN. 2022. Enveloped viruses show increased propensity to cross-species transmission and zoonosis. bioRxiv: 2022.2007.2029.501861.</w:t>
      </w:r>
    </w:p>
    <w:p w14:paraId="5A6DF279" w14:textId="77777777" w:rsidR="00462846" w:rsidRPr="00215990" w:rsidRDefault="00462846" w:rsidP="00462846">
      <w:pPr>
        <w:pStyle w:val="EndNoteBibliography"/>
        <w:spacing w:after="0"/>
        <w:ind w:left="720" w:hanging="720"/>
      </w:pPr>
      <w:r w:rsidRPr="00215990">
        <w:t>VIJAYKRISHNA, D., L. POON, H. ZHU, S. MA, O. LI, C. CHEUNG, G. SMITH, J. PEIRIS, ANDY. GUAN. 2010. Reassortment of pandemic H1N1/2009 influenza A virus in swine. Science 328: 1529-1529.</w:t>
      </w:r>
    </w:p>
    <w:p w14:paraId="2261343F" w14:textId="77777777" w:rsidR="00462846" w:rsidRPr="00215990" w:rsidRDefault="00462846" w:rsidP="00462846">
      <w:pPr>
        <w:pStyle w:val="EndNoteBibliography"/>
        <w:spacing w:after="0"/>
        <w:ind w:left="720" w:hanging="720"/>
      </w:pPr>
      <w:r w:rsidRPr="00215990">
        <w:t>WANG, C. C., K. A. PRATHER, J. SZNITMAN, J. L. JIMENEZ, S. S. LAKDAWALA, Z. TUFEKCI, ANDL. C. MARR. 2021. Airborne transmission of respiratory viruses. Science 373: eabd9149.</w:t>
      </w:r>
    </w:p>
    <w:p w14:paraId="4C3F30C9" w14:textId="77777777" w:rsidR="00462846" w:rsidRPr="00215990" w:rsidRDefault="00462846" w:rsidP="00462846">
      <w:pPr>
        <w:pStyle w:val="EndNoteBibliography"/>
        <w:spacing w:after="0"/>
        <w:ind w:left="720" w:hanging="720"/>
      </w:pPr>
      <w:r w:rsidRPr="00215990">
        <w:t>WIDAGDO, W. R., V. S.;SCHIPPER, D.;KOLIJN, K.;VAN LEENDERS, GJLH;BOSCH, B. J.;BENSAID, A.;SEGALÉS, J.;BAUMGÄRTNER, W.;OSTERHAUS, ADME;KOOPMANS, M. P.;VAN DEN BRAND, J. M. A.;HAAGMANS, B. L. 2016. Differential Expression of the Middle East Respiratory Syndrome Coronavirus Receptor in the Upper Respiratory Tracts of Humans and Dromedary Camels. J Virol 90: 4838-4842.</w:t>
      </w:r>
    </w:p>
    <w:p w14:paraId="29EA4203" w14:textId="77777777" w:rsidR="00462846" w:rsidRPr="00215990" w:rsidRDefault="00462846" w:rsidP="00462846">
      <w:pPr>
        <w:pStyle w:val="EndNoteBibliography"/>
        <w:spacing w:after="0"/>
        <w:ind w:left="720" w:hanging="720"/>
      </w:pPr>
      <w:r w:rsidRPr="00215990">
        <w:t>WOOLHOUSE, M., F. SCOTT, Z. HUDSON, R. HOWEY, ANDM. CHASE-TOPPING. 2012. Human viruses: discovery and emergence. Philos Trans R Soc Lond B Biol Sci 367: 2864-2871.</w:t>
      </w:r>
    </w:p>
    <w:p w14:paraId="7D8B3CF4" w14:textId="77777777" w:rsidR="00462846" w:rsidRPr="00215990" w:rsidRDefault="00462846" w:rsidP="00462846">
      <w:pPr>
        <w:pStyle w:val="EndNoteBibliography"/>
        <w:spacing w:after="0"/>
        <w:ind w:left="720" w:hanging="720"/>
      </w:pPr>
      <w:r w:rsidRPr="00215990">
        <w:t>ZAMBON, M. C. 1999. Epidemiology and pathogenesis of influenza. Journal of Antimicrobial Chemotherapy 44: 3-9.</w:t>
      </w:r>
    </w:p>
    <w:p w14:paraId="7A5058FC" w14:textId="77777777" w:rsidR="00462846" w:rsidRPr="00215990" w:rsidRDefault="00462846" w:rsidP="00462846">
      <w:pPr>
        <w:pStyle w:val="EndNoteBibliography"/>
        <w:spacing w:after="0"/>
        <w:ind w:left="720" w:hanging="720"/>
      </w:pPr>
      <w:r w:rsidRPr="00215990">
        <w:t>ZAMBON, M. C. 2001. The pathogenesis of influenza in humans. Reviews in medical virology 11: 227-241.</w:t>
      </w:r>
    </w:p>
    <w:p w14:paraId="5947ADE0" w14:textId="77777777" w:rsidR="00462846" w:rsidRPr="00215990" w:rsidRDefault="00462846" w:rsidP="00462846">
      <w:pPr>
        <w:pStyle w:val="EndNoteBibliography"/>
        <w:ind w:left="720" w:hanging="720"/>
      </w:pPr>
      <w:r w:rsidRPr="00215990">
        <w:t>ZHANG, X., F. L. CUNNINGHAM, L. LI, K. HANSON-DORR, L. LIU, K. WATERS, M. GUAN, A. K. OLIVIER, B. S. SCHMIT, J. M. NOLTING, A. S. BOWMAN, M. K. TORCHETTI, T. J. DELIBERTO, ANDX. F. WAN. 2020. Tissue Tropisms of Avian Influenza A Viruses Affect Their Spillovers from Wild Birds to Pigs. J Virol 94.</w:t>
      </w:r>
    </w:p>
    <w:p w14:paraId="42F5C88F" w14:textId="0607189B" w:rsidR="00BD65F0" w:rsidRDefault="002A1A98">
      <w:r w:rsidRPr="00215990">
        <w:fldChar w:fldCharType="end"/>
      </w:r>
    </w:p>
    <w:sectPr w:rsidR="00BD65F0" w:rsidSect="00586B08">
      <w:pgSz w:w="12240" w:h="15840"/>
      <w:pgMar w:top="1440" w:right="1440" w:bottom="1440" w:left="216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Nicole LYNN Gottdenker" w:date="2022-10-19T12:18:00Z" w:initials="NLG">
    <w:p w14:paraId="1CEF9297" w14:textId="77777777" w:rsidR="00C73CA8" w:rsidRDefault="00C73CA8" w:rsidP="00C73CA8">
      <w:pPr>
        <w:pStyle w:val="CommentText"/>
      </w:pPr>
      <w:r>
        <w:rPr>
          <w:rStyle w:val="CommentReference"/>
        </w:rPr>
        <w:annotationRef/>
      </w:r>
      <w:r>
        <w:t>Such as- examples of this in the literature- show where conceptual gaps lie in linking pathology/pathogenesis to disease ecology/epidemiology</w:t>
      </w:r>
    </w:p>
  </w:comment>
  <w:comment w:id="3" w:author="Nicole LYNN Gottdenker" w:date="2022-10-19T11:45:00Z" w:initials="NLG">
    <w:p w14:paraId="62978435" w14:textId="68539E74" w:rsidR="00C34951" w:rsidRDefault="00C34951">
      <w:pPr>
        <w:pStyle w:val="CommentText"/>
      </w:pPr>
      <w:r>
        <w:rPr>
          <w:rStyle w:val="CommentReference"/>
        </w:rPr>
        <w:annotationRef/>
      </w:r>
      <w:hyperlink r:id="rId1" w:history="1">
        <w:r w:rsidRPr="00597D35">
          <w:rPr>
            <w:rStyle w:val="Hyperlink"/>
            <w:b/>
            <w:bCs/>
          </w:rPr>
          <w:t>Cellular and immunological mechanisms influence host-adapted phenotypes in a vector-borne microparasite</w:t>
        </w:r>
      </w:hyperlink>
    </w:p>
    <w:p w14:paraId="69B7D019" w14:textId="77777777" w:rsidR="00C34951" w:rsidRDefault="00C34951">
      <w:pPr>
        <w:pStyle w:val="CommentText"/>
      </w:pPr>
      <w:r>
        <w:t>Lin, YP ; Tufts, DM ; (...); Diuk-Wasser, MA</w:t>
      </w:r>
    </w:p>
    <w:p w14:paraId="4BB75009" w14:textId="77777777" w:rsidR="00C34951" w:rsidRDefault="00C34951">
      <w:pPr>
        <w:pStyle w:val="CommentText"/>
      </w:pPr>
      <w:r>
        <w:rPr>
          <w:color w:val="616161"/>
          <w:highlight w:val="white"/>
        </w:rPr>
        <w:t>Feb 23 2022 |</w:t>
      </w:r>
      <w:hyperlink r:id="rId2" w:history="1">
        <w:r w:rsidRPr="00597D35">
          <w:rPr>
            <w:rStyle w:val="Hyperlink"/>
          </w:rPr>
          <w:t>PROCEEDINGS OF THE ROYAL SOCIETY B-BIOLOGICAL SCIENCES</w:t>
        </w:r>
      </w:hyperlink>
      <w:r>
        <w:rPr>
          <w:color w:val="000000"/>
          <w:highlight w:val="white"/>
        </w:rPr>
        <w:br/>
      </w:r>
    </w:p>
    <w:p w14:paraId="4AB18B1E" w14:textId="77777777" w:rsidR="00C34951" w:rsidRDefault="00C34951" w:rsidP="00597D35">
      <w:pPr>
        <w:pStyle w:val="CommentText"/>
      </w:pPr>
      <w:r>
        <w:t>Check out the other articles citing this one- there are some that are relevant</w:t>
      </w:r>
    </w:p>
  </w:comment>
  <w:comment w:id="4" w:author="Nicole LYNN Gottdenker [2]" w:date="2023-04-08T15:33:00Z" w:initials="NLG">
    <w:p w14:paraId="1B3C5D9D" w14:textId="77777777" w:rsidR="0066245A" w:rsidRDefault="0066245A" w:rsidP="00D257FB">
      <w:pPr>
        <w:pStyle w:val="CommentText"/>
      </w:pPr>
      <w:r>
        <w:rPr>
          <w:rStyle w:val="CommentReference"/>
        </w:rPr>
        <w:annotationRef/>
      </w:r>
      <w:r>
        <w:t>How about viruses triggering dysregulated immune responses in novel host species ? This should be mentioned as well (e.g. ebola pathogenesis triggering e</w:t>
      </w:r>
    </w:p>
  </w:comment>
  <w:comment w:id="5" w:author="Nicole LYNN Gottdenker" w:date="2022-10-19T12:22:00Z" w:initials="NLG">
    <w:p w14:paraId="2B626E6B" w14:textId="5AAFC655" w:rsidR="00C11DC6" w:rsidRDefault="00C11DC6" w:rsidP="005B59DB">
      <w:pPr>
        <w:pStyle w:val="CommentText"/>
      </w:pPr>
      <w:r>
        <w:rPr>
          <w:rStyle w:val="CommentReference"/>
        </w:rPr>
        <w:annotationRef/>
      </w:r>
      <w:r>
        <w:t xml:space="preserve">Something like that- think again about the overal cross species model- I actually think keeping a very general  mathematical x species transmission model as a 'template' for the paper would be useful. </w:t>
      </w:r>
    </w:p>
  </w:comment>
  <w:comment w:id="6" w:author="Nicole LYNN Gottdenker" w:date="2022-10-19T12:55:00Z" w:initials="NLG">
    <w:p w14:paraId="02F87D26" w14:textId="77777777" w:rsidR="00CD44B5" w:rsidRDefault="00CD44B5" w:rsidP="009E2491">
      <w:pPr>
        <w:pStyle w:val="CommentText"/>
      </w:pPr>
      <w:r>
        <w:rPr>
          <w:rStyle w:val="CommentReference"/>
        </w:rPr>
        <w:annotationRef/>
      </w:r>
      <w:r>
        <w:t>Or at least conceptualyl in intro and discussion</w:t>
      </w:r>
    </w:p>
  </w:comment>
  <w:comment w:id="7" w:author="Nicole LYNN Gottdenker [2]" w:date="2023-04-08T15:33:00Z" w:initials="NLG">
    <w:p w14:paraId="7EE09AEC" w14:textId="77777777" w:rsidR="0066245A" w:rsidRDefault="0066245A" w:rsidP="0019375D">
      <w:pPr>
        <w:pStyle w:val="CommentText"/>
      </w:pPr>
      <w:r>
        <w:rPr>
          <w:rStyle w:val="CommentReference"/>
        </w:rPr>
        <w:annotationRef/>
      </w:r>
      <w:r>
        <w:t>Do you have a reference for this?</w:t>
      </w:r>
    </w:p>
  </w:comment>
  <w:comment w:id="8" w:author="Nicole LYNN Gottdenker [2]" w:date="2023-04-09T17:28:00Z" w:initials="NLG">
    <w:p w14:paraId="5E63F191" w14:textId="77777777" w:rsidR="001923CA" w:rsidRDefault="001923CA" w:rsidP="005A7FA5">
      <w:pPr>
        <w:pStyle w:val="CommentText"/>
      </w:pPr>
      <w:r>
        <w:rPr>
          <w:rStyle w:val="CommentReference"/>
        </w:rPr>
        <w:annotationRef/>
      </w:r>
      <w:r>
        <w:t>Refs for these sentences?</w:t>
      </w:r>
    </w:p>
  </w:comment>
  <w:comment w:id="9" w:author="Nicole LYNN Gottdenker [2]" w:date="2023-04-09T17:34:00Z" w:initials="NLG">
    <w:p w14:paraId="7D5E7B4B" w14:textId="77777777" w:rsidR="001923CA" w:rsidRDefault="001923CA" w:rsidP="00902470">
      <w:pPr>
        <w:pStyle w:val="CommentText"/>
      </w:pPr>
      <w:r>
        <w:rPr>
          <w:rStyle w:val="CommentReference"/>
        </w:rPr>
        <w:annotationRef/>
      </w:r>
      <w:r>
        <w:t>So as you go along with this 'secondary replication paragraph- the 'secondary replication point gets lost---</w:t>
      </w:r>
    </w:p>
  </w:comment>
  <w:comment w:id="10" w:author="Nicole LYNN Gottdenker [2]" w:date="2023-04-09T17:32:00Z" w:initials="NLG">
    <w:p w14:paraId="63261268" w14:textId="06309C28" w:rsidR="001923CA" w:rsidRDefault="001923CA" w:rsidP="004F0BA2">
      <w:pPr>
        <w:pStyle w:val="CommentText"/>
      </w:pPr>
      <w:r>
        <w:rPr>
          <w:rStyle w:val="CommentReference"/>
        </w:rPr>
        <w:annotationRef/>
      </w:r>
      <w:r>
        <w:t>Do you want to mention which influenza here?</w:t>
      </w:r>
    </w:p>
  </w:comment>
  <w:comment w:id="11" w:author="Nicole LYNN Gottdenker [2]" w:date="2023-04-09T17:33:00Z" w:initials="NLG">
    <w:p w14:paraId="1D6FD875" w14:textId="77777777" w:rsidR="001923CA" w:rsidRDefault="001923CA" w:rsidP="007D1E13">
      <w:pPr>
        <w:pStyle w:val="CommentText"/>
      </w:pPr>
      <w:r>
        <w:rPr>
          <w:rStyle w:val="CommentReference"/>
        </w:rPr>
        <w:annotationRef/>
      </w:r>
      <w:r>
        <w:t>This could be condenced/abridged.</w:t>
      </w:r>
    </w:p>
  </w:comment>
  <w:comment w:id="12" w:author="Nicole LYNN Gottdenker [2]" w:date="2023-04-09T17:35:00Z" w:initials="NLG">
    <w:p w14:paraId="45E08088" w14:textId="77777777" w:rsidR="001923CA" w:rsidRDefault="001923CA" w:rsidP="00F43636">
      <w:pPr>
        <w:pStyle w:val="CommentText"/>
      </w:pPr>
      <w:r>
        <w:rPr>
          <w:rStyle w:val="CommentReference"/>
        </w:rPr>
        <w:annotationRef/>
      </w:r>
      <w:r>
        <w:t>If you are going this route you might want to mention the carnivore distribution of residues? If or if it exists? (e.g. ferrets, foxes, canids, felids)</w:t>
      </w:r>
    </w:p>
  </w:comment>
  <w:comment w:id="13" w:author="Nicole LYNN Gottdenker [2]" w:date="2023-04-09T17:36:00Z" w:initials="NLG">
    <w:p w14:paraId="14CB803C" w14:textId="77777777" w:rsidR="00955B3F" w:rsidRDefault="00955B3F" w:rsidP="00D52998">
      <w:pPr>
        <w:pStyle w:val="CommentText"/>
      </w:pPr>
      <w:r>
        <w:rPr>
          <w:rStyle w:val="CommentReference"/>
        </w:rPr>
        <w:annotationRef/>
      </w:r>
      <w:r>
        <w:t>What are you referring to with 'these'?</w:t>
      </w:r>
    </w:p>
  </w:comment>
  <w:comment w:id="14" w:author="Nicole LYNN Gottdenker [2]" w:date="2023-04-09T17:39:00Z" w:initials="NLG">
    <w:p w14:paraId="6A508890" w14:textId="77777777" w:rsidR="00CA5BD4" w:rsidRDefault="00CA5BD4" w:rsidP="00FB627D">
      <w:pPr>
        <w:pStyle w:val="CommentText"/>
      </w:pPr>
      <w:r>
        <w:rPr>
          <w:rStyle w:val="CommentReference"/>
        </w:rPr>
        <w:annotationRef/>
      </w:r>
      <w:r>
        <w:t>So- cross-species and 'spillover' gets used quite interchangeably0 and I think this should be clarified- I like cross species- some use spillover only from wild to human and some use for wild to domestic anything (human or animal) whatever is decided be clear in the definitions.</w:t>
      </w:r>
    </w:p>
  </w:comment>
  <w:comment w:id="15" w:author="Nicole LYNN Gottdenker" w:date="2022-10-19T12:56:00Z" w:initials="NLG">
    <w:p w14:paraId="3E5F68B3" w14:textId="1045F541" w:rsidR="00CD44B5" w:rsidRDefault="00CD44B5" w:rsidP="002C4D04">
      <w:pPr>
        <w:pStyle w:val="CommentText"/>
      </w:pPr>
      <w:r>
        <w:rPr>
          <w:rStyle w:val="CommentReference"/>
        </w:rPr>
        <w:annotationRef/>
      </w:r>
      <w:r>
        <w:t>You need a diagram with search terms and then number of papers at the different steps.</w:t>
      </w:r>
    </w:p>
  </w:comment>
  <w:comment w:id="16" w:author="Nicole LYNN Gottdenker" w:date="2022-10-19T12:56:00Z" w:initials="NLG">
    <w:p w14:paraId="021E392A" w14:textId="77777777" w:rsidR="00CD44B5" w:rsidRDefault="00CD44B5" w:rsidP="000A1F37">
      <w:pPr>
        <w:pStyle w:val="CommentText"/>
      </w:pPr>
      <w:r>
        <w:rPr>
          <w:rStyle w:val="CommentReference"/>
        </w:rPr>
        <w:annotationRef/>
      </w:r>
      <w:r>
        <w:t>Search terms?</w:t>
      </w:r>
    </w:p>
  </w:comment>
  <w:comment w:id="17" w:author="Nicole LYNN Gottdenker" w:date="2022-10-19T16:01:00Z" w:initials="NLG">
    <w:p w14:paraId="2D94D920" w14:textId="77777777" w:rsidR="00A94849" w:rsidRDefault="00A94849" w:rsidP="00B740E0">
      <w:pPr>
        <w:pStyle w:val="CommentText"/>
      </w:pPr>
      <w:r>
        <w:rPr>
          <w:rStyle w:val="CommentReference"/>
        </w:rPr>
        <w:annotationRef/>
      </w:r>
      <w:r>
        <w:t xml:space="preserve">So- I am not sure of search terms -I am thinking you might have more viruses? Did you limit to only directly transmitted? </w:t>
      </w:r>
    </w:p>
  </w:comment>
  <w:comment w:id="18" w:author="Nicole LYNN Gottdenker [2]" w:date="2023-04-09T17:42:00Z" w:initials="NLG">
    <w:p w14:paraId="6C28F576" w14:textId="77777777" w:rsidR="00CA5BD4" w:rsidRDefault="00CA5BD4" w:rsidP="004A1C70">
      <w:pPr>
        <w:pStyle w:val="CommentText"/>
      </w:pPr>
      <w:r>
        <w:rPr>
          <w:rStyle w:val="CommentReference"/>
        </w:rPr>
        <w:annotationRef/>
      </w:r>
      <w:r>
        <w:t>How information on the viral traits and pathological spread (pathogenesis) were defined/identified? Please mention in methods (not sure if I missed?</w:t>
      </w:r>
    </w:p>
  </w:comment>
  <w:comment w:id="19" w:author="Nicole LYNN Gottdenker [2]" w:date="2023-04-09T14:10:00Z" w:initials="NLG">
    <w:p w14:paraId="5453A13C" w14:textId="74D3F7CA" w:rsidR="000128E3" w:rsidRDefault="000128E3" w:rsidP="00CD5D02">
      <w:pPr>
        <w:pStyle w:val="CommentText"/>
      </w:pPr>
      <w:r>
        <w:rPr>
          <w:rStyle w:val="CommentReference"/>
        </w:rPr>
        <w:annotationRef/>
      </w:r>
      <w:r>
        <w:t xml:space="preserve">Define- spillover host using a reference from literature here- and clearly define reservoir host as well. </w:t>
      </w:r>
    </w:p>
  </w:comment>
  <w:comment w:id="20" w:author="Nicole LYNN Gottdenker [2]" w:date="2023-04-09T17:43:00Z" w:initials="NLG">
    <w:p w14:paraId="2E7327F5" w14:textId="77777777" w:rsidR="00CA5BD4" w:rsidRDefault="00CA5BD4" w:rsidP="002328BF">
      <w:pPr>
        <w:pStyle w:val="CommentText"/>
      </w:pPr>
      <w:r>
        <w:rPr>
          <w:rStyle w:val="CommentReference"/>
        </w:rPr>
        <w:annotationRef/>
      </w:r>
      <w:r>
        <w:t>So spillover host is the 'recipient'?</w:t>
      </w:r>
    </w:p>
  </w:comment>
  <w:comment w:id="21" w:author="Nicole LYNN Gottdenker" w:date="2022-10-19T13:24:00Z" w:initials="NLG">
    <w:p w14:paraId="2446A442" w14:textId="01C99C3C" w:rsidR="00142773" w:rsidRDefault="00142773" w:rsidP="00FC6C9F">
      <w:pPr>
        <w:pStyle w:val="CommentText"/>
      </w:pPr>
      <w:r>
        <w:rPr>
          <w:rStyle w:val="CommentReference"/>
        </w:rPr>
        <w:annotationRef/>
      </w:r>
      <w:r>
        <w:t>In the diagram looks like CT_lymphocytes and zoonotic clustered together</w:t>
      </w:r>
    </w:p>
  </w:comment>
  <w:comment w:id="22" w:author="Nicole LYNN Gottdenker" w:date="2022-10-19T14:48:00Z" w:initials="NLG">
    <w:p w14:paraId="3B66BF2B" w14:textId="77777777" w:rsidR="00132795" w:rsidRDefault="00132795" w:rsidP="006B6DCB">
      <w:pPr>
        <w:pStyle w:val="CommentText"/>
      </w:pPr>
      <w:r>
        <w:rPr>
          <w:rStyle w:val="CommentReference"/>
        </w:rPr>
        <w:annotationRef/>
      </w:r>
      <w:r>
        <w:t>What do you mean by 'only the distinct viruses?</w:t>
      </w:r>
    </w:p>
  </w:comment>
  <w:comment w:id="23" w:author="Nicole LYNN Gottdenker" w:date="2022-10-19T14:48:00Z" w:initials="NLG">
    <w:p w14:paraId="769B64BE" w14:textId="77777777" w:rsidR="00132795" w:rsidRDefault="00132795" w:rsidP="00260438">
      <w:pPr>
        <w:pStyle w:val="CommentText"/>
      </w:pPr>
      <w:r>
        <w:rPr>
          <w:rStyle w:val="CommentReference"/>
        </w:rPr>
        <w:annotationRef/>
      </w:r>
      <w:r>
        <w:t>I can't see image below</w:t>
      </w:r>
    </w:p>
  </w:comment>
  <w:comment w:id="24" w:author="Nicole LYNN Gottdenker" w:date="2022-10-19T15:55:00Z" w:initials="NLG">
    <w:p w14:paraId="1B7BF7AE" w14:textId="77777777" w:rsidR="00376E97" w:rsidRDefault="00376E97" w:rsidP="009E2056">
      <w:pPr>
        <w:pStyle w:val="CommentText"/>
      </w:pPr>
      <w:r>
        <w:rPr>
          <w:rStyle w:val="CommentReference"/>
        </w:rPr>
        <w:annotationRef/>
      </w:r>
      <w:r>
        <w:t>So you have analyzed cell type but not receptor mechanism details, yet, correct?</w:t>
      </w:r>
    </w:p>
  </w:comment>
  <w:comment w:id="25" w:author="Nicole LYNN Gottdenker [2]" w:date="2023-04-09T17:48:00Z" w:initials="NLG">
    <w:p w14:paraId="59FEC1CF" w14:textId="77777777" w:rsidR="00CA5BD4" w:rsidRDefault="00CA5BD4" w:rsidP="004C24C2">
      <w:pPr>
        <w:pStyle w:val="CommentText"/>
      </w:pPr>
      <w:r>
        <w:rPr>
          <w:rStyle w:val="CommentReference"/>
        </w:rPr>
        <w:annotationRef/>
      </w:r>
      <w:r>
        <w:t>Rather- fine scale features such as cell biological traits such as cell receptor being less available than relatively more coarse scale features such as organ system affected (because organ is microscopooic as well )</w:t>
      </w:r>
    </w:p>
  </w:comment>
  <w:comment w:id="27" w:author="Nicole LYNN Gottdenker [2]" w:date="2023-04-09T17:51:00Z" w:initials="NLG">
    <w:p w14:paraId="2E74390D" w14:textId="77777777" w:rsidR="00BD4C2C" w:rsidRDefault="00BD4C2C" w:rsidP="008613FA">
      <w:pPr>
        <w:pStyle w:val="CommentText"/>
      </w:pPr>
      <w:r>
        <w:rPr>
          <w:rStyle w:val="CommentReference"/>
        </w:rPr>
        <w:annotationRef/>
      </w:r>
      <w:r>
        <w:t>This paragraph still needs a bit more clarity- think of being the reader  trying to unpack this- but make it as easy as possible for them- so this cell biology-cell level and below (cell/molecular level) is where definition is lacking for these wild hosts and animals, correct?</w:t>
      </w:r>
    </w:p>
  </w:comment>
  <w:comment w:id="26" w:author="Nicole LYNN Gottdenker" w:date="2022-10-19T15:58:00Z" w:initials="NLG">
    <w:p w14:paraId="3414DFBF" w14:textId="60FBE64E" w:rsidR="00C06652" w:rsidRDefault="00C06652" w:rsidP="00C06652">
      <w:pPr>
        <w:pStyle w:val="CommentText"/>
      </w:pPr>
      <w:r>
        <w:rPr>
          <w:rStyle w:val="CommentReference"/>
        </w:rPr>
        <w:annotationRef/>
      </w:r>
      <w:r>
        <w:t>Do you have filoviruses in here as well?</w:t>
      </w:r>
    </w:p>
  </w:comment>
  <w:comment w:id="28" w:author="Nicole LYNN Gottdenker" w:date="2022-10-19T15:59:00Z" w:initials="NLG">
    <w:p w14:paraId="602D6AD3" w14:textId="1D707ABC" w:rsidR="00C06652" w:rsidRDefault="00C06652" w:rsidP="00C06652">
      <w:pPr>
        <w:pStyle w:val="CommentText"/>
      </w:pPr>
      <w:r>
        <w:rPr>
          <w:rStyle w:val="CommentReference"/>
        </w:rPr>
        <w:annotationRef/>
      </w:r>
      <w:r>
        <w:t>This is interesting</w:t>
      </w:r>
    </w:p>
    <w:p w14:paraId="496819F6" w14:textId="77777777" w:rsidR="00C06652" w:rsidRDefault="00C06652" w:rsidP="00C06652">
      <w:pPr>
        <w:pStyle w:val="CommentText"/>
      </w:pPr>
      <w:r>
        <w:t xml:space="preserve">Also is WNV included in here? (+ stranded RNA virus) JEV complex </w:t>
      </w:r>
    </w:p>
    <w:p w14:paraId="39B8CF21" w14:textId="77777777" w:rsidR="00C06652" w:rsidRDefault="00C06652" w:rsidP="00C06652">
      <w:pPr>
        <w:pStyle w:val="CommentText"/>
      </w:pPr>
      <w:r>
        <w:t>Likes monocytes, neurons, heart</w:t>
      </w:r>
    </w:p>
  </w:comment>
  <w:comment w:id="29" w:author="Nicole LYNN Gottdenker" w:date="2022-10-19T16:00:00Z" w:initials="NLG">
    <w:p w14:paraId="01EEF9E3" w14:textId="77777777" w:rsidR="00C06652" w:rsidRDefault="00C06652" w:rsidP="00C06652">
      <w:pPr>
        <w:pStyle w:val="CommentText"/>
      </w:pPr>
      <w:r>
        <w:rPr>
          <w:rStyle w:val="CommentReference"/>
        </w:rPr>
        <w:annotationRef/>
      </w:r>
      <w:r>
        <w:t>Do you have the list of viruses?</w:t>
      </w:r>
    </w:p>
  </w:comment>
  <w:comment w:id="30" w:author="Nicole LYNN Gottdenker [2]" w:date="2023-04-09T17:56:00Z" w:initials="NLG">
    <w:p w14:paraId="5448435F" w14:textId="77777777" w:rsidR="00BD4C2C" w:rsidRDefault="00BD4C2C" w:rsidP="00E771E6">
      <w:pPr>
        <w:pStyle w:val="CommentText"/>
      </w:pPr>
      <w:r>
        <w:rPr>
          <w:rStyle w:val="CommentReference"/>
        </w:rPr>
        <w:annotationRef/>
      </w:r>
      <w:r>
        <w:t xml:space="preserve">Becker has a new paper talking about organoids and stuff we could probably quote somewhere in here. But not mentioning organoids but the general features of the paper. </w:t>
      </w:r>
    </w:p>
  </w:comment>
  <w:comment w:id="31" w:author="Nicole LYNN Gottdenker [2]" w:date="2023-04-09T17:59:00Z" w:initials="NLG">
    <w:p w14:paraId="5337E120" w14:textId="77777777" w:rsidR="00BD4C2C" w:rsidRDefault="00BD4C2C">
      <w:pPr>
        <w:pStyle w:val="CommentText"/>
      </w:pPr>
      <w:r>
        <w:rPr>
          <w:rStyle w:val="CommentReference"/>
        </w:rPr>
        <w:annotationRef/>
      </w:r>
      <w:r>
        <w:t xml:space="preserve">As an exercise- please 'draw' a graphical abstract- I can help with getting artwork together- that encapsulates the key 'take home' messages of your paper-this can be used for the publication. </w:t>
      </w:r>
    </w:p>
    <w:p w14:paraId="21C4707A" w14:textId="77777777" w:rsidR="00BD4C2C" w:rsidRDefault="00BD4C2C">
      <w:pPr>
        <w:pStyle w:val="CommentText"/>
      </w:pPr>
    </w:p>
    <w:p w14:paraId="50EA4B31" w14:textId="77777777" w:rsidR="00BD4C2C" w:rsidRDefault="00BD4C2C" w:rsidP="00431134">
      <w:pPr>
        <w:pStyle w:val="CommentText"/>
      </w:pPr>
      <w:r>
        <w:t xml:space="preserve">I think this is really coming together- still needs some cleaning and editing. </w:t>
      </w:r>
    </w:p>
  </w:comment>
  <w:comment w:id="32" w:author="Nicole LYNN Gottdenker" w:date="2022-10-19T12:23:00Z" w:initials="NLG">
    <w:p w14:paraId="5BA4638E" w14:textId="2CF010DD" w:rsidR="00AC1410" w:rsidRDefault="00AC1410" w:rsidP="00AC1410">
      <w:pPr>
        <w:pStyle w:val="CommentText"/>
      </w:pPr>
      <w:r>
        <w:rPr>
          <w:rStyle w:val="CommentReference"/>
        </w:rPr>
        <w:annotationRef/>
      </w:r>
      <w:r>
        <w:t xml:space="preserve">I don't know what that is trying to sa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EF9297" w15:done="1"/>
  <w15:commentEx w15:paraId="4AB18B1E" w15:done="1"/>
  <w15:commentEx w15:paraId="1B3C5D9D" w15:done="0"/>
  <w15:commentEx w15:paraId="2B626E6B" w15:done="1"/>
  <w15:commentEx w15:paraId="02F87D26" w15:paraIdParent="2B626E6B" w15:done="1"/>
  <w15:commentEx w15:paraId="7EE09AEC" w15:done="0"/>
  <w15:commentEx w15:paraId="5E63F191" w15:done="0"/>
  <w15:commentEx w15:paraId="7D5E7B4B" w15:done="0"/>
  <w15:commentEx w15:paraId="63261268" w15:done="0"/>
  <w15:commentEx w15:paraId="1D6FD875" w15:done="0"/>
  <w15:commentEx w15:paraId="45E08088" w15:done="0"/>
  <w15:commentEx w15:paraId="14CB803C" w15:done="0"/>
  <w15:commentEx w15:paraId="6A508890" w15:done="0"/>
  <w15:commentEx w15:paraId="3E5F68B3" w15:done="1"/>
  <w15:commentEx w15:paraId="021E392A" w15:paraIdParent="3E5F68B3" w15:done="1"/>
  <w15:commentEx w15:paraId="2D94D920" w15:paraIdParent="3E5F68B3" w15:done="1"/>
  <w15:commentEx w15:paraId="6C28F576" w15:done="0"/>
  <w15:commentEx w15:paraId="5453A13C" w15:done="0"/>
  <w15:commentEx w15:paraId="2E7327F5" w15:done="0"/>
  <w15:commentEx w15:paraId="2446A442" w15:done="1"/>
  <w15:commentEx w15:paraId="3B66BF2B" w15:done="1"/>
  <w15:commentEx w15:paraId="769B64BE" w15:paraIdParent="3B66BF2B" w15:done="1"/>
  <w15:commentEx w15:paraId="1B7BF7AE" w15:done="1"/>
  <w15:commentEx w15:paraId="59FEC1CF" w15:done="0"/>
  <w15:commentEx w15:paraId="2E74390D" w15:done="0"/>
  <w15:commentEx w15:paraId="3414DFBF" w15:done="1"/>
  <w15:commentEx w15:paraId="39B8CF21" w15:done="1"/>
  <w15:commentEx w15:paraId="01EEF9E3" w15:paraIdParent="39B8CF21" w15:done="1"/>
  <w15:commentEx w15:paraId="5448435F" w15:done="0"/>
  <w15:commentEx w15:paraId="50EA4B31" w15:done="0"/>
  <w15:commentEx w15:paraId="5BA4638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A698B" w16cex:dateUtc="2022-10-19T16:18:00Z"/>
  <w16cex:commentExtensible w16cex:durableId="26FA61E4" w16cex:dateUtc="2022-10-19T15:45:00Z"/>
  <w16cex:commentExtensible w16cex:durableId="27DC07BE" w16cex:dateUtc="2023-04-08T19:33:00Z"/>
  <w16cex:commentExtensible w16cex:durableId="26FA6AA0" w16cex:dateUtc="2022-10-19T16:22:00Z"/>
  <w16cex:commentExtensible w16cex:durableId="26FA7252" w16cex:dateUtc="2022-10-19T16:55:00Z"/>
  <w16cex:commentExtensible w16cex:durableId="27DC07D1" w16cex:dateUtc="2023-04-08T19:33:00Z"/>
  <w16cex:commentExtensible w16cex:durableId="27DD742C" w16cex:dateUtc="2023-04-09T21:28:00Z"/>
  <w16cex:commentExtensible w16cex:durableId="27DD759F" w16cex:dateUtc="2023-04-09T21:34:00Z"/>
  <w16cex:commentExtensible w16cex:durableId="27DD7548" w16cex:dateUtc="2023-04-09T21:32:00Z"/>
  <w16cex:commentExtensible w16cex:durableId="27DD7574" w16cex:dateUtc="2023-04-09T21:33:00Z"/>
  <w16cex:commentExtensible w16cex:durableId="27DD75E2" w16cex:dateUtc="2023-04-09T21:35:00Z"/>
  <w16cex:commentExtensible w16cex:durableId="27DD762E" w16cex:dateUtc="2023-04-09T21:36:00Z"/>
  <w16cex:commentExtensible w16cex:durableId="27DD76DB" w16cex:dateUtc="2023-04-09T21:39:00Z"/>
  <w16cex:commentExtensible w16cex:durableId="26FA727C" w16cex:dateUtc="2022-10-19T16:56:00Z"/>
  <w16cex:commentExtensible w16cex:durableId="26FA7299" w16cex:dateUtc="2022-10-19T16:56:00Z"/>
  <w16cex:commentExtensible w16cex:durableId="26FA9DCB" w16cex:dateUtc="2022-10-19T20:01:00Z"/>
  <w16cex:commentExtensible w16cex:durableId="27DD77A0" w16cex:dateUtc="2023-04-09T21:42:00Z"/>
  <w16cex:commentExtensible w16cex:durableId="27DD45D1" w16cex:dateUtc="2023-04-09T18:10:00Z"/>
  <w16cex:commentExtensible w16cex:durableId="27DD77D8" w16cex:dateUtc="2023-04-09T21:43:00Z"/>
  <w16cex:commentExtensible w16cex:durableId="26FA7913" w16cex:dateUtc="2022-10-19T17:24:00Z"/>
  <w16cex:commentExtensible w16cex:durableId="26FA8CAB" w16cex:dateUtc="2022-10-19T18:48:00Z"/>
  <w16cex:commentExtensible w16cex:durableId="26FA8CD8" w16cex:dateUtc="2022-10-19T18:48:00Z"/>
  <w16cex:commentExtensible w16cex:durableId="26FA9C8A" w16cex:dateUtc="2022-10-19T19:55:00Z"/>
  <w16cex:commentExtensible w16cex:durableId="27DD78E3" w16cex:dateUtc="2023-04-09T21:48:00Z"/>
  <w16cex:commentExtensible w16cex:durableId="27DD7999" w16cex:dateUtc="2023-04-09T21:51:00Z"/>
  <w16cex:commentExtensible w16cex:durableId="27B4865B" w16cex:dateUtc="2022-10-19T19:58:00Z"/>
  <w16cex:commentExtensible w16cex:durableId="27B486E7" w16cex:dateUtc="2022-10-19T19:59:00Z"/>
  <w16cex:commentExtensible w16cex:durableId="27B486E6" w16cex:dateUtc="2022-10-19T20:00:00Z"/>
  <w16cex:commentExtensible w16cex:durableId="27DD7ABF" w16cex:dateUtc="2023-04-09T21:56:00Z"/>
  <w16cex:commentExtensible w16cex:durableId="27DD7B67" w16cex:dateUtc="2023-04-09T21:59:00Z"/>
  <w16cex:commentExtensible w16cex:durableId="27B48A9B" w16cex:dateUtc="2022-10-19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F9297" w16cid:durableId="26FA698B"/>
  <w16cid:commentId w16cid:paraId="4AB18B1E" w16cid:durableId="26FA61E4"/>
  <w16cid:commentId w16cid:paraId="1B3C5D9D" w16cid:durableId="27DC07BE"/>
  <w16cid:commentId w16cid:paraId="2B626E6B" w16cid:durableId="26FA6AA0"/>
  <w16cid:commentId w16cid:paraId="02F87D26" w16cid:durableId="26FA7252"/>
  <w16cid:commentId w16cid:paraId="7EE09AEC" w16cid:durableId="27DC07D1"/>
  <w16cid:commentId w16cid:paraId="5E63F191" w16cid:durableId="27DD742C"/>
  <w16cid:commentId w16cid:paraId="7D5E7B4B" w16cid:durableId="27DD759F"/>
  <w16cid:commentId w16cid:paraId="63261268" w16cid:durableId="27DD7548"/>
  <w16cid:commentId w16cid:paraId="1D6FD875" w16cid:durableId="27DD7574"/>
  <w16cid:commentId w16cid:paraId="45E08088" w16cid:durableId="27DD75E2"/>
  <w16cid:commentId w16cid:paraId="14CB803C" w16cid:durableId="27DD762E"/>
  <w16cid:commentId w16cid:paraId="6A508890" w16cid:durableId="27DD76DB"/>
  <w16cid:commentId w16cid:paraId="3E5F68B3" w16cid:durableId="26FA727C"/>
  <w16cid:commentId w16cid:paraId="021E392A" w16cid:durableId="26FA7299"/>
  <w16cid:commentId w16cid:paraId="2D94D920" w16cid:durableId="26FA9DCB"/>
  <w16cid:commentId w16cid:paraId="6C28F576" w16cid:durableId="27DD77A0"/>
  <w16cid:commentId w16cid:paraId="5453A13C" w16cid:durableId="27DD45D1"/>
  <w16cid:commentId w16cid:paraId="2E7327F5" w16cid:durableId="27DD77D8"/>
  <w16cid:commentId w16cid:paraId="2446A442" w16cid:durableId="26FA7913"/>
  <w16cid:commentId w16cid:paraId="3B66BF2B" w16cid:durableId="26FA8CAB"/>
  <w16cid:commentId w16cid:paraId="769B64BE" w16cid:durableId="26FA8CD8"/>
  <w16cid:commentId w16cid:paraId="1B7BF7AE" w16cid:durableId="26FA9C8A"/>
  <w16cid:commentId w16cid:paraId="59FEC1CF" w16cid:durableId="27DD78E3"/>
  <w16cid:commentId w16cid:paraId="2E74390D" w16cid:durableId="27DD7999"/>
  <w16cid:commentId w16cid:paraId="3414DFBF" w16cid:durableId="27B4865B"/>
  <w16cid:commentId w16cid:paraId="39B8CF21" w16cid:durableId="27B486E7"/>
  <w16cid:commentId w16cid:paraId="01EEF9E3" w16cid:durableId="27B486E6"/>
  <w16cid:commentId w16cid:paraId="5448435F" w16cid:durableId="27DD7ABF"/>
  <w16cid:commentId w16cid:paraId="50EA4B31" w16cid:durableId="27DD7B67"/>
  <w16cid:commentId w16cid:paraId="5BA4638E" w16cid:durableId="27B48A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FA6595"/>
    <w:multiLevelType w:val="multilevel"/>
    <w:tmpl w:val="80C8F3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D4B272E"/>
    <w:multiLevelType w:val="hybridMultilevel"/>
    <w:tmpl w:val="880E0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092396"/>
    <w:multiLevelType w:val="hybridMultilevel"/>
    <w:tmpl w:val="CA606ABE"/>
    <w:lvl w:ilvl="0" w:tplc="5ADE7662">
      <w:start w:val="1"/>
      <w:numFmt w:val="bullet"/>
      <w:lvlText w:val=""/>
      <w:lvlJc w:val="left"/>
      <w:pPr>
        <w:tabs>
          <w:tab w:val="num" w:pos="720"/>
        </w:tabs>
        <w:ind w:left="720" w:hanging="360"/>
      </w:pPr>
      <w:rPr>
        <w:rFonts w:ascii="Wingdings 3" w:hAnsi="Wingdings 3" w:hint="default"/>
      </w:rPr>
    </w:lvl>
    <w:lvl w:ilvl="1" w:tplc="E740263A">
      <w:start w:val="1"/>
      <w:numFmt w:val="bullet"/>
      <w:lvlText w:val=""/>
      <w:lvlJc w:val="left"/>
      <w:pPr>
        <w:tabs>
          <w:tab w:val="num" w:pos="1440"/>
        </w:tabs>
        <w:ind w:left="1440" w:hanging="360"/>
      </w:pPr>
      <w:rPr>
        <w:rFonts w:ascii="Wingdings 3" w:hAnsi="Wingdings 3" w:hint="default"/>
      </w:rPr>
    </w:lvl>
    <w:lvl w:ilvl="2" w:tplc="0A84AD14" w:tentative="1">
      <w:start w:val="1"/>
      <w:numFmt w:val="bullet"/>
      <w:lvlText w:val=""/>
      <w:lvlJc w:val="left"/>
      <w:pPr>
        <w:tabs>
          <w:tab w:val="num" w:pos="2160"/>
        </w:tabs>
        <w:ind w:left="2160" w:hanging="360"/>
      </w:pPr>
      <w:rPr>
        <w:rFonts w:ascii="Wingdings 3" w:hAnsi="Wingdings 3" w:hint="default"/>
      </w:rPr>
    </w:lvl>
    <w:lvl w:ilvl="3" w:tplc="850A6D12" w:tentative="1">
      <w:start w:val="1"/>
      <w:numFmt w:val="bullet"/>
      <w:lvlText w:val=""/>
      <w:lvlJc w:val="left"/>
      <w:pPr>
        <w:tabs>
          <w:tab w:val="num" w:pos="2880"/>
        </w:tabs>
        <w:ind w:left="2880" w:hanging="360"/>
      </w:pPr>
      <w:rPr>
        <w:rFonts w:ascii="Wingdings 3" w:hAnsi="Wingdings 3" w:hint="default"/>
      </w:rPr>
    </w:lvl>
    <w:lvl w:ilvl="4" w:tplc="DD128770" w:tentative="1">
      <w:start w:val="1"/>
      <w:numFmt w:val="bullet"/>
      <w:lvlText w:val=""/>
      <w:lvlJc w:val="left"/>
      <w:pPr>
        <w:tabs>
          <w:tab w:val="num" w:pos="3600"/>
        </w:tabs>
        <w:ind w:left="3600" w:hanging="360"/>
      </w:pPr>
      <w:rPr>
        <w:rFonts w:ascii="Wingdings 3" w:hAnsi="Wingdings 3" w:hint="default"/>
      </w:rPr>
    </w:lvl>
    <w:lvl w:ilvl="5" w:tplc="4BBCBE1E" w:tentative="1">
      <w:start w:val="1"/>
      <w:numFmt w:val="bullet"/>
      <w:lvlText w:val=""/>
      <w:lvlJc w:val="left"/>
      <w:pPr>
        <w:tabs>
          <w:tab w:val="num" w:pos="4320"/>
        </w:tabs>
        <w:ind w:left="4320" w:hanging="360"/>
      </w:pPr>
      <w:rPr>
        <w:rFonts w:ascii="Wingdings 3" w:hAnsi="Wingdings 3" w:hint="default"/>
      </w:rPr>
    </w:lvl>
    <w:lvl w:ilvl="6" w:tplc="FB7662E8" w:tentative="1">
      <w:start w:val="1"/>
      <w:numFmt w:val="bullet"/>
      <w:lvlText w:val=""/>
      <w:lvlJc w:val="left"/>
      <w:pPr>
        <w:tabs>
          <w:tab w:val="num" w:pos="5040"/>
        </w:tabs>
        <w:ind w:left="5040" w:hanging="360"/>
      </w:pPr>
      <w:rPr>
        <w:rFonts w:ascii="Wingdings 3" w:hAnsi="Wingdings 3" w:hint="default"/>
      </w:rPr>
    </w:lvl>
    <w:lvl w:ilvl="7" w:tplc="B30C4A00" w:tentative="1">
      <w:start w:val="1"/>
      <w:numFmt w:val="bullet"/>
      <w:lvlText w:val=""/>
      <w:lvlJc w:val="left"/>
      <w:pPr>
        <w:tabs>
          <w:tab w:val="num" w:pos="5760"/>
        </w:tabs>
        <w:ind w:left="5760" w:hanging="360"/>
      </w:pPr>
      <w:rPr>
        <w:rFonts w:ascii="Wingdings 3" w:hAnsi="Wingdings 3" w:hint="default"/>
      </w:rPr>
    </w:lvl>
    <w:lvl w:ilvl="8" w:tplc="6EBCBF52"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4AD63A5F"/>
    <w:multiLevelType w:val="hybridMultilevel"/>
    <w:tmpl w:val="2C646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E917AF"/>
    <w:multiLevelType w:val="multilevel"/>
    <w:tmpl w:val="AE9C47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A7B1DF1"/>
    <w:multiLevelType w:val="hybridMultilevel"/>
    <w:tmpl w:val="6B2AA47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37585691">
    <w:abstractNumId w:val="1"/>
  </w:num>
  <w:num w:numId="2" w16cid:durableId="496727877">
    <w:abstractNumId w:val="2"/>
  </w:num>
  <w:num w:numId="3" w16cid:durableId="701978871">
    <w:abstractNumId w:val="3"/>
  </w:num>
  <w:num w:numId="4" w16cid:durableId="1254707953">
    <w:abstractNumId w:val="5"/>
  </w:num>
  <w:num w:numId="5" w16cid:durableId="1200775646">
    <w:abstractNumId w:val="0"/>
  </w:num>
  <w:num w:numId="6" w16cid:durableId="72877103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None" w15:userId="Nicole LYNN Gottdenker"/>
  </w15:person>
  <w15:person w15:author="Nicole LYNN Gottdenker [2]">
    <w15:presenceInfo w15:providerId="AD" w15:userId="S::gottdenk@uga.edu::b2abe9fc-47e9-4120-a89a-8219ec2aeb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112&lt;/item&gt;&lt;item&gt;114&lt;/item&gt;&lt;item&gt;115&lt;/item&gt;&lt;item&gt;116&lt;/item&gt;&lt;item&gt;117&lt;/item&gt;&lt;item&gt;118&lt;/item&gt;&lt;item&gt;149&lt;/item&gt;&lt;item&gt;151&lt;/item&gt;&lt;item&gt;225&lt;/item&gt;&lt;item&gt;227&lt;/item&gt;&lt;item&gt;228&lt;/item&gt;&lt;item&gt;5533&lt;/item&gt;&lt;item&gt;7493&lt;/item&gt;&lt;item&gt;7494&lt;/item&gt;&lt;item&gt;7495&lt;/item&gt;&lt;item&gt;7496&lt;/item&gt;&lt;item&gt;7497&lt;/item&gt;&lt;item&gt;7616&lt;/item&gt;&lt;item&gt;7617&lt;/item&gt;&lt;item&gt;7619&lt;/item&gt;&lt;item&gt;7620&lt;/item&gt;&lt;item&gt;7622&lt;/item&gt;&lt;item&gt;7623&lt;/item&gt;&lt;item&gt;7624&lt;/item&gt;&lt;item&gt;7625&lt;/item&gt;&lt;item&gt;7628&lt;/item&gt;&lt;item&gt;7630&lt;/item&gt;&lt;item&gt;7631&lt;/item&gt;&lt;item&gt;7632&lt;/item&gt;&lt;item&gt;7637&lt;/item&gt;&lt;item&gt;7640&lt;/item&gt;&lt;item&gt;7643&lt;/item&gt;&lt;item&gt;7644&lt;/item&gt;&lt;item&gt;7748&lt;/item&gt;&lt;item&gt;7751&lt;/item&gt;&lt;item&gt;7771&lt;/item&gt;&lt;item&gt;7772&lt;/item&gt;&lt;item&gt;7773&lt;/item&gt;&lt;item&gt;7774&lt;/item&gt;&lt;item&gt;7783&lt;/item&gt;&lt;item&gt;7785&lt;/item&gt;&lt;item&gt;7786&lt;/item&gt;&lt;item&gt;7787&lt;/item&gt;&lt;item&gt;7788&lt;/item&gt;&lt;item&gt;7789&lt;/item&gt;&lt;item&gt;7792&lt;/item&gt;&lt;item&gt;7793&lt;/item&gt;&lt;item&gt;7794&lt;/item&gt;&lt;item&gt;7795&lt;/item&gt;&lt;item&gt;7796&lt;/item&gt;&lt;/record-ids&gt;&lt;/item&gt;&lt;/Libraries&gt;"/>
  </w:docVars>
  <w:rsids>
    <w:rsidRoot w:val="00BD65F0"/>
    <w:rsid w:val="000053F2"/>
    <w:rsid w:val="00010045"/>
    <w:rsid w:val="000128E3"/>
    <w:rsid w:val="0001464F"/>
    <w:rsid w:val="00016C23"/>
    <w:rsid w:val="000173D1"/>
    <w:rsid w:val="000325BF"/>
    <w:rsid w:val="00032879"/>
    <w:rsid w:val="00041D61"/>
    <w:rsid w:val="00045C1D"/>
    <w:rsid w:val="0006574A"/>
    <w:rsid w:val="000B6709"/>
    <w:rsid w:val="000C03D5"/>
    <w:rsid w:val="000C1EEA"/>
    <w:rsid w:val="000C77ED"/>
    <w:rsid w:val="000D655E"/>
    <w:rsid w:val="000E097C"/>
    <w:rsid w:val="000E4090"/>
    <w:rsid w:val="000F16D0"/>
    <w:rsid w:val="001053A1"/>
    <w:rsid w:val="00112196"/>
    <w:rsid w:val="00113CEA"/>
    <w:rsid w:val="00113DE3"/>
    <w:rsid w:val="001160DC"/>
    <w:rsid w:val="00116909"/>
    <w:rsid w:val="001236A5"/>
    <w:rsid w:val="00125DB6"/>
    <w:rsid w:val="00126342"/>
    <w:rsid w:val="0013090D"/>
    <w:rsid w:val="00132795"/>
    <w:rsid w:val="00142773"/>
    <w:rsid w:val="00151E04"/>
    <w:rsid w:val="00154837"/>
    <w:rsid w:val="00161ABF"/>
    <w:rsid w:val="00164ADF"/>
    <w:rsid w:val="00167822"/>
    <w:rsid w:val="001762BB"/>
    <w:rsid w:val="001847D3"/>
    <w:rsid w:val="00190E35"/>
    <w:rsid w:val="0019200A"/>
    <w:rsid w:val="001923CA"/>
    <w:rsid w:val="00193333"/>
    <w:rsid w:val="001A0ED1"/>
    <w:rsid w:val="001A6745"/>
    <w:rsid w:val="001B2C0A"/>
    <w:rsid w:val="001B667C"/>
    <w:rsid w:val="001C350C"/>
    <w:rsid w:val="001C5DAA"/>
    <w:rsid w:val="001D6991"/>
    <w:rsid w:val="001D7662"/>
    <w:rsid w:val="001D79CE"/>
    <w:rsid w:val="001E2B7B"/>
    <w:rsid w:val="00202130"/>
    <w:rsid w:val="00215990"/>
    <w:rsid w:val="00230067"/>
    <w:rsid w:val="00233C3B"/>
    <w:rsid w:val="0023623B"/>
    <w:rsid w:val="002371DA"/>
    <w:rsid w:val="00237FCB"/>
    <w:rsid w:val="00243D46"/>
    <w:rsid w:val="002453BD"/>
    <w:rsid w:val="0027137E"/>
    <w:rsid w:val="00271C63"/>
    <w:rsid w:val="00272AB0"/>
    <w:rsid w:val="00274F44"/>
    <w:rsid w:val="00276459"/>
    <w:rsid w:val="00284505"/>
    <w:rsid w:val="00292EB1"/>
    <w:rsid w:val="00296A43"/>
    <w:rsid w:val="002A07D2"/>
    <w:rsid w:val="002A1A98"/>
    <w:rsid w:val="002A6689"/>
    <w:rsid w:val="002B1E98"/>
    <w:rsid w:val="002B3A26"/>
    <w:rsid w:val="002C088E"/>
    <w:rsid w:val="002C5465"/>
    <w:rsid w:val="002D2C53"/>
    <w:rsid w:val="00304735"/>
    <w:rsid w:val="0030795B"/>
    <w:rsid w:val="00311BB4"/>
    <w:rsid w:val="00316396"/>
    <w:rsid w:val="00321D97"/>
    <w:rsid w:val="003243B7"/>
    <w:rsid w:val="00334054"/>
    <w:rsid w:val="0035083C"/>
    <w:rsid w:val="00376E97"/>
    <w:rsid w:val="0038271A"/>
    <w:rsid w:val="00384A96"/>
    <w:rsid w:val="00386B41"/>
    <w:rsid w:val="003909BB"/>
    <w:rsid w:val="00391A9A"/>
    <w:rsid w:val="0039536C"/>
    <w:rsid w:val="003A1ECB"/>
    <w:rsid w:val="003B74CB"/>
    <w:rsid w:val="003C6071"/>
    <w:rsid w:val="003C6E16"/>
    <w:rsid w:val="003C7738"/>
    <w:rsid w:val="003C7C0A"/>
    <w:rsid w:val="003D7FA5"/>
    <w:rsid w:val="003E7783"/>
    <w:rsid w:val="003F215B"/>
    <w:rsid w:val="00404FC7"/>
    <w:rsid w:val="0041223B"/>
    <w:rsid w:val="004131A4"/>
    <w:rsid w:val="0041692B"/>
    <w:rsid w:val="00427384"/>
    <w:rsid w:val="004307D0"/>
    <w:rsid w:val="00431C75"/>
    <w:rsid w:val="00431EC6"/>
    <w:rsid w:val="00437E41"/>
    <w:rsid w:val="004406A4"/>
    <w:rsid w:val="00443745"/>
    <w:rsid w:val="00444FB6"/>
    <w:rsid w:val="004509F2"/>
    <w:rsid w:val="00456162"/>
    <w:rsid w:val="00461B14"/>
    <w:rsid w:val="00462846"/>
    <w:rsid w:val="004651D9"/>
    <w:rsid w:val="00471057"/>
    <w:rsid w:val="004A0098"/>
    <w:rsid w:val="004A25AF"/>
    <w:rsid w:val="004B7A85"/>
    <w:rsid w:val="004C2A78"/>
    <w:rsid w:val="004C6D97"/>
    <w:rsid w:val="004C73BA"/>
    <w:rsid w:val="004D4531"/>
    <w:rsid w:val="004D5603"/>
    <w:rsid w:val="004E704A"/>
    <w:rsid w:val="004F5168"/>
    <w:rsid w:val="004F7A57"/>
    <w:rsid w:val="00510E2B"/>
    <w:rsid w:val="00511715"/>
    <w:rsid w:val="00512D24"/>
    <w:rsid w:val="00517E64"/>
    <w:rsid w:val="00520FF4"/>
    <w:rsid w:val="00521761"/>
    <w:rsid w:val="00522EC7"/>
    <w:rsid w:val="005245DB"/>
    <w:rsid w:val="00530DE4"/>
    <w:rsid w:val="0053115E"/>
    <w:rsid w:val="00535143"/>
    <w:rsid w:val="005358B6"/>
    <w:rsid w:val="00545E88"/>
    <w:rsid w:val="005472B0"/>
    <w:rsid w:val="00547C81"/>
    <w:rsid w:val="005624D0"/>
    <w:rsid w:val="00562A8B"/>
    <w:rsid w:val="0057511D"/>
    <w:rsid w:val="0057670D"/>
    <w:rsid w:val="0058267A"/>
    <w:rsid w:val="00586B08"/>
    <w:rsid w:val="005907E1"/>
    <w:rsid w:val="00597531"/>
    <w:rsid w:val="005A1D0D"/>
    <w:rsid w:val="005A39E3"/>
    <w:rsid w:val="005B2CF6"/>
    <w:rsid w:val="005B3339"/>
    <w:rsid w:val="005B3FCE"/>
    <w:rsid w:val="005B5ECF"/>
    <w:rsid w:val="005C1482"/>
    <w:rsid w:val="005C1ADE"/>
    <w:rsid w:val="005C79AA"/>
    <w:rsid w:val="005D11AA"/>
    <w:rsid w:val="005D3E91"/>
    <w:rsid w:val="005E17B8"/>
    <w:rsid w:val="005E37D0"/>
    <w:rsid w:val="005F4B32"/>
    <w:rsid w:val="005F6AB0"/>
    <w:rsid w:val="0060103C"/>
    <w:rsid w:val="0060569B"/>
    <w:rsid w:val="0061598C"/>
    <w:rsid w:val="006201FD"/>
    <w:rsid w:val="0063330B"/>
    <w:rsid w:val="00633609"/>
    <w:rsid w:val="00644DEB"/>
    <w:rsid w:val="00647DC8"/>
    <w:rsid w:val="006601BB"/>
    <w:rsid w:val="0066245A"/>
    <w:rsid w:val="006738C7"/>
    <w:rsid w:val="00680F85"/>
    <w:rsid w:val="00687307"/>
    <w:rsid w:val="006919BC"/>
    <w:rsid w:val="006A4CF9"/>
    <w:rsid w:val="006A5616"/>
    <w:rsid w:val="006A5F35"/>
    <w:rsid w:val="006B4DB8"/>
    <w:rsid w:val="006B536E"/>
    <w:rsid w:val="006B7504"/>
    <w:rsid w:val="006C5851"/>
    <w:rsid w:val="006D32F9"/>
    <w:rsid w:val="006E659E"/>
    <w:rsid w:val="006E73F6"/>
    <w:rsid w:val="007059A1"/>
    <w:rsid w:val="007154E9"/>
    <w:rsid w:val="00721867"/>
    <w:rsid w:val="0072469E"/>
    <w:rsid w:val="007251EE"/>
    <w:rsid w:val="00737B33"/>
    <w:rsid w:val="007440C3"/>
    <w:rsid w:val="00744721"/>
    <w:rsid w:val="007566D4"/>
    <w:rsid w:val="0075729F"/>
    <w:rsid w:val="0077110C"/>
    <w:rsid w:val="00782E02"/>
    <w:rsid w:val="00786BF4"/>
    <w:rsid w:val="007C1460"/>
    <w:rsid w:val="007C6959"/>
    <w:rsid w:val="007E1970"/>
    <w:rsid w:val="007E7190"/>
    <w:rsid w:val="007F0E7B"/>
    <w:rsid w:val="007F3839"/>
    <w:rsid w:val="007F5F98"/>
    <w:rsid w:val="007F6EB0"/>
    <w:rsid w:val="008037F9"/>
    <w:rsid w:val="008104FE"/>
    <w:rsid w:val="00811547"/>
    <w:rsid w:val="00812D2E"/>
    <w:rsid w:val="00823D5C"/>
    <w:rsid w:val="00832B65"/>
    <w:rsid w:val="00850B14"/>
    <w:rsid w:val="008529A8"/>
    <w:rsid w:val="00855EDF"/>
    <w:rsid w:val="00856F52"/>
    <w:rsid w:val="00857E62"/>
    <w:rsid w:val="00860263"/>
    <w:rsid w:val="00861C49"/>
    <w:rsid w:val="0086444E"/>
    <w:rsid w:val="008666F0"/>
    <w:rsid w:val="00874699"/>
    <w:rsid w:val="008806C2"/>
    <w:rsid w:val="008820FE"/>
    <w:rsid w:val="00884D40"/>
    <w:rsid w:val="00894134"/>
    <w:rsid w:val="00894816"/>
    <w:rsid w:val="008A162A"/>
    <w:rsid w:val="008A1F1E"/>
    <w:rsid w:val="008A5622"/>
    <w:rsid w:val="008B0CE0"/>
    <w:rsid w:val="008B1020"/>
    <w:rsid w:val="008C13E5"/>
    <w:rsid w:val="008C1737"/>
    <w:rsid w:val="008C49F6"/>
    <w:rsid w:val="008C5894"/>
    <w:rsid w:val="008D0723"/>
    <w:rsid w:val="008D081D"/>
    <w:rsid w:val="008D1ABC"/>
    <w:rsid w:val="008D3DD9"/>
    <w:rsid w:val="008D73FA"/>
    <w:rsid w:val="008E7540"/>
    <w:rsid w:val="008E79E0"/>
    <w:rsid w:val="008F3AB0"/>
    <w:rsid w:val="00901310"/>
    <w:rsid w:val="00903081"/>
    <w:rsid w:val="00912C43"/>
    <w:rsid w:val="00913D22"/>
    <w:rsid w:val="00927182"/>
    <w:rsid w:val="009338FC"/>
    <w:rsid w:val="00937F9B"/>
    <w:rsid w:val="00951CB4"/>
    <w:rsid w:val="00955B20"/>
    <w:rsid w:val="00955B3F"/>
    <w:rsid w:val="009626E7"/>
    <w:rsid w:val="00963116"/>
    <w:rsid w:val="00995610"/>
    <w:rsid w:val="009A05AB"/>
    <w:rsid w:val="009C4E0F"/>
    <w:rsid w:val="009C7E07"/>
    <w:rsid w:val="009D24F1"/>
    <w:rsid w:val="009D2D78"/>
    <w:rsid w:val="009D652A"/>
    <w:rsid w:val="009E56F6"/>
    <w:rsid w:val="009E7966"/>
    <w:rsid w:val="009F50AB"/>
    <w:rsid w:val="00A04007"/>
    <w:rsid w:val="00A0572F"/>
    <w:rsid w:val="00A07806"/>
    <w:rsid w:val="00A1187F"/>
    <w:rsid w:val="00A12C22"/>
    <w:rsid w:val="00A35DF0"/>
    <w:rsid w:val="00A42142"/>
    <w:rsid w:val="00A43FAB"/>
    <w:rsid w:val="00A452CA"/>
    <w:rsid w:val="00A53E60"/>
    <w:rsid w:val="00A563B9"/>
    <w:rsid w:val="00A62818"/>
    <w:rsid w:val="00A774A6"/>
    <w:rsid w:val="00A83448"/>
    <w:rsid w:val="00A87940"/>
    <w:rsid w:val="00A94849"/>
    <w:rsid w:val="00A967B2"/>
    <w:rsid w:val="00AA10A0"/>
    <w:rsid w:val="00AA48D4"/>
    <w:rsid w:val="00AA5361"/>
    <w:rsid w:val="00AA6AB3"/>
    <w:rsid w:val="00AB3A1A"/>
    <w:rsid w:val="00AB5F4D"/>
    <w:rsid w:val="00AC04BC"/>
    <w:rsid w:val="00AC1410"/>
    <w:rsid w:val="00AC414A"/>
    <w:rsid w:val="00AC5530"/>
    <w:rsid w:val="00AD6C3E"/>
    <w:rsid w:val="00AE0E9C"/>
    <w:rsid w:val="00AF12C4"/>
    <w:rsid w:val="00B04025"/>
    <w:rsid w:val="00B04F24"/>
    <w:rsid w:val="00B068F4"/>
    <w:rsid w:val="00B2318F"/>
    <w:rsid w:val="00B24C2F"/>
    <w:rsid w:val="00B30426"/>
    <w:rsid w:val="00B347D4"/>
    <w:rsid w:val="00B423B4"/>
    <w:rsid w:val="00B43883"/>
    <w:rsid w:val="00B50EDA"/>
    <w:rsid w:val="00B533DA"/>
    <w:rsid w:val="00B64D6E"/>
    <w:rsid w:val="00B73B72"/>
    <w:rsid w:val="00B7436B"/>
    <w:rsid w:val="00B7568C"/>
    <w:rsid w:val="00B977C1"/>
    <w:rsid w:val="00BA02B7"/>
    <w:rsid w:val="00BA3EC3"/>
    <w:rsid w:val="00BA41ED"/>
    <w:rsid w:val="00BA77F1"/>
    <w:rsid w:val="00BC77DD"/>
    <w:rsid w:val="00BD0227"/>
    <w:rsid w:val="00BD156C"/>
    <w:rsid w:val="00BD328A"/>
    <w:rsid w:val="00BD4C2C"/>
    <w:rsid w:val="00BD65F0"/>
    <w:rsid w:val="00BD7AF0"/>
    <w:rsid w:val="00BE501D"/>
    <w:rsid w:val="00BF4B76"/>
    <w:rsid w:val="00BF532D"/>
    <w:rsid w:val="00BF54A4"/>
    <w:rsid w:val="00BF5974"/>
    <w:rsid w:val="00BF6D83"/>
    <w:rsid w:val="00C06652"/>
    <w:rsid w:val="00C11DC6"/>
    <w:rsid w:val="00C34951"/>
    <w:rsid w:val="00C432B9"/>
    <w:rsid w:val="00C43388"/>
    <w:rsid w:val="00C44318"/>
    <w:rsid w:val="00C479A5"/>
    <w:rsid w:val="00C47B0A"/>
    <w:rsid w:val="00C519FD"/>
    <w:rsid w:val="00C51C8B"/>
    <w:rsid w:val="00C51D45"/>
    <w:rsid w:val="00C54E5F"/>
    <w:rsid w:val="00C619F6"/>
    <w:rsid w:val="00C6461D"/>
    <w:rsid w:val="00C67E1D"/>
    <w:rsid w:val="00C73CA8"/>
    <w:rsid w:val="00C74ADD"/>
    <w:rsid w:val="00C84C77"/>
    <w:rsid w:val="00C91EF1"/>
    <w:rsid w:val="00C96957"/>
    <w:rsid w:val="00CA5BD4"/>
    <w:rsid w:val="00CB7A8E"/>
    <w:rsid w:val="00CC70A1"/>
    <w:rsid w:val="00CD44B5"/>
    <w:rsid w:val="00CD54B1"/>
    <w:rsid w:val="00CE0E06"/>
    <w:rsid w:val="00CE29F1"/>
    <w:rsid w:val="00CF2BC0"/>
    <w:rsid w:val="00CF2C53"/>
    <w:rsid w:val="00D0031B"/>
    <w:rsid w:val="00D072DC"/>
    <w:rsid w:val="00D10C62"/>
    <w:rsid w:val="00D134E0"/>
    <w:rsid w:val="00D15FE3"/>
    <w:rsid w:val="00D21ADB"/>
    <w:rsid w:val="00D24C5C"/>
    <w:rsid w:val="00D31FEE"/>
    <w:rsid w:val="00D36585"/>
    <w:rsid w:val="00D427A7"/>
    <w:rsid w:val="00D438F7"/>
    <w:rsid w:val="00D533F7"/>
    <w:rsid w:val="00D63974"/>
    <w:rsid w:val="00D7768F"/>
    <w:rsid w:val="00D82E76"/>
    <w:rsid w:val="00D86B3B"/>
    <w:rsid w:val="00DB19C7"/>
    <w:rsid w:val="00DB752E"/>
    <w:rsid w:val="00DD3070"/>
    <w:rsid w:val="00DE0F0B"/>
    <w:rsid w:val="00DF0A72"/>
    <w:rsid w:val="00DF2016"/>
    <w:rsid w:val="00DF326F"/>
    <w:rsid w:val="00DF406D"/>
    <w:rsid w:val="00E06968"/>
    <w:rsid w:val="00E25750"/>
    <w:rsid w:val="00E344CD"/>
    <w:rsid w:val="00E439A8"/>
    <w:rsid w:val="00E44365"/>
    <w:rsid w:val="00E4722B"/>
    <w:rsid w:val="00E47FE6"/>
    <w:rsid w:val="00E55158"/>
    <w:rsid w:val="00E6171C"/>
    <w:rsid w:val="00E62BCA"/>
    <w:rsid w:val="00E77CCE"/>
    <w:rsid w:val="00E92182"/>
    <w:rsid w:val="00E9255D"/>
    <w:rsid w:val="00EA36E3"/>
    <w:rsid w:val="00EA6C73"/>
    <w:rsid w:val="00EC3F82"/>
    <w:rsid w:val="00ED030A"/>
    <w:rsid w:val="00ED6CD0"/>
    <w:rsid w:val="00EE07D8"/>
    <w:rsid w:val="00EE2A68"/>
    <w:rsid w:val="00EE2ED2"/>
    <w:rsid w:val="00EE7D87"/>
    <w:rsid w:val="00EF08A8"/>
    <w:rsid w:val="00F15805"/>
    <w:rsid w:val="00F22936"/>
    <w:rsid w:val="00F279FF"/>
    <w:rsid w:val="00F30EFD"/>
    <w:rsid w:val="00F35446"/>
    <w:rsid w:val="00F43533"/>
    <w:rsid w:val="00F45D1E"/>
    <w:rsid w:val="00F463BA"/>
    <w:rsid w:val="00F55701"/>
    <w:rsid w:val="00F7291C"/>
    <w:rsid w:val="00F7432A"/>
    <w:rsid w:val="00F96BFB"/>
    <w:rsid w:val="00FB20FF"/>
    <w:rsid w:val="00FB227A"/>
    <w:rsid w:val="00FC416B"/>
    <w:rsid w:val="00FC6297"/>
    <w:rsid w:val="00FC7F44"/>
    <w:rsid w:val="00FD1570"/>
    <w:rsid w:val="00FD4647"/>
    <w:rsid w:val="00FE517B"/>
    <w:rsid w:val="00FF036D"/>
    <w:rsid w:val="00FF2C51"/>
    <w:rsid w:val="00FF5C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91DE6"/>
  <w15:chartTrackingRefBased/>
  <w15:docId w15:val="{C82FC4C8-CD9F-4723-9D21-DBFA7A316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EC7"/>
  </w:style>
  <w:style w:type="paragraph" w:styleId="Heading1">
    <w:name w:val="heading 1"/>
    <w:basedOn w:val="Normal"/>
    <w:link w:val="Heading1Char"/>
    <w:uiPriority w:val="9"/>
    <w:qFormat/>
    <w:rsid w:val="00F5570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066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0665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D65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E77C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CCE"/>
    <w:rPr>
      <w:rFonts w:ascii="Calibri" w:hAnsi="Calibri" w:cs="Calibri"/>
      <w:noProof/>
    </w:rPr>
  </w:style>
  <w:style w:type="character" w:styleId="CommentReference">
    <w:name w:val="annotation reference"/>
    <w:basedOn w:val="DefaultParagraphFont"/>
    <w:uiPriority w:val="99"/>
    <w:semiHidden/>
    <w:unhideWhenUsed/>
    <w:rsid w:val="00912C43"/>
    <w:rPr>
      <w:sz w:val="16"/>
      <w:szCs w:val="16"/>
    </w:rPr>
  </w:style>
  <w:style w:type="paragraph" w:styleId="CommentText">
    <w:name w:val="annotation text"/>
    <w:basedOn w:val="Normal"/>
    <w:link w:val="CommentTextChar"/>
    <w:uiPriority w:val="99"/>
    <w:unhideWhenUsed/>
    <w:rsid w:val="00912C43"/>
    <w:pPr>
      <w:spacing w:line="240" w:lineRule="auto"/>
    </w:pPr>
    <w:rPr>
      <w:sz w:val="20"/>
      <w:szCs w:val="20"/>
    </w:rPr>
  </w:style>
  <w:style w:type="character" w:customStyle="1" w:styleId="CommentTextChar">
    <w:name w:val="Comment Text Char"/>
    <w:basedOn w:val="DefaultParagraphFont"/>
    <w:link w:val="CommentText"/>
    <w:uiPriority w:val="99"/>
    <w:rsid w:val="00912C43"/>
    <w:rPr>
      <w:sz w:val="20"/>
      <w:szCs w:val="20"/>
    </w:rPr>
  </w:style>
  <w:style w:type="paragraph" w:styleId="CommentSubject">
    <w:name w:val="annotation subject"/>
    <w:basedOn w:val="CommentText"/>
    <w:next w:val="CommentText"/>
    <w:link w:val="CommentSubjectChar"/>
    <w:uiPriority w:val="99"/>
    <w:semiHidden/>
    <w:unhideWhenUsed/>
    <w:rsid w:val="00912C43"/>
    <w:rPr>
      <w:b/>
      <w:bCs/>
    </w:rPr>
  </w:style>
  <w:style w:type="character" w:customStyle="1" w:styleId="CommentSubjectChar">
    <w:name w:val="Comment Subject Char"/>
    <w:basedOn w:val="CommentTextChar"/>
    <w:link w:val="CommentSubject"/>
    <w:uiPriority w:val="99"/>
    <w:semiHidden/>
    <w:rsid w:val="00912C43"/>
    <w:rPr>
      <w:b/>
      <w:bCs/>
      <w:sz w:val="20"/>
      <w:szCs w:val="20"/>
    </w:rPr>
  </w:style>
  <w:style w:type="paragraph" w:customStyle="1" w:styleId="EndNoteBibliographyTitle">
    <w:name w:val="EndNote Bibliography Title"/>
    <w:basedOn w:val="Normal"/>
    <w:link w:val="EndNoteBibliographyTitleChar"/>
    <w:rsid w:val="002A1A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1A98"/>
    <w:rPr>
      <w:rFonts w:ascii="Calibri" w:hAnsi="Calibri" w:cs="Calibri"/>
      <w:noProof/>
    </w:rPr>
  </w:style>
  <w:style w:type="paragraph" w:styleId="Revision">
    <w:name w:val="Revision"/>
    <w:hidden/>
    <w:uiPriority w:val="99"/>
    <w:semiHidden/>
    <w:rsid w:val="009A05AB"/>
    <w:pPr>
      <w:spacing w:after="0" w:line="240" w:lineRule="auto"/>
    </w:pPr>
  </w:style>
  <w:style w:type="character" w:customStyle="1" w:styleId="Heading1Char">
    <w:name w:val="Heading 1 Char"/>
    <w:basedOn w:val="DefaultParagraphFont"/>
    <w:link w:val="Heading1"/>
    <w:uiPriority w:val="9"/>
    <w:rsid w:val="00F55701"/>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F55701"/>
    <w:rPr>
      <w:color w:val="0000FF"/>
      <w:u w:val="single"/>
    </w:rPr>
  </w:style>
  <w:style w:type="character" w:styleId="Emphasis">
    <w:name w:val="Emphasis"/>
    <w:basedOn w:val="DefaultParagraphFont"/>
    <w:uiPriority w:val="20"/>
    <w:qFormat/>
    <w:rsid w:val="004131A4"/>
    <w:rPr>
      <w:i/>
      <w:iCs/>
    </w:rPr>
  </w:style>
  <w:style w:type="table" w:styleId="TableGrid">
    <w:name w:val="Table Grid"/>
    <w:basedOn w:val="TableNormal"/>
    <w:uiPriority w:val="39"/>
    <w:rsid w:val="008A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34951"/>
    <w:rPr>
      <w:color w:val="605E5C"/>
      <w:shd w:val="clear" w:color="auto" w:fill="E1DFDD"/>
    </w:rPr>
  </w:style>
  <w:style w:type="character" w:customStyle="1" w:styleId="Heading2Char">
    <w:name w:val="Heading 2 Char"/>
    <w:basedOn w:val="DefaultParagraphFont"/>
    <w:link w:val="Heading2"/>
    <w:uiPriority w:val="9"/>
    <w:rsid w:val="00C0665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06652"/>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4684">
      <w:bodyDiv w:val="1"/>
      <w:marLeft w:val="0"/>
      <w:marRight w:val="0"/>
      <w:marTop w:val="0"/>
      <w:marBottom w:val="0"/>
      <w:divBdr>
        <w:top w:val="none" w:sz="0" w:space="0" w:color="auto"/>
        <w:left w:val="none" w:sz="0" w:space="0" w:color="auto"/>
        <w:bottom w:val="none" w:sz="0" w:space="0" w:color="auto"/>
        <w:right w:val="none" w:sz="0" w:space="0" w:color="auto"/>
      </w:divBdr>
    </w:div>
    <w:div w:id="80295085">
      <w:bodyDiv w:val="1"/>
      <w:marLeft w:val="0"/>
      <w:marRight w:val="0"/>
      <w:marTop w:val="0"/>
      <w:marBottom w:val="0"/>
      <w:divBdr>
        <w:top w:val="none" w:sz="0" w:space="0" w:color="auto"/>
        <w:left w:val="none" w:sz="0" w:space="0" w:color="auto"/>
        <w:bottom w:val="none" w:sz="0" w:space="0" w:color="auto"/>
        <w:right w:val="none" w:sz="0" w:space="0" w:color="auto"/>
      </w:divBdr>
    </w:div>
    <w:div w:id="168259985">
      <w:bodyDiv w:val="1"/>
      <w:marLeft w:val="0"/>
      <w:marRight w:val="0"/>
      <w:marTop w:val="0"/>
      <w:marBottom w:val="0"/>
      <w:divBdr>
        <w:top w:val="none" w:sz="0" w:space="0" w:color="auto"/>
        <w:left w:val="none" w:sz="0" w:space="0" w:color="auto"/>
        <w:bottom w:val="none" w:sz="0" w:space="0" w:color="auto"/>
        <w:right w:val="none" w:sz="0" w:space="0" w:color="auto"/>
      </w:divBdr>
    </w:div>
    <w:div w:id="222913241">
      <w:bodyDiv w:val="1"/>
      <w:marLeft w:val="0"/>
      <w:marRight w:val="0"/>
      <w:marTop w:val="0"/>
      <w:marBottom w:val="0"/>
      <w:divBdr>
        <w:top w:val="none" w:sz="0" w:space="0" w:color="auto"/>
        <w:left w:val="none" w:sz="0" w:space="0" w:color="auto"/>
        <w:bottom w:val="none" w:sz="0" w:space="0" w:color="auto"/>
        <w:right w:val="none" w:sz="0" w:space="0" w:color="auto"/>
      </w:divBdr>
    </w:div>
    <w:div w:id="291059932">
      <w:bodyDiv w:val="1"/>
      <w:marLeft w:val="0"/>
      <w:marRight w:val="0"/>
      <w:marTop w:val="0"/>
      <w:marBottom w:val="0"/>
      <w:divBdr>
        <w:top w:val="none" w:sz="0" w:space="0" w:color="auto"/>
        <w:left w:val="none" w:sz="0" w:space="0" w:color="auto"/>
        <w:bottom w:val="none" w:sz="0" w:space="0" w:color="auto"/>
        <w:right w:val="none" w:sz="0" w:space="0" w:color="auto"/>
      </w:divBdr>
    </w:div>
    <w:div w:id="426006118">
      <w:bodyDiv w:val="1"/>
      <w:marLeft w:val="0"/>
      <w:marRight w:val="0"/>
      <w:marTop w:val="0"/>
      <w:marBottom w:val="0"/>
      <w:divBdr>
        <w:top w:val="none" w:sz="0" w:space="0" w:color="auto"/>
        <w:left w:val="none" w:sz="0" w:space="0" w:color="auto"/>
        <w:bottom w:val="none" w:sz="0" w:space="0" w:color="auto"/>
        <w:right w:val="none" w:sz="0" w:space="0" w:color="auto"/>
      </w:divBdr>
      <w:divsChild>
        <w:div w:id="1062869892">
          <w:marLeft w:val="1166"/>
          <w:marRight w:val="0"/>
          <w:marTop w:val="200"/>
          <w:marBottom w:val="0"/>
          <w:divBdr>
            <w:top w:val="none" w:sz="0" w:space="0" w:color="auto"/>
            <w:left w:val="none" w:sz="0" w:space="0" w:color="auto"/>
            <w:bottom w:val="none" w:sz="0" w:space="0" w:color="auto"/>
            <w:right w:val="none" w:sz="0" w:space="0" w:color="auto"/>
          </w:divBdr>
        </w:div>
      </w:divsChild>
    </w:div>
    <w:div w:id="576674293">
      <w:bodyDiv w:val="1"/>
      <w:marLeft w:val="0"/>
      <w:marRight w:val="0"/>
      <w:marTop w:val="0"/>
      <w:marBottom w:val="0"/>
      <w:divBdr>
        <w:top w:val="none" w:sz="0" w:space="0" w:color="auto"/>
        <w:left w:val="none" w:sz="0" w:space="0" w:color="auto"/>
        <w:bottom w:val="none" w:sz="0" w:space="0" w:color="auto"/>
        <w:right w:val="none" w:sz="0" w:space="0" w:color="auto"/>
      </w:divBdr>
    </w:div>
    <w:div w:id="634142013">
      <w:bodyDiv w:val="1"/>
      <w:marLeft w:val="0"/>
      <w:marRight w:val="0"/>
      <w:marTop w:val="0"/>
      <w:marBottom w:val="0"/>
      <w:divBdr>
        <w:top w:val="none" w:sz="0" w:space="0" w:color="auto"/>
        <w:left w:val="none" w:sz="0" w:space="0" w:color="auto"/>
        <w:bottom w:val="none" w:sz="0" w:space="0" w:color="auto"/>
        <w:right w:val="none" w:sz="0" w:space="0" w:color="auto"/>
      </w:divBdr>
    </w:div>
    <w:div w:id="829755580">
      <w:bodyDiv w:val="1"/>
      <w:marLeft w:val="0"/>
      <w:marRight w:val="0"/>
      <w:marTop w:val="0"/>
      <w:marBottom w:val="0"/>
      <w:divBdr>
        <w:top w:val="none" w:sz="0" w:space="0" w:color="auto"/>
        <w:left w:val="none" w:sz="0" w:space="0" w:color="auto"/>
        <w:bottom w:val="none" w:sz="0" w:space="0" w:color="auto"/>
        <w:right w:val="none" w:sz="0" w:space="0" w:color="auto"/>
      </w:divBdr>
    </w:div>
    <w:div w:id="880632726">
      <w:bodyDiv w:val="1"/>
      <w:marLeft w:val="0"/>
      <w:marRight w:val="0"/>
      <w:marTop w:val="0"/>
      <w:marBottom w:val="0"/>
      <w:divBdr>
        <w:top w:val="none" w:sz="0" w:space="0" w:color="auto"/>
        <w:left w:val="none" w:sz="0" w:space="0" w:color="auto"/>
        <w:bottom w:val="none" w:sz="0" w:space="0" w:color="auto"/>
        <w:right w:val="none" w:sz="0" w:space="0" w:color="auto"/>
      </w:divBdr>
    </w:div>
    <w:div w:id="1005287465">
      <w:bodyDiv w:val="1"/>
      <w:marLeft w:val="0"/>
      <w:marRight w:val="0"/>
      <w:marTop w:val="0"/>
      <w:marBottom w:val="0"/>
      <w:divBdr>
        <w:top w:val="none" w:sz="0" w:space="0" w:color="auto"/>
        <w:left w:val="none" w:sz="0" w:space="0" w:color="auto"/>
        <w:bottom w:val="none" w:sz="0" w:space="0" w:color="auto"/>
        <w:right w:val="none" w:sz="0" w:space="0" w:color="auto"/>
      </w:divBdr>
    </w:div>
    <w:div w:id="1073042967">
      <w:bodyDiv w:val="1"/>
      <w:marLeft w:val="0"/>
      <w:marRight w:val="0"/>
      <w:marTop w:val="0"/>
      <w:marBottom w:val="0"/>
      <w:divBdr>
        <w:top w:val="none" w:sz="0" w:space="0" w:color="auto"/>
        <w:left w:val="none" w:sz="0" w:space="0" w:color="auto"/>
        <w:bottom w:val="none" w:sz="0" w:space="0" w:color="auto"/>
        <w:right w:val="none" w:sz="0" w:space="0" w:color="auto"/>
      </w:divBdr>
    </w:div>
    <w:div w:id="1104570659">
      <w:bodyDiv w:val="1"/>
      <w:marLeft w:val="0"/>
      <w:marRight w:val="0"/>
      <w:marTop w:val="0"/>
      <w:marBottom w:val="0"/>
      <w:divBdr>
        <w:top w:val="none" w:sz="0" w:space="0" w:color="auto"/>
        <w:left w:val="none" w:sz="0" w:space="0" w:color="auto"/>
        <w:bottom w:val="none" w:sz="0" w:space="0" w:color="auto"/>
        <w:right w:val="none" w:sz="0" w:space="0" w:color="auto"/>
      </w:divBdr>
    </w:div>
    <w:div w:id="1231430749">
      <w:bodyDiv w:val="1"/>
      <w:marLeft w:val="0"/>
      <w:marRight w:val="0"/>
      <w:marTop w:val="0"/>
      <w:marBottom w:val="0"/>
      <w:divBdr>
        <w:top w:val="none" w:sz="0" w:space="0" w:color="auto"/>
        <w:left w:val="none" w:sz="0" w:space="0" w:color="auto"/>
        <w:bottom w:val="none" w:sz="0" w:space="0" w:color="auto"/>
        <w:right w:val="none" w:sz="0" w:space="0" w:color="auto"/>
      </w:divBdr>
    </w:div>
    <w:div w:id="1493986594">
      <w:bodyDiv w:val="1"/>
      <w:marLeft w:val="0"/>
      <w:marRight w:val="0"/>
      <w:marTop w:val="0"/>
      <w:marBottom w:val="0"/>
      <w:divBdr>
        <w:top w:val="none" w:sz="0" w:space="0" w:color="auto"/>
        <w:left w:val="none" w:sz="0" w:space="0" w:color="auto"/>
        <w:bottom w:val="none" w:sz="0" w:space="0" w:color="auto"/>
        <w:right w:val="none" w:sz="0" w:space="0" w:color="auto"/>
      </w:divBdr>
      <w:divsChild>
        <w:div w:id="1716544283">
          <w:marLeft w:val="0"/>
          <w:marRight w:val="0"/>
          <w:marTop w:val="0"/>
          <w:marBottom w:val="0"/>
          <w:divBdr>
            <w:top w:val="single" w:sz="2" w:space="0" w:color="D9D9E3"/>
            <w:left w:val="single" w:sz="2" w:space="0" w:color="D9D9E3"/>
            <w:bottom w:val="single" w:sz="2" w:space="0" w:color="D9D9E3"/>
            <w:right w:val="single" w:sz="2" w:space="0" w:color="D9D9E3"/>
          </w:divBdr>
          <w:divsChild>
            <w:div w:id="388306431">
              <w:marLeft w:val="0"/>
              <w:marRight w:val="0"/>
              <w:marTop w:val="0"/>
              <w:marBottom w:val="0"/>
              <w:divBdr>
                <w:top w:val="single" w:sz="2" w:space="0" w:color="D9D9E3"/>
                <w:left w:val="single" w:sz="2" w:space="0" w:color="D9D9E3"/>
                <w:bottom w:val="single" w:sz="2" w:space="0" w:color="D9D9E3"/>
                <w:right w:val="single" w:sz="2" w:space="0" w:color="D9D9E3"/>
              </w:divBdr>
              <w:divsChild>
                <w:div w:id="1722482805">
                  <w:marLeft w:val="0"/>
                  <w:marRight w:val="0"/>
                  <w:marTop w:val="0"/>
                  <w:marBottom w:val="0"/>
                  <w:divBdr>
                    <w:top w:val="single" w:sz="2" w:space="0" w:color="D9D9E3"/>
                    <w:left w:val="single" w:sz="2" w:space="0" w:color="D9D9E3"/>
                    <w:bottom w:val="single" w:sz="2" w:space="0" w:color="D9D9E3"/>
                    <w:right w:val="single" w:sz="2" w:space="0" w:color="D9D9E3"/>
                  </w:divBdr>
                  <w:divsChild>
                    <w:div w:id="114570713">
                      <w:marLeft w:val="0"/>
                      <w:marRight w:val="0"/>
                      <w:marTop w:val="0"/>
                      <w:marBottom w:val="0"/>
                      <w:divBdr>
                        <w:top w:val="single" w:sz="2" w:space="0" w:color="D9D9E3"/>
                        <w:left w:val="single" w:sz="2" w:space="0" w:color="D9D9E3"/>
                        <w:bottom w:val="single" w:sz="2" w:space="0" w:color="D9D9E3"/>
                        <w:right w:val="single" w:sz="2" w:space="0" w:color="D9D9E3"/>
                      </w:divBdr>
                      <w:divsChild>
                        <w:div w:id="925918148">
                          <w:marLeft w:val="0"/>
                          <w:marRight w:val="0"/>
                          <w:marTop w:val="0"/>
                          <w:marBottom w:val="0"/>
                          <w:divBdr>
                            <w:top w:val="single" w:sz="2" w:space="0" w:color="auto"/>
                            <w:left w:val="single" w:sz="2" w:space="0" w:color="auto"/>
                            <w:bottom w:val="single" w:sz="6" w:space="0" w:color="auto"/>
                            <w:right w:val="single" w:sz="2" w:space="0" w:color="auto"/>
                          </w:divBdr>
                          <w:divsChild>
                            <w:div w:id="1304045275">
                              <w:marLeft w:val="0"/>
                              <w:marRight w:val="0"/>
                              <w:marTop w:val="100"/>
                              <w:marBottom w:val="100"/>
                              <w:divBdr>
                                <w:top w:val="single" w:sz="2" w:space="0" w:color="D9D9E3"/>
                                <w:left w:val="single" w:sz="2" w:space="0" w:color="D9D9E3"/>
                                <w:bottom w:val="single" w:sz="2" w:space="0" w:color="D9D9E3"/>
                                <w:right w:val="single" w:sz="2" w:space="0" w:color="D9D9E3"/>
                              </w:divBdr>
                              <w:divsChild>
                                <w:div w:id="1812286992">
                                  <w:marLeft w:val="0"/>
                                  <w:marRight w:val="0"/>
                                  <w:marTop w:val="0"/>
                                  <w:marBottom w:val="0"/>
                                  <w:divBdr>
                                    <w:top w:val="single" w:sz="2" w:space="0" w:color="D9D9E3"/>
                                    <w:left w:val="single" w:sz="2" w:space="0" w:color="D9D9E3"/>
                                    <w:bottom w:val="single" w:sz="2" w:space="0" w:color="D9D9E3"/>
                                    <w:right w:val="single" w:sz="2" w:space="0" w:color="D9D9E3"/>
                                  </w:divBdr>
                                  <w:divsChild>
                                    <w:div w:id="1764374151">
                                      <w:marLeft w:val="0"/>
                                      <w:marRight w:val="0"/>
                                      <w:marTop w:val="0"/>
                                      <w:marBottom w:val="0"/>
                                      <w:divBdr>
                                        <w:top w:val="single" w:sz="2" w:space="0" w:color="D9D9E3"/>
                                        <w:left w:val="single" w:sz="2" w:space="0" w:color="D9D9E3"/>
                                        <w:bottom w:val="single" w:sz="2" w:space="0" w:color="D9D9E3"/>
                                        <w:right w:val="single" w:sz="2" w:space="0" w:color="D9D9E3"/>
                                      </w:divBdr>
                                      <w:divsChild>
                                        <w:div w:id="2019234386">
                                          <w:marLeft w:val="0"/>
                                          <w:marRight w:val="0"/>
                                          <w:marTop w:val="0"/>
                                          <w:marBottom w:val="0"/>
                                          <w:divBdr>
                                            <w:top w:val="single" w:sz="2" w:space="0" w:color="D9D9E3"/>
                                            <w:left w:val="single" w:sz="2" w:space="0" w:color="D9D9E3"/>
                                            <w:bottom w:val="single" w:sz="2" w:space="0" w:color="D9D9E3"/>
                                            <w:right w:val="single" w:sz="2" w:space="0" w:color="D9D9E3"/>
                                          </w:divBdr>
                                          <w:divsChild>
                                            <w:div w:id="4226483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22276363">
          <w:marLeft w:val="0"/>
          <w:marRight w:val="0"/>
          <w:marTop w:val="0"/>
          <w:marBottom w:val="0"/>
          <w:divBdr>
            <w:top w:val="none" w:sz="0" w:space="0" w:color="auto"/>
            <w:left w:val="none" w:sz="0" w:space="0" w:color="auto"/>
            <w:bottom w:val="none" w:sz="0" w:space="0" w:color="auto"/>
            <w:right w:val="none" w:sz="0" w:space="0" w:color="auto"/>
          </w:divBdr>
        </w:div>
      </w:divsChild>
    </w:div>
    <w:div w:id="1582834178">
      <w:bodyDiv w:val="1"/>
      <w:marLeft w:val="0"/>
      <w:marRight w:val="0"/>
      <w:marTop w:val="0"/>
      <w:marBottom w:val="0"/>
      <w:divBdr>
        <w:top w:val="none" w:sz="0" w:space="0" w:color="auto"/>
        <w:left w:val="none" w:sz="0" w:space="0" w:color="auto"/>
        <w:bottom w:val="none" w:sz="0" w:space="0" w:color="auto"/>
        <w:right w:val="none" w:sz="0" w:space="0" w:color="auto"/>
      </w:divBdr>
    </w:div>
    <w:div w:id="1755397246">
      <w:bodyDiv w:val="1"/>
      <w:marLeft w:val="0"/>
      <w:marRight w:val="0"/>
      <w:marTop w:val="0"/>
      <w:marBottom w:val="0"/>
      <w:divBdr>
        <w:top w:val="none" w:sz="0" w:space="0" w:color="auto"/>
        <w:left w:val="none" w:sz="0" w:space="0" w:color="auto"/>
        <w:bottom w:val="none" w:sz="0" w:space="0" w:color="auto"/>
        <w:right w:val="none" w:sz="0" w:space="0" w:color="auto"/>
      </w:divBdr>
    </w:div>
    <w:div w:id="1888683318">
      <w:bodyDiv w:val="1"/>
      <w:marLeft w:val="0"/>
      <w:marRight w:val="0"/>
      <w:marTop w:val="0"/>
      <w:marBottom w:val="0"/>
      <w:divBdr>
        <w:top w:val="none" w:sz="0" w:space="0" w:color="auto"/>
        <w:left w:val="none" w:sz="0" w:space="0" w:color="auto"/>
        <w:bottom w:val="none" w:sz="0" w:space="0" w:color="auto"/>
        <w:right w:val="none" w:sz="0" w:space="0" w:color="auto"/>
      </w:divBdr>
    </w:div>
    <w:div w:id="1912694419">
      <w:bodyDiv w:val="1"/>
      <w:marLeft w:val="0"/>
      <w:marRight w:val="0"/>
      <w:marTop w:val="0"/>
      <w:marBottom w:val="0"/>
      <w:divBdr>
        <w:top w:val="none" w:sz="0" w:space="0" w:color="auto"/>
        <w:left w:val="none" w:sz="0" w:space="0" w:color="auto"/>
        <w:bottom w:val="none" w:sz="0" w:space="0" w:color="auto"/>
        <w:right w:val="none" w:sz="0" w:space="0" w:color="auto"/>
      </w:divBdr>
    </w:div>
    <w:div w:id="1995798976">
      <w:bodyDiv w:val="1"/>
      <w:marLeft w:val="0"/>
      <w:marRight w:val="0"/>
      <w:marTop w:val="0"/>
      <w:marBottom w:val="0"/>
      <w:divBdr>
        <w:top w:val="none" w:sz="0" w:space="0" w:color="auto"/>
        <w:left w:val="none" w:sz="0" w:space="0" w:color="auto"/>
        <w:bottom w:val="none" w:sz="0" w:space="0" w:color="auto"/>
        <w:right w:val="none" w:sz="0" w:space="0" w:color="auto"/>
      </w:divBdr>
      <w:divsChild>
        <w:div w:id="1515148492">
          <w:marLeft w:val="0"/>
          <w:marRight w:val="0"/>
          <w:marTop w:val="0"/>
          <w:marBottom w:val="0"/>
          <w:divBdr>
            <w:top w:val="none" w:sz="0" w:space="0" w:color="auto"/>
            <w:left w:val="none" w:sz="0" w:space="0" w:color="auto"/>
            <w:bottom w:val="none" w:sz="0" w:space="0" w:color="auto"/>
            <w:right w:val="none" w:sz="0" w:space="0" w:color="auto"/>
          </w:divBdr>
        </w:div>
        <w:div w:id="1215194156">
          <w:marLeft w:val="0"/>
          <w:marRight w:val="0"/>
          <w:marTop w:val="0"/>
          <w:marBottom w:val="0"/>
          <w:divBdr>
            <w:top w:val="none" w:sz="0" w:space="0" w:color="auto"/>
            <w:left w:val="none" w:sz="0" w:space="0" w:color="auto"/>
            <w:bottom w:val="none" w:sz="0" w:space="0" w:color="auto"/>
            <w:right w:val="none" w:sz="0" w:space="0" w:color="auto"/>
          </w:divBdr>
        </w:div>
        <w:div w:id="135418121">
          <w:marLeft w:val="0"/>
          <w:marRight w:val="0"/>
          <w:marTop w:val="0"/>
          <w:marBottom w:val="0"/>
          <w:divBdr>
            <w:top w:val="none" w:sz="0" w:space="0" w:color="auto"/>
            <w:left w:val="none" w:sz="0" w:space="0" w:color="auto"/>
            <w:bottom w:val="none" w:sz="0" w:space="0" w:color="auto"/>
            <w:right w:val="none" w:sz="0" w:space="0" w:color="auto"/>
          </w:divBdr>
          <w:divsChild>
            <w:div w:id="2144420254">
              <w:marLeft w:val="0"/>
              <w:marRight w:val="0"/>
              <w:marTop w:val="0"/>
              <w:marBottom w:val="0"/>
              <w:divBdr>
                <w:top w:val="none" w:sz="0" w:space="0" w:color="auto"/>
                <w:left w:val="none" w:sz="0" w:space="0" w:color="auto"/>
                <w:bottom w:val="none" w:sz="0" w:space="0" w:color="auto"/>
                <w:right w:val="none" w:sz="0" w:space="0" w:color="auto"/>
              </w:divBdr>
            </w:div>
            <w:div w:id="195540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096466">
      <w:bodyDiv w:val="1"/>
      <w:marLeft w:val="0"/>
      <w:marRight w:val="0"/>
      <w:marTop w:val="0"/>
      <w:marBottom w:val="0"/>
      <w:divBdr>
        <w:top w:val="none" w:sz="0" w:space="0" w:color="auto"/>
        <w:left w:val="none" w:sz="0" w:space="0" w:color="auto"/>
        <w:bottom w:val="none" w:sz="0" w:space="0" w:color="auto"/>
        <w:right w:val="none" w:sz="0" w:space="0" w:color="auto"/>
      </w:divBdr>
    </w:div>
    <w:div w:id="2081176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javascript:void(0)" TargetMode="External"/><Relationship Id="rId1" Type="http://schemas.openxmlformats.org/officeDocument/2006/relationships/hyperlink" Target="https://www.webofscience.com/wos/woscc/full-record/WOS:000759381700006"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F9FF28-6FEF-4AEF-AA08-CD08E9F8E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4</TotalTime>
  <Pages>31</Pages>
  <Words>11945</Words>
  <Characters>68092</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40</cp:revision>
  <cp:lastPrinted>2023-01-04T11:15:00Z</cp:lastPrinted>
  <dcterms:created xsi:type="dcterms:W3CDTF">2023-04-08T14:27:00Z</dcterms:created>
  <dcterms:modified xsi:type="dcterms:W3CDTF">2023-04-13T19:01:00Z</dcterms:modified>
</cp:coreProperties>
</file>